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A24E3C" w14:textId="764C2091" w:rsidR="00C67AD0" w:rsidRPr="00253613" w:rsidRDefault="00C67AD0" w:rsidP="00853B03">
      <w:pPr>
        <w:pStyle w:val="Caption"/>
        <w:keepNext/>
        <w:spacing w:after="0"/>
        <w:rPr>
          <w:color w:val="auto"/>
          <w:sz w:val="20"/>
          <w:szCs w:val="20"/>
        </w:rPr>
      </w:pPr>
      <w:r w:rsidRPr="00253613">
        <w:rPr>
          <w:color w:val="auto"/>
          <w:sz w:val="20"/>
          <w:szCs w:val="20"/>
        </w:rPr>
        <w:t xml:space="preserve">Supplementary </w:t>
      </w:r>
      <w:r w:rsidR="000F17E1">
        <w:rPr>
          <w:color w:val="auto"/>
          <w:sz w:val="20"/>
          <w:szCs w:val="20"/>
        </w:rPr>
        <w:t>File 1</w:t>
      </w:r>
      <w:bookmarkStart w:id="0" w:name="_GoBack"/>
      <w:bookmarkEnd w:id="0"/>
      <w:r w:rsidRPr="00253613">
        <w:rPr>
          <w:color w:val="auto"/>
          <w:sz w:val="20"/>
          <w:szCs w:val="20"/>
        </w:rPr>
        <w:t xml:space="preserve">. </w:t>
      </w:r>
      <w:r w:rsidR="00EF25E0">
        <w:rPr>
          <w:color w:val="auto"/>
          <w:sz w:val="20"/>
          <w:szCs w:val="20"/>
        </w:rPr>
        <w:t>References for included C-RCTs in</w:t>
      </w:r>
      <w:r w:rsidR="005A7729">
        <w:rPr>
          <w:color w:val="auto"/>
          <w:sz w:val="20"/>
          <w:szCs w:val="20"/>
        </w:rPr>
        <w:t xml:space="preserve"> each revie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2"/>
        <w:gridCol w:w="2093"/>
        <w:gridCol w:w="3667"/>
      </w:tblGrid>
      <w:tr w:rsidR="005A7729" w:rsidRPr="00253613" w14:paraId="2D2F0706" w14:textId="77777777" w:rsidTr="005A7729">
        <w:trPr>
          <w:trHeight w:val="1453"/>
        </w:trPr>
        <w:tc>
          <w:tcPr>
            <w:tcW w:w="0" w:type="auto"/>
            <w:shd w:val="clear" w:color="auto" w:fill="auto"/>
            <w:hideMark/>
          </w:tcPr>
          <w:p w14:paraId="098A2DF8" w14:textId="77777777" w:rsidR="005A7729" w:rsidRPr="00253613" w:rsidRDefault="005A7729" w:rsidP="00D70041">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 xml:space="preserve">Review </w:t>
            </w:r>
          </w:p>
        </w:tc>
        <w:tc>
          <w:tcPr>
            <w:tcW w:w="0" w:type="auto"/>
            <w:shd w:val="clear" w:color="auto" w:fill="auto"/>
            <w:hideMark/>
          </w:tcPr>
          <w:p w14:paraId="15124496"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Group</w:t>
            </w:r>
          </w:p>
        </w:tc>
        <w:tc>
          <w:tcPr>
            <w:tcW w:w="0" w:type="auto"/>
            <w:shd w:val="clear" w:color="auto" w:fill="auto"/>
            <w:hideMark/>
          </w:tcPr>
          <w:p w14:paraId="78DDD886"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Trial</w:t>
            </w:r>
          </w:p>
        </w:tc>
      </w:tr>
      <w:tr w:rsidR="005A7729" w:rsidRPr="00253613" w14:paraId="7F6D0945" w14:textId="77777777" w:rsidTr="005A7729">
        <w:trPr>
          <w:trHeight w:val="20"/>
        </w:trPr>
        <w:tc>
          <w:tcPr>
            <w:tcW w:w="0" w:type="auto"/>
            <w:vMerge w:val="restart"/>
            <w:shd w:val="clear" w:color="auto" w:fill="auto"/>
            <w:hideMark/>
          </w:tcPr>
          <w:p w14:paraId="002D3FB5" w14:textId="77777777" w:rsidR="005A7729" w:rsidRPr="00253613" w:rsidRDefault="005A7729" w:rsidP="0052400C">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Antibiotics for preventing meningococcal infections</w:t>
            </w:r>
          </w:p>
        </w:tc>
        <w:tc>
          <w:tcPr>
            <w:tcW w:w="0" w:type="auto"/>
            <w:vMerge w:val="restart"/>
            <w:shd w:val="clear" w:color="auto" w:fill="auto"/>
            <w:hideMark/>
          </w:tcPr>
          <w:p w14:paraId="62F1C404"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Acute Respiratory Infections Group</w:t>
            </w:r>
          </w:p>
        </w:tc>
        <w:tc>
          <w:tcPr>
            <w:tcW w:w="0" w:type="auto"/>
            <w:shd w:val="clear" w:color="auto" w:fill="auto"/>
            <w:hideMark/>
          </w:tcPr>
          <w:p w14:paraId="6FF9AF4F"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lakebrough&lt;/Author&gt;&lt;Year&gt;1980&lt;/Year&gt;&lt;RecNum&gt;1&lt;/RecNum&gt;&lt;DisplayText&gt;Blakebrough and Gilles (1)&lt;/DisplayText&gt;&lt;record&gt;&lt;rec-number&gt;1&lt;/rec-number&gt;&lt;foreign-keys&gt;&lt;key app="EN" db-id="tevtssspz250euez52svzrpm095wtfe9vr9z" timestamp="1429257747"&gt;1&lt;/key&gt;&lt;/foreign-keys&gt;&lt;ref-type name="Journal Article"&gt;17&lt;/ref-type&gt;&lt;contributors&gt;&lt;authors&gt;&lt;author&gt;Blakebrough, I. S.&lt;/author&gt;&lt;author&gt;Gilles, H. M.&lt;/author&gt;&lt;/authors&gt;&lt;/contributors&gt;&lt;titles&gt;&lt;title&gt;The effect of rifampicin on meningococcal carriage in family contacts in northern Nigeria&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137-43&lt;/pages&gt;&lt;volume&gt;2&lt;/volume&gt;&lt;number&gt;2&lt;/number&gt;&lt;keywords&gt;&lt;keyword&gt;Adolescent&lt;/keyword&gt;&lt;keyword&gt;Adult&lt;/keyword&gt;&lt;keyword&gt;Age Factors&lt;/keyword&gt;&lt;keyword&gt;Carrier State/*prevention &amp;amp; control&lt;/keyword&gt;&lt;keyword&gt;Child&lt;/keyword&gt;&lt;keyword&gt;Child, Preschool&lt;/keyword&gt;&lt;keyword&gt;Drug Resistance, Microbial&lt;/keyword&gt;&lt;keyword&gt;Female&lt;/keyword&gt;&lt;keyword&gt;Humans&lt;/keyword&gt;&lt;keyword&gt;Male&lt;/keyword&gt;&lt;keyword&gt;Meningitis, Meningococcal/genetics/*prevention &amp;amp; control&lt;/keyword&gt;&lt;keyword&gt;Neisseria meningitidis/drug effects&lt;/keyword&gt;&lt;keyword&gt;Nigeria&lt;/keyword&gt;&lt;keyword&gt;Rifampin/*therapeutic use&lt;/keyword&gt;&lt;keyword&gt;Sex Factors&lt;/keyword&gt;&lt;keyword&gt;Sulfamethazine/therapeutic use&lt;/keyword&gt;&lt;/keywords&gt;&lt;dates&gt;&lt;year&gt;1980&lt;/year&gt;&lt;pub-dates&gt;&lt;date&gt;Jun&lt;/date&gt;&lt;/pub-dates&gt;&lt;/dates&gt;&lt;isbn&gt;0163-4453 (Print)&amp;#xD;0163-4453 (Linking)&lt;/isbn&gt;&lt;accession-num&gt;6821084&lt;/accession-num&gt;&lt;urls&gt;&lt;related-urls&gt;&lt;url&gt;http://www.ncbi.nlm.nih.gov/pubmed/6821084&lt;/url&gt;&lt;/related-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lakebrough and Gilles (1)</w:t>
            </w:r>
            <w:r w:rsidRPr="00253613">
              <w:rPr>
                <w:rFonts w:eastAsia="Times New Roman" w:cs="Times New Roman"/>
                <w:sz w:val="20"/>
                <w:szCs w:val="20"/>
                <w:lang w:eastAsia="en-GB"/>
              </w:rPr>
              <w:fldChar w:fldCharType="end"/>
            </w:r>
          </w:p>
        </w:tc>
      </w:tr>
      <w:tr w:rsidR="005A7729" w:rsidRPr="00253613" w14:paraId="74561F75" w14:textId="77777777" w:rsidTr="005A7729">
        <w:trPr>
          <w:trHeight w:val="20"/>
        </w:trPr>
        <w:tc>
          <w:tcPr>
            <w:tcW w:w="0" w:type="auto"/>
            <w:vMerge/>
            <w:shd w:val="clear" w:color="auto" w:fill="auto"/>
            <w:hideMark/>
          </w:tcPr>
          <w:p w14:paraId="15098E56" w14:textId="77777777" w:rsidR="005A7729" w:rsidRPr="00253613" w:rsidRDefault="005A7729" w:rsidP="0052400C">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AA62CDF" w14:textId="77777777" w:rsidR="005A7729" w:rsidRPr="00253613" w:rsidRDefault="005A7729" w:rsidP="0052400C">
            <w:pPr>
              <w:pStyle w:val="NoSpacing"/>
              <w:spacing w:line="276" w:lineRule="auto"/>
              <w:rPr>
                <w:rFonts w:eastAsia="Times New Roman" w:cs="Times New Roman"/>
                <w:sz w:val="20"/>
                <w:szCs w:val="20"/>
                <w:lang w:eastAsia="en-GB"/>
              </w:rPr>
            </w:pPr>
          </w:p>
        </w:tc>
        <w:tc>
          <w:tcPr>
            <w:tcW w:w="0" w:type="auto"/>
            <w:shd w:val="clear" w:color="auto" w:fill="auto"/>
            <w:hideMark/>
          </w:tcPr>
          <w:p w14:paraId="44142042"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fldData xml:space="preserve">PEVuZE5vdGU+PENpdGUgQXV0aG9yWWVhcj0iMSI+PEF1dGhvcj5DdWV2YXM8L0F1dGhvcj48WWVh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cyOC0zMTwvcGFnZXM+PHZvbHVtZT4xNzE8L3ZvbHVtZT48bnVtYmVyPjM8L251bWJlcj48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=
</w:fldData>
              </w:fldChar>
            </w:r>
            <w:r w:rsidRPr="00253613">
              <w:rPr>
                <w:rFonts w:eastAsia="Times New Roman" w:cs="Times New Roman"/>
                <w:sz w:val="20"/>
                <w:szCs w:val="20"/>
                <w:lang w:eastAsia="en-GB"/>
              </w:rPr>
              <w:instrText xml:space="preserve"> ADDIN EN.CITE </w:instrText>
            </w:r>
            <w:r w:rsidRPr="00253613">
              <w:rPr>
                <w:rFonts w:eastAsia="Times New Roman" w:cs="Times New Roman"/>
                <w:sz w:val="20"/>
                <w:szCs w:val="20"/>
                <w:lang w:eastAsia="en-GB"/>
              </w:rPr>
              <w:fldChar w:fldCharType="begin">
                <w:fldData xml:space="preserve">PEVuZE5vdGU+PENpdGUgQXV0aG9yWWVhcj0iMSI+PEF1dGhvcj5DdWV2YXM8L0F1dGhvcj48WWVh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cyOC0zMTwvcGFnZXM+PHZvbHVtZT4xNzE8L3ZvbHVtZT48bnVtYmVyPjM8L251bWJlcj48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=
</w:fldData>
              </w:fldChar>
            </w:r>
            <w:r w:rsidRPr="00253613">
              <w:rPr>
                <w:rFonts w:eastAsia="Times New Roman" w:cs="Times New Roman"/>
                <w:sz w:val="20"/>
                <w:szCs w:val="20"/>
                <w:lang w:eastAsia="en-GB"/>
              </w:rPr>
              <w:instrText xml:space="preserve"> ADDIN EN.CITE.DATA </w:instrText>
            </w:r>
            <w:r w:rsidRPr="00253613">
              <w:rPr>
                <w:rFonts w:eastAsia="Times New Roman" w:cs="Times New Roman"/>
                <w:sz w:val="20"/>
                <w:szCs w:val="20"/>
                <w:lang w:eastAsia="en-GB"/>
              </w:rPr>
            </w:r>
            <w:r w:rsidRPr="00253613">
              <w:rPr>
                <w:rFonts w:eastAsia="Times New Roman" w:cs="Times New Roman"/>
                <w:sz w:val="20"/>
                <w:szCs w:val="20"/>
                <w:lang w:eastAsia="en-GB"/>
              </w:rPr>
              <w:fldChar w:fldCharType="end"/>
            </w:r>
            <w:r w:rsidRPr="00253613">
              <w:rPr>
                <w:rFonts w:eastAsia="Times New Roman" w:cs="Times New Roman"/>
                <w:sz w:val="20"/>
                <w:szCs w:val="20"/>
                <w:lang w:eastAsia="en-GB"/>
              </w:rPr>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uevas, Kazembe (2)</w:t>
            </w:r>
            <w:r w:rsidRPr="00253613">
              <w:rPr>
                <w:rFonts w:eastAsia="Times New Roman" w:cs="Times New Roman"/>
                <w:sz w:val="20"/>
                <w:szCs w:val="20"/>
                <w:lang w:eastAsia="en-GB"/>
              </w:rPr>
              <w:fldChar w:fldCharType="end"/>
            </w:r>
          </w:p>
        </w:tc>
      </w:tr>
      <w:tr w:rsidR="005A7729" w:rsidRPr="00253613" w14:paraId="42EF40B4" w14:textId="77777777" w:rsidTr="005A7729">
        <w:trPr>
          <w:trHeight w:val="20"/>
        </w:trPr>
        <w:tc>
          <w:tcPr>
            <w:tcW w:w="0" w:type="auto"/>
            <w:vMerge/>
            <w:shd w:val="clear" w:color="auto" w:fill="auto"/>
            <w:hideMark/>
          </w:tcPr>
          <w:p w14:paraId="2701B2B8" w14:textId="77777777" w:rsidR="005A7729" w:rsidRPr="00253613" w:rsidRDefault="005A7729" w:rsidP="0052400C">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7320B99" w14:textId="77777777" w:rsidR="005A7729" w:rsidRPr="00253613" w:rsidRDefault="005A7729" w:rsidP="0052400C">
            <w:pPr>
              <w:pStyle w:val="NoSpacing"/>
              <w:spacing w:line="276" w:lineRule="auto"/>
              <w:rPr>
                <w:rFonts w:eastAsia="Times New Roman" w:cs="Times New Roman"/>
                <w:sz w:val="20"/>
                <w:szCs w:val="20"/>
                <w:lang w:eastAsia="en-GB"/>
              </w:rPr>
            </w:pPr>
          </w:p>
        </w:tc>
        <w:tc>
          <w:tcPr>
            <w:tcW w:w="0" w:type="auto"/>
            <w:shd w:val="clear" w:color="auto" w:fill="auto"/>
            <w:hideMark/>
          </w:tcPr>
          <w:p w14:paraId="25F39C63"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Guttler&lt;/Author&gt;&lt;Year&gt;1971&lt;/Year&gt;&lt;RecNum&gt;3&lt;/RecNum&gt;&lt;DisplayText&gt;Guttler, Counts (3)&lt;/DisplayText&gt;&lt;record&gt;&lt;rec-number&gt;3&lt;/rec-number&gt;&lt;foreign-keys&gt;&lt;key app="EN" db-id="tevtssspz250euez52svzrpm095wtfe9vr9z" timestamp="1429259694"&gt;3&lt;/key&gt;&lt;/foreign-keys&gt;&lt;ref-type name="Journal Article"&gt;17&lt;/ref-type&gt;&lt;contributors&gt;&lt;authors&gt;&lt;author&gt;Guttler, R. B.&lt;/author&gt;&lt;author&gt;Counts, G. W.&lt;/author&gt;&lt;author&gt;Avent, C. K.&lt;/author&gt;&lt;author&gt;Beaty, H. N.&lt;/author&gt;&lt;/authors&gt;&lt;/contributors&gt;&lt;titles&gt;&lt;title&gt;Effect of rifampin and minocycline on meningococcal carrier rate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99-205&lt;/pages&gt;&lt;volume&gt;124&lt;/volume&gt;&lt;number&gt;2&lt;/number&gt;&lt;keywords&gt;&lt;keyword&gt;Adult&lt;/keyword&gt;&lt;keyword&gt;Ampicillin/therapeutic use&lt;/keyword&gt;&lt;keyword&gt;Anti-Bacterial Agents/*therapeutic use&lt;/keyword&gt;&lt;keyword&gt;*Carrier State&lt;/keyword&gt;&lt;keyword&gt;Clinical Trials as Topic&lt;/keyword&gt;&lt;keyword&gt;Humans&lt;/keyword&gt;&lt;keyword&gt;Male&lt;/keyword&gt;&lt;keyword&gt;Meningitis, Meningococcal/*prevention &amp;amp; control&lt;/keyword&gt;&lt;keyword&gt;Military Medicine&lt;/keyword&gt;&lt;keyword&gt;Penicillin Resistance&lt;/keyword&gt;&lt;keyword&gt;Placebos&lt;/keyword&gt;&lt;keyword&gt;Rifampin/*therapeutic use&lt;/keyword&gt;&lt;/keywords&gt;&lt;dates&gt;&lt;year&gt;1971&lt;/year&gt;&lt;pub-dates&gt;&lt;date&gt;Aug&lt;/date&gt;&lt;/pub-dates&gt;&lt;/dates&gt;&lt;isbn&gt;0022-1899 (Print)&amp;#xD;0022-1899 (Linking)&lt;/isbn&gt;&lt;accession-num&gt;4942060&lt;/accession-num&gt;&lt;urls&gt;&lt;related-urls&gt;&lt;url&gt;http://www.ncbi.nlm.nih.gov/pubmed/4942060&lt;/url&gt;&lt;/related-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Guttler, Counts (3)</w:t>
            </w:r>
            <w:r w:rsidRPr="00253613">
              <w:rPr>
                <w:rFonts w:eastAsia="Times New Roman" w:cs="Times New Roman"/>
                <w:sz w:val="20"/>
                <w:szCs w:val="20"/>
                <w:lang w:eastAsia="en-GB"/>
              </w:rPr>
              <w:fldChar w:fldCharType="end"/>
            </w:r>
          </w:p>
        </w:tc>
      </w:tr>
      <w:tr w:rsidR="005A7729" w:rsidRPr="00253613" w14:paraId="605C5B46" w14:textId="77777777" w:rsidTr="005A7729">
        <w:trPr>
          <w:trHeight w:val="20"/>
        </w:trPr>
        <w:tc>
          <w:tcPr>
            <w:tcW w:w="0" w:type="auto"/>
            <w:vMerge/>
            <w:shd w:val="clear" w:color="auto" w:fill="auto"/>
            <w:hideMark/>
          </w:tcPr>
          <w:p w14:paraId="6F9224AF" w14:textId="77777777" w:rsidR="005A7729" w:rsidRPr="00253613" w:rsidRDefault="005A7729" w:rsidP="0052400C">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49651F9" w14:textId="77777777" w:rsidR="005A7729" w:rsidRPr="00253613" w:rsidRDefault="005A7729" w:rsidP="0052400C">
            <w:pPr>
              <w:pStyle w:val="NoSpacing"/>
              <w:spacing w:line="276" w:lineRule="auto"/>
              <w:rPr>
                <w:rFonts w:eastAsia="Times New Roman" w:cs="Times New Roman"/>
                <w:sz w:val="20"/>
                <w:szCs w:val="20"/>
                <w:lang w:eastAsia="en-GB"/>
              </w:rPr>
            </w:pPr>
          </w:p>
        </w:tc>
        <w:tc>
          <w:tcPr>
            <w:tcW w:w="0" w:type="auto"/>
            <w:shd w:val="clear" w:color="auto" w:fill="auto"/>
            <w:hideMark/>
          </w:tcPr>
          <w:p w14:paraId="25D395CD"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unford&lt;/Author&gt;&lt;Year&gt;1974&lt;/Year&gt;&lt;RecNum&gt;4&lt;/RecNum&gt;&lt;DisplayText&gt;Munford, Sussuarana de Vasconcelos (4)&lt;/DisplayText&gt;&lt;record&gt;&lt;rec-number&gt;4&lt;/rec-number&gt;&lt;foreign-keys&gt;&lt;key app="EN" db-id="tevtssspz250euez52svzrpm095wtfe9vr9z" timestamp="1429271301"&gt;4&lt;/key&gt;&lt;/foreign-keys&gt;&lt;ref-type name="Journal Article"&gt;17&lt;/ref-type&gt;&lt;contributors&gt;&lt;authors&gt;&lt;author&gt;Munford, Robert S.&lt;/author&gt;&lt;author&gt;Sussuarana de Vasconcelos, Zelia Jaci&lt;/author&gt;&lt;author&gt;Phillips, Catherine J.&lt;/author&gt;&lt;author&gt;Gelli, Dilma Scala&lt;/author&gt;&lt;author&gt;Gorman, George W.&lt;/author&gt;&lt;author&gt;Risi, João Baptista&lt;/author&gt;&lt;author&gt;Feldman, Roger A.&lt;/author&gt;&lt;/authors&gt;&lt;/contributors&gt;&lt;titles&gt;&lt;title&gt;Eradication of Carriage of Neisseria meningitidis in Families: A Study in Brazil&lt;/title&gt;&lt;secondary-title&gt;Journal of Infectious Diseases&lt;/secondary-title&gt;&lt;/titles&gt;&lt;periodical&gt;&lt;full-title&gt;Journal of Infectious Diseases&lt;/full-title&gt;&lt;/periodical&gt;&lt;pages&gt;644-649&lt;/pages&gt;&lt;volume&gt;129&lt;/volume&gt;&lt;number&gt;6&lt;/number&gt;&lt;dates&gt;&lt;year&gt;1974&lt;/year&gt;&lt;pub-dates&gt;&lt;date&gt;June 1, 1974&lt;/date&gt;&lt;/pub-dates&gt;&lt;/dates&gt;&lt;urls&gt;&lt;related-urls&gt;&lt;url&gt;http://jid.oxfordjournals.org/content/129/6/644.abstract&lt;/url&gt;&lt;/related-urls&gt;&lt;/urls&gt;&lt;electronic-resource-num&gt;10.1093/infdis/129.6.644&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unford, Sussuarana de Vasconcelos (4)</w:t>
            </w:r>
            <w:r w:rsidRPr="00253613">
              <w:rPr>
                <w:rFonts w:eastAsia="Times New Roman" w:cs="Times New Roman"/>
                <w:sz w:val="20"/>
                <w:szCs w:val="20"/>
                <w:lang w:eastAsia="en-GB"/>
              </w:rPr>
              <w:fldChar w:fldCharType="end"/>
            </w:r>
          </w:p>
        </w:tc>
      </w:tr>
      <w:tr w:rsidR="005A7729" w:rsidRPr="00253613" w14:paraId="478BADF6" w14:textId="77777777" w:rsidTr="005A7729">
        <w:trPr>
          <w:trHeight w:val="20"/>
        </w:trPr>
        <w:tc>
          <w:tcPr>
            <w:tcW w:w="0" w:type="auto"/>
            <w:vMerge/>
            <w:shd w:val="clear" w:color="auto" w:fill="auto"/>
            <w:hideMark/>
          </w:tcPr>
          <w:p w14:paraId="522688E3" w14:textId="77777777" w:rsidR="005A7729" w:rsidRPr="00253613" w:rsidRDefault="005A7729" w:rsidP="0052400C">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B5E3AFE" w14:textId="77777777" w:rsidR="005A7729" w:rsidRPr="00253613" w:rsidRDefault="005A7729" w:rsidP="0052400C">
            <w:pPr>
              <w:pStyle w:val="NoSpacing"/>
              <w:spacing w:line="276" w:lineRule="auto"/>
              <w:rPr>
                <w:rFonts w:eastAsia="Times New Roman" w:cs="Times New Roman"/>
                <w:sz w:val="20"/>
                <w:szCs w:val="20"/>
                <w:lang w:eastAsia="en-GB"/>
              </w:rPr>
            </w:pPr>
          </w:p>
        </w:tc>
        <w:tc>
          <w:tcPr>
            <w:tcW w:w="0" w:type="auto"/>
            <w:shd w:val="clear" w:color="auto" w:fill="auto"/>
            <w:hideMark/>
          </w:tcPr>
          <w:p w14:paraId="5909E389"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chwartz&lt;/Author&gt;&lt;Year&gt;1991&lt;/Year&gt;&lt;RecNum&gt;5&lt;/RecNum&gt;&lt;DisplayText&gt;Schwartz (5)&lt;/DisplayText&gt;&lt;record&gt;&lt;rec-number&gt;5&lt;/rec-number&gt;&lt;foreign-keys&gt;&lt;key app="EN" db-id="tevtssspz250euez52svzrpm095wtfe9vr9z" timestamp="1429276570"&gt;5&lt;/key&gt;&lt;/foreign-keys&gt;&lt;ref-type name="Journal Article"&gt;17&lt;/ref-type&gt;&lt;contributors&gt;&lt;authors&gt;&lt;author&gt;Schwartz, Benjamin&lt;/author&gt;&lt;/authors&gt;&lt;/contributors&gt;&lt;titles&gt;&lt;title&gt;Chemoprophylaxis for Bacterial Infections: Principles of and Application to Meningococcal Infections&lt;/title&gt;&lt;secondary-title&gt;Review of Infectious Diseases&lt;/secondary-title&gt;&lt;/titles&gt;&lt;periodical&gt;&lt;full-title&gt;Review of Infectious Diseases&lt;/full-title&gt;&lt;/periodical&gt;&lt;pages&gt;S170-S173&lt;/pages&gt;&lt;volume&gt;13&lt;/volume&gt;&lt;number&gt;Supplement 2&lt;/number&gt;&lt;dates&gt;&lt;year&gt;1991&lt;/year&gt;&lt;pub-dates&gt;&lt;date&gt;January 1, 1991&lt;/date&gt;&lt;/pub-dates&gt;&lt;/dates&gt;&lt;urls&gt;&lt;related-urls&gt;&lt;url&gt;http://cid.oxfordjournals.org/content/13/Supplement_2/S170.abstract&lt;/url&gt;&lt;/related-urls&gt;&lt;/urls&gt;&lt;electronic-resource-num&gt;10.1093/clinids/13.Supplement_2.S170&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chwartz (5)</w:t>
            </w:r>
            <w:r w:rsidRPr="00253613">
              <w:rPr>
                <w:rFonts w:eastAsia="Times New Roman" w:cs="Times New Roman"/>
                <w:sz w:val="20"/>
                <w:szCs w:val="20"/>
                <w:lang w:eastAsia="en-GB"/>
              </w:rPr>
              <w:fldChar w:fldCharType="end"/>
            </w:r>
          </w:p>
        </w:tc>
      </w:tr>
      <w:tr w:rsidR="005A7729" w:rsidRPr="00253613" w14:paraId="6732A74F" w14:textId="77777777" w:rsidTr="005A7729">
        <w:trPr>
          <w:trHeight w:val="20"/>
        </w:trPr>
        <w:tc>
          <w:tcPr>
            <w:tcW w:w="0" w:type="auto"/>
            <w:vMerge w:val="restart"/>
            <w:shd w:val="clear" w:color="auto" w:fill="auto"/>
            <w:hideMark/>
          </w:tcPr>
          <w:p w14:paraId="549D9CCB" w14:textId="77777777" w:rsidR="005A7729" w:rsidRPr="00253613" w:rsidRDefault="005A7729" w:rsidP="0052400C">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Influenza vaccination for healthcare workers who care for people aged 60 or older living in long-term care institutions</w:t>
            </w:r>
          </w:p>
        </w:tc>
        <w:tc>
          <w:tcPr>
            <w:tcW w:w="0" w:type="auto"/>
            <w:vMerge w:val="restart"/>
            <w:shd w:val="clear" w:color="auto" w:fill="auto"/>
            <w:hideMark/>
          </w:tcPr>
          <w:p w14:paraId="3D94FD33"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Acute Respiratory Infections Group</w:t>
            </w:r>
          </w:p>
        </w:tc>
        <w:tc>
          <w:tcPr>
            <w:tcW w:w="0" w:type="auto"/>
            <w:shd w:val="clear" w:color="auto" w:fill="auto"/>
            <w:hideMark/>
          </w:tcPr>
          <w:p w14:paraId="17C2651F" w14:textId="77777777" w:rsidR="005A7729" w:rsidRPr="00253613" w:rsidRDefault="005A7729" w:rsidP="0052400C">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arman&lt;/Author&gt;&lt;Year&gt;2000&lt;/Year&gt;&lt;RecNum&gt;7&lt;/RecNum&gt;&lt;DisplayText&gt;Carman, Elder (6)&lt;/DisplayText&gt;&lt;record&gt;&lt;rec-number&gt;7&lt;/rec-number&gt;&lt;foreign-keys&gt;&lt;key app="EN" db-id="tevtssspz250euez52svzrpm095wtfe9vr9z" timestamp="1429276639"&gt;7&lt;/key&gt;&lt;/foreign-keys&gt;&lt;ref-type name="Journal Article"&gt;17&lt;/ref-type&gt;&lt;contributors&gt;&lt;authors&gt;&lt;author&gt;Carman, William F.&lt;/author&gt;&lt;author&gt;Elder, Alexander G.&lt;/author&gt;&lt;author&gt;Wallace, Lesley A.&lt;/author&gt;&lt;author&gt;McAulay, Karen&lt;/author&gt;&lt;author&gt;Walker, Andrew&lt;/author&gt;&lt;author&gt;Murray, Gordon D.&lt;/author&gt;&lt;author&gt;Stott, David J.&lt;/author&gt;&lt;/authors&gt;&lt;/contributors&gt;&lt;titles&gt;&lt;title&gt;Effects of influenza vaccination of health-care workers on mortality of elderly people in long-term care: a randomised controlled trial&lt;/title&gt;&lt;secondary-title&gt;The Lancet&lt;/secondary-title&gt;&lt;/titles&gt;&lt;periodical&gt;&lt;full-title&gt;The Lancet&lt;/full-title&gt;&lt;/periodical&gt;&lt;pages&gt;93-97&lt;/pages&gt;&lt;volume&gt;355&lt;/volume&gt;&lt;number&gt;9198&lt;/number&gt;&lt;dates&gt;&lt;year&gt;2000&lt;/year&gt;&lt;pub-dates&gt;&lt;date&gt;1/8/&lt;/date&gt;&lt;/pub-dates&gt;&lt;/dates&gt;&lt;isbn&gt;0140-6736&lt;/isbn&gt;&lt;urls&gt;&lt;related-urls&gt;&lt;url&gt;http://www.sciencedirect.com/science/article/pii/S0140673699051909&lt;/url&gt;&lt;/related-urls&gt;&lt;/urls&gt;&lt;electronic-resource-num&gt;http://dx.doi.org/10.1016/S0140-6736(99)05190-9&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arman, Elder (6)</w:t>
            </w:r>
            <w:r w:rsidRPr="00253613">
              <w:rPr>
                <w:rFonts w:eastAsia="Times New Roman" w:cs="Times New Roman"/>
                <w:sz w:val="20"/>
                <w:szCs w:val="20"/>
                <w:lang w:eastAsia="en-GB"/>
              </w:rPr>
              <w:fldChar w:fldCharType="end"/>
            </w:r>
          </w:p>
        </w:tc>
      </w:tr>
      <w:tr w:rsidR="005A7729" w:rsidRPr="00253613" w14:paraId="7343B083" w14:textId="77777777" w:rsidTr="005A7729">
        <w:trPr>
          <w:trHeight w:val="20"/>
        </w:trPr>
        <w:tc>
          <w:tcPr>
            <w:tcW w:w="0" w:type="auto"/>
            <w:vMerge/>
            <w:shd w:val="clear" w:color="auto" w:fill="auto"/>
            <w:hideMark/>
          </w:tcPr>
          <w:p w14:paraId="1D497C36" w14:textId="77777777" w:rsidR="005A7729" w:rsidRPr="00253613" w:rsidRDefault="005A7729" w:rsidP="0052400C">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72ED66C" w14:textId="77777777" w:rsidR="005A7729" w:rsidRPr="00253613" w:rsidRDefault="005A7729" w:rsidP="0052400C">
            <w:pPr>
              <w:pStyle w:val="NoSpacing"/>
              <w:spacing w:line="276" w:lineRule="auto"/>
              <w:rPr>
                <w:rFonts w:eastAsia="Times New Roman" w:cs="Times New Roman"/>
                <w:sz w:val="20"/>
                <w:szCs w:val="20"/>
                <w:lang w:eastAsia="en-GB"/>
              </w:rPr>
            </w:pPr>
          </w:p>
        </w:tc>
        <w:tc>
          <w:tcPr>
            <w:tcW w:w="0" w:type="auto"/>
            <w:shd w:val="clear" w:color="auto" w:fill="auto"/>
            <w:hideMark/>
          </w:tcPr>
          <w:p w14:paraId="4AE4A68E" w14:textId="77777777" w:rsidR="005A7729" w:rsidRPr="00253613" w:rsidRDefault="005A7729" w:rsidP="00753DC3">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otter&lt;/Author&gt;&lt;Year&gt;1997&lt;/Year&gt;&lt;RecNum&gt;63&lt;/RecNum&gt;&lt;DisplayText&gt;Potter, Stott (7)&lt;/DisplayText&gt;&lt;record&gt;&lt;rec-number&gt;63&lt;/rec-number&gt;&lt;foreign-keys&gt;&lt;key app="EN" db-id="xfstr9at7vvx9eewt07v5xrmrrzva0pzx2fe" timestamp="1442570257"&gt;63&lt;/key&gt;&lt;/foreign-keys&gt;&lt;ref-type name="Journal Article"&gt;17&lt;/ref-type&gt;&lt;contributors&gt;&lt;authors&gt;&lt;author&gt;Potter, Jan&lt;/author&gt;&lt;author&gt;Stott, David J&lt;/author&gt;&lt;author&gt;Roberts, Margaret A&lt;/author&gt;&lt;author&gt;Elder, Alexander G&lt;/author&gt;&lt;author&gt;O&amp;apos;Donnell, B&lt;/author&gt;&lt;author&gt;Knight, Paul V&lt;/author&gt;&lt;author&gt;Carman, William F&lt;/author&gt;&lt;/authors&gt;&lt;/contributors&gt;&lt;titles&gt;&lt;title&gt;Influenza vaccination of health care workers in long-term-care hospitals reduces the mortality of elderly patients&lt;/title&gt;&lt;secondary-title&gt;Journal of Infectious Diseases&lt;/secondary-title&gt;&lt;/titles&gt;&lt;periodical&gt;&lt;full-title&gt;Journal of Infectious Diseases&lt;/full-title&gt;&lt;abbr-1&gt;J. Infect. Dis.&lt;/abbr-1&gt;&lt;abbr-2&gt;J Infect Dis&lt;/abbr-2&gt;&lt;/periodical&gt;&lt;pages&gt;1-6&lt;/pages&gt;&lt;volume&gt;175&lt;/volume&gt;&lt;number&gt;1&lt;/number&gt;&lt;dates&gt;&lt;year&gt;1997&lt;/year&gt;&lt;/dates&gt;&lt;isbn&gt;0022-1899&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otter, Stott (7)</w:t>
            </w:r>
            <w:r w:rsidRPr="00253613">
              <w:rPr>
                <w:rFonts w:eastAsia="Times New Roman" w:cs="Times New Roman"/>
                <w:sz w:val="20"/>
                <w:szCs w:val="20"/>
                <w:lang w:eastAsia="en-GB"/>
              </w:rPr>
              <w:fldChar w:fldCharType="end"/>
            </w:r>
          </w:p>
        </w:tc>
      </w:tr>
      <w:tr w:rsidR="005A7729" w:rsidRPr="00253613" w14:paraId="378682A2" w14:textId="77777777" w:rsidTr="005A7729">
        <w:trPr>
          <w:trHeight w:val="20"/>
        </w:trPr>
        <w:tc>
          <w:tcPr>
            <w:tcW w:w="0" w:type="auto"/>
            <w:vMerge/>
            <w:shd w:val="clear" w:color="auto" w:fill="auto"/>
            <w:hideMark/>
          </w:tcPr>
          <w:p w14:paraId="06D7762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2DC3A4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5B5025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emaitre&lt;/Author&gt;&lt;Year&gt;2009&lt;/Year&gt;&lt;RecNum&gt;8&lt;/RecNum&gt;&lt;DisplayText&gt;Lemaitre, Meret (8)&lt;/DisplayText&gt;&lt;record&gt;&lt;rec-number&gt;8&lt;/rec-number&gt;&lt;foreign-keys&gt;&lt;key app="EN" db-id="tevtssspz250euez52svzrpm095wtfe9vr9z" timestamp="1429276685"&gt;8&lt;/key&gt;&lt;/foreign-keys&gt;&lt;ref-type name="Journal Article"&gt;17&lt;/ref-type&gt;&lt;contributors&gt;&lt;authors&gt;&lt;author&gt;Lemaitre, Magali&lt;/author&gt;&lt;author&gt;Meret, Thierry&lt;/author&gt;&lt;author&gt;Rothan-Tondeur, Monique&lt;/author&gt;&lt;author&gt;Belmin, Joel&lt;/author&gt;&lt;author&gt;Lejonc, Jean-Louis&lt;/author&gt;&lt;author&gt;Luquel, Laurence&lt;/author&gt;&lt;author&gt;Piette, François&lt;/author&gt;&lt;author&gt;Salom, Michel&lt;/author&gt;&lt;author&gt;Verny, Marc&lt;/author&gt;&lt;author&gt;Vetel, Jean-Marie&lt;/author&gt;&lt;author&gt;Veyssier, Pierre&lt;/author&gt;&lt;author&gt;Carrat, Fabrice&lt;/author&gt;&lt;/authors&gt;&lt;/contributors&gt;&lt;titles&gt;&lt;title&gt;Effect of Influenza Vaccination of Nursing Home Staff on Mortality of Residents: A Cluster-Randomized Trial&lt;/title&gt;&lt;secondary-title&gt;Journal of the American Geriatrics Society&lt;/secondary-title&gt;&lt;/titles&gt;&lt;periodical&gt;&lt;full-title&gt;Journal of the American Geriatrics Society&lt;/full-title&gt;&lt;/periodical&gt;&lt;pages&gt;1580-1586&lt;/pages&gt;&lt;volume&gt;57&lt;/volume&gt;&lt;number&gt;9&lt;/number&gt;&lt;keywords&gt;&lt;keyword&gt;elderly&lt;/keyword&gt;&lt;keyword&gt;nursing homes&lt;/keyword&gt;&lt;keyword&gt;residents&lt;/keyword&gt;&lt;keyword&gt;staff influenza vaccination&lt;/keyword&gt;&lt;/keywords&gt;&lt;dates&gt;&lt;year&gt;2009&lt;/year&gt;&lt;/dates&gt;&lt;publisher&gt;Blackwell Publishing Inc&lt;/publisher&gt;&lt;isbn&gt;1532-5415&lt;/isbn&gt;&lt;urls&gt;&lt;related-urls&gt;&lt;url&gt;http://dx.doi.org/10.1111/j.1532-5415.2009.02402.x&lt;/url&gt;&lt;/related-urls&gt;&lt;/urls&gt;&lt;electronic-resource-num&gt;10.1111/j.1532-5415.2009.02402.x&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emaitre, Meret (8)</w:t>
            </w:r>
            <w:r w:rsidRPr="00253613">
              <w:rPr>
                <w:rFonts w:eastAsia="Times New Roman" w:cs="Times New Roman"/>
                <w:sz w:val="20"/>
                <w:szCs w:val="20"/>
                <w:lang w:eastAsia="en-GB"/>
              </w:rPr>
              <w:fldChar w:fldCharType="end"/>
            </w:r>
          </w:p>
        </w:tc>
      </w:tr>
      <w:tr w:rsidR="005A7729" w:rsidRPr="00253613" w14:paraId="25D97239" w14:textId="77777777" w:rsidTr="005A7729">
        <w:trPr>
          <w:trHeight w:val="20"/>
        </w:trPr>
        <w:tc>
          <w:tcPr>
            <w:tcW w:w="0" w:type="auto"/>
            <w:vMerge w:val="restart"/>
            <w:shd w:val="clear" w:color="auto" w:fill="auto"/>
            <w:hideMark/>
          </w:tcPr>
          <w:p w14:paraId="3E4E46AF"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Integrated disease management interventions for patients with chronic obstructive pulmonary disease</w:t>
            </w:r>
          </w:p>
        </w:tc>
        <w:tc>
          <w:tcPr>
            <w:tcW w:w="0" w:type="auto"/>
            <w:vMerge w:val="restart"/>
            <w:shd w:val="clear" w:color="auto" w:fill="auto"/>
            <w:hideMark/>
          </w:tcPr>
          <w:p w14:paraId="5BFA8C8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Airways Group</w:t>
            </w:r>
          </w:p>
        </w:tc>
        <w:tc>
          <w:tcPr>
            <w:tcW w:w="0" w:type="auto"/>
            <w:shd w:val="clear" w:color="auto" w:fill="auto"/>
            <w:hideMark/>
          </w:tcPr>
          <w:p w14:paraId="35ECFE0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ea&lt;/Author&gt;&lt;Year&gt;2004&lt;/Year&gt;&lt;RecNum&gt;11&lt;/RecNum&gt;&lt;DisplayText&gt;Rea, McAuley (9)&lt;/DisplayText&gt;&lt;record&gt;&lt;rec-number&gt;11&lt;/rec-number&gt;&lt;foreign-keys&gt;&lt;key app="EN" db-id="tevtssspz250euez52svzrpm095wtfe9vr9z" timestamp="1429276864"&gt;11&lt;/key&gt;&lt;/foreign-keys&gt;&lt;ref-type name="Journal Article"&gt;17&lt;/ref-type&gt;&lt;contributors&gt;&lt;authors&gt;&lt;author&gt;Rea, H.&lt;/author&gt;&lt;author&gt;McAuley, S.&lt;/author&gt;&lt;author&gt;Stewart, A.&lt;/author&gt;&lt;author&gt;Lamont, C.&lt;/author&gt;&lt;author&gt;Roseman, P.&lt;/author&gt;&lt;author&gt;Didsbury, P.&lt;/author&gt;&lt;/authors&gt;&lt;/contributors&gt;&lt;titles&gt;&lt;title&gt;A chronic disease management programme can reduce days in hospital for patients with chronic obstructive pulmonary disease&lt;/title&gt;&lt;secondary-title&gt;Internal Medicine Journal&lt;/secondary-title&gt;&lt;/titles&gt;&lt;periodical&gt;&lt;full-title&gt;Internal Medicine Journal&lt;/full-title&gt;&lt;/periodical&gt;&lt;pages&gt;608-614&lt;/pages&gt;&lt;volume&gt;34&lt;/volume&gt;&lt;number&gt;11&lt;/number&gt;&lt;keywords&gt;&lt;keyword&gt;disease management&lt;/keyword&gt;&lt;keyword&gt;care plan&lt;/keyword&gt;&lt;keyword&gt;primary care&lt;/keyword&gt;&lt;keyword&gt;quality of life&lt;/keyword&gt;&lt;/keywords&gt;&lt;dates&gt;&lt;year&gt;2004&lt;/year&gt;&lt;/dates&gt;&lt;publisher&gt;Blackwell Science Pty&lt;/publisher&gt;&lt;isbn&gt;1445-5994&lt;/isbn&gt;&lt;urls&gt;&lt;related-urls&gt;&lt;url&gt;http://dx.doi.org/10.1111/j.1445-5994.2004.00672.x&lt;/url&gt;&lt;/related-urls&gt;&lt;/urls&gt;&lt;electronic-resource-num&gt;10.1111/j.1445-5994.2004.00672.x&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ea, McAuley (9)</w:t>
            </w:r>
            <w:r w:rsidRPr="00253613">
              <w:rPr>
                <w:rFonts w:eastAsia="Times New Roman" w:cs="Times New Roman"/>
                <w:sz w:val="20"/>
                <w:szCs w:val="20"/>
                <w:lang w:eastAsia="en-GB"/>
              </w:rPr>
              <w:fldChar w:fldCharType="end"/>
            </w:r>
          </w:p>
        </w:tc>
      </w:tr>
      <w:tr w:rsidR="005A7729" w:rsidRPr="00253613" w14:paraId="1EF78806" w14:textId="77777777" w:rsidTr="005A7729">
        <w:trPr>
          <w:trHeight w:val="20"/>
        </w:trPr>
        <w:tc>
          <w:tcPr>
            <w:tcW w:w="0" w:type="auto"/>
            <w:vMerge/>
            <w:shd w:val="clear" w:color="auto" w:fill="auto"/>
            <w:hideMark/>
          </w:tcPr>
          <w:p w14:paraId="21FFC8A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CC08CB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1E4676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ood-Baker&lt;/Author&gt;&lt;Year&gt;2006&lt;/Year&gt;&lt;RecNum&gt;10&lt;/RecNum&gt;&lt;DisplayText&gt;Wood-Baker, McGlone (10)&lt;/DisplayText&gt;&lt;record&gt;&lt;rec-number&gt;10&lt;/rec-number&gt;&lt;foreign-keys&gt;&lt;key app="EN" db-id="tevtssspz250euez52svzrpm095wtfe9vr9z" timestamp="1429276845"&gt;10&lt;/key&gt;&lt;/foreign-keys&gt;&lt;ref-type name="Journal Article"&gt;17&lt;/ref-type&gt;&lt;contributors&gt;&lt;authors&gt;&lt;author&gt;Wood-Baker, Richard&lt;/author&gt;&lt;author&gt;McGlone, Shauna&lt;/author&gt;&lt;author&gt;Venn, Alison&lt;/author&gt;&lt;author&gt;Walters, E. Haydn&lt;/author&gt;&lt;/authors&gt;&lt;/contributors&gt;&lt;titles&gt;&lt;title&gt;Written action plans in chronic obstructive pulmonary disease increase appropriate treatment for acute exacerbations&lt;/title&gt;&lt;secondary-title&gt;Respirology&lt;/secondary-title&gt;&lt;/titles&gt;&lt;periodical&gt;&lt;full-title&gt;Respirology&lt;/full-title&gt;&lt;/periodical&gt;&lt;pages&gt;619-626&lt;/pages&gt;&lt;volume&gt;11&lt;/volume&gt;&lt;number&gt;5&lt;/number&gt;&lt;keywords&gt;&lt;keyword&gt;chronic obstructive&lt;/keyword&gt;&lt;keyword&gt;motor activity&lt;/keyword&gt;&lt;keyword&gt;patient-care planning&lt;/keyword&gt;&lt;keyword&gt;pulmonary disease&lt;/keyword&gt;&lt;keyword&gt;quality of life&lt;/keyword&gt;&lt;keyword&gt;respiratory function test&lt;/keyword&gt;&lt;/keywords&gt;&lt;dates&gt;&lt;year&gt;2006&lt;/year&gt;&lt;/dates&gt;&lt;publisher&gt;Blackwell Publishing Asia&lt;/publisher&gt;&lt;isbn&gt;1440-1843&lt;/isbn&gt;&lt;urls&gt;&lt;related-urls&gt;&lt;url&gt;http://dx.doi.org/10.1111/j.1440-1843.2006.00902.x&lt;/url&gt;&lt;/related-urls&gt;&lt;/urls&gt;&lt;electronic-resource-num&gt;10.1111/j.1440-1843.2006.00902.x&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ood-Baker, McGlone (10)</w:t>
            </w:r>
            <w:r w:rsidRPr="00253613">
              <w:rPr>
                <w:rFonts w:eastAsia="Times New Roman" w:cs="Times New Roman"/>
                <w:sz w:val="20"/>
                <w:szCs w:val="20"/>
                <w:lang w:eastAsia="en-GB"/>
              </w:rPr>
              <w:fldChar w:fldCharType="end"/>
            </w:r>
          </w:p>
        </w:tc>
      </w:tr>
      <w:tr w:rsidR="005A7729" w:rsidRPr="00253613" w14:paraId="664B7BCB" w14:textId="77777777" w:rsidTr="005A7729">
        <w:trPr>
          <w:trHeight w:val="20"/>
        </w:trPr>
        <w:tc>
          <w:tcPr>
            <w:tcW w:w="0" w:type="auto"/>
            <w:vMerge w:val="restart"/>
            <w:shd w:val="clear" w:color="auto" w:fill="auto"/>
            <w:hideMark/>
          </w:tcPr>
          <w:p w14:paraId="192A233A"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Physical conditioning as part of a return to work strategy to reduce sickness absence for workers with back pain</w:t>
            </w:r>
          </w:p>
        </w:tc>
        <w:tc>
          <w:tcPr>
            <w:tcW w:w="0" w:type="auto"/>
            <w:vMerge w:val="restart"/>
            <w:shd w:val="clear" w:color="auto" w:fill="auto"/>
            <w:hideMark/>
          </w:tcPr>
          <w:p w14:paraId="009621C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Back Group</w:t>
            </w:r>
          </w:p>
        </w:tc>
        <w:tc>
          <w:tcPr>
            <w:tcW w:w="0" w:type="auto"/>
            <w:shd w:val="clear" w:color="auto" w:fill="auto"/>
            <w:hideMark/>
          </w:tcPr>
          <w:p w14:paraId="1A9A30C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ethge&lt;/Author&gt;&lt;Year&gt;2011&lt;/Year&gt;&lt;RecNum&gt;13&lt;/RecNum&gt;&lt;DisplayText&gt;Bethge, Herbold (11)&lt;/DisplayText&gt;&lt;record&gt;&lt;rec-number&gt;13&lt;/rec-number&gt;&lt;foreign-keys&gt;&lt;key app="EN" db-id="tevtssspz250euez52svzrpm095wtfe9vr9z" timestamp="1429276993"&gt;13&lt;/key&gt;&lt;/foreign-keys&gt;&lt;ref-type name="Journal Article"&gt;17&lt;/ref-type&gt;&lt;contributors&gt;&lt;authors&gt;&lt;author&gt;Bethge, M.&lt;/author&gt;&lt;author&gt;Herbold, D.&lt;/author&gt;&lt;author&gt;Trowitzsch, L.&lt;/author&gt;&lt;author&gt;Jacobi, C.&lt;/author&gt;&lt;/authors&gt;&lt;/contributors&gt;&lt;titles&gt;&lt;title&gt;Work status and health-related quality of life following multimodal work hardening: A cluster randomised trial&lt;/title&gt;&lt;secondary-title&gt;Journal of Back and Musculoskeletal Rehabilitation&lt;/secondary-title&gt;&lt;/titles&gt;&lt;periodical&gt;&lt;full-title&gt;Journal of Back and Musculoskeletal Rehabilitation&lt;/full-title&gt;&lt;/periodical&gt;&lt;pages&gt;161-172&lt;/pages&gt;&lt;volume&gt;24&lt;/volume&gt;&lt;number&gt;3&lt;/number&gt;&lt;dates&gt;&lt;year&gt;2011&lt;/year&gt;&lt;pub-dates&gt;&lt;date&gt;01/01/&lt;/date&gt;&lt;/pub-dates&gt;&lt;/dates&gt;&lt;urls&gt;&lt;related-urls&gt;&lt;url&gt;http://dx.doi.org/10.3233/BMR-2011-0290&lt;/url&gt;&lt;/related-urls&gt;&lt;/urls&gt;&lt;electronic-resource-num&gt;10.3233/BMR-2011-0290&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ethge, Herbold (11)</w:t>
            </w:r>
            <w:r w:rsidRPr="00253613">
              <w:rPr>
                <w:rFonts w:eastAsia="Times New Roman" w:cs="Times New Roman"/>
                <w:sz w:val="20"/>
                <w:szCs w:val="20"/>
                <w:lang w:eastAsia="en-GB"/>
              </w:rPr>
              <w:fldChar w:fldCharType="end"/>
            </w:r>
          </w:p>
        </w:tc>
      </w:tr>
      <w:tr w:rsidR="005A7729" w:rsidRPr="00253613" w14:paraId="77454CE3" w14:textId="77777777" w:rsidTr="005A7729">
        <w:trPr>
          <w:trHeight w:val="20"/>
        </w:trPr>
        <w:tc>
          <w:tcPr>
            <w:tcW w:w="0" w:type="auto"/>
            <w:vMerge/>
            <w:shd w:val="clear" w:color="auto" w:fill="auto"/>
            <w:hideMark/>
          </w:tcPr>
          <w:p w14:paraId="78D90AF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987697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AE7020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oisel&lt;/Author&gt;&lt;Year&gt;1997&lt;/Year&gt;&lt;RecNum&gt;12&lt;/RecNum&gt;&lt;DisplayText&gt;Loisel, Abenhaim (12)&lt;/DisplayText&gt;&lt;record&gt;&lt;rec-number&gt;12&lt;/rec-number&gt;&lt;foreign-keys&gt;&lt;key app="EN" db-id="tevtssspz250euez52svzrpm095wtfe9vr9z" timestamp="1429276969"&gt;12&lt;/key&gt;&lt;/foreign-keys&gt;&lt;ref-type name="Journal Article"&gt;17&lt;/ref-type&gt;&lt;contributors&gt;&lt;authors&gt;&lt;author&gt;Loisel, Patrick&lt;/author&gt;&lt;author&gt;Abenhaim, Lucien&lt;/author&gt;&lt;author&gt;Durand, Pierre&lt;/author&gt;&lt;author&gt;Esdaile, John M.&lt;/author&gt;&lt;author&gt;Suissa, Samy&lt;/author&gt;&lt;author&gt;Gosselin, Lise&lt;/author&gt;&lt;author&gt;Simard, Robert&lt;/author&gt;&lt;author&gt;Turcotte, Jean&lt;/author&gt;&lt;author&gt;Lemaire, Jacques&lt;/author&gt;&lt;/authors&gt;&lt;/contributors&gt;&lt;titles&gt;&lt;title&gt;A Population‐Based, Randomized Clinical Trial on Back Pain Management&lt;/title&gt;&lt;secondary-title&gt;Spine&lt;/secondary-title&gt;&lt;/titles&gt;&lt;periodical&gt;&lt;full-title&gt;Spine&lt;/full-title&gt;&lt;/periodical&gt;&lt;pages&gt;2911-2918&lt;/pages&gt;&lt;volume&gt;22&lt;/volume&gt;&lt;number&gt;24&lt;/number&gt;&lt;keywords&gt;&lt;keyword&gt;back pain&lt;/keyword&gt;&lt;keyword&gt;ergonomics&lt;/keyword&gt;&lt;keyword&gt;health care delivery&lt;/keyword&gt;&lt;keyword&gt;randomized controlled trial&lt;/keyword&gt;&lt;keyword&gt;rehabilitation&lt;/keyword&gt;&lt;keyword&gt;worker&amp;apos;s compensation&lt;/keyword&gt;&lt;/keywords&gt;&lt;dates&gt;&lt;year&gt;1997&lt;/year&gt;&lt;/dates&gt;&lt;isbn&gt;0362-2436&lt;/isbn&gt;&lt;accession-num&gt;00007632-199712150-00014&lt;/accession-num&gt;&lt;urls&gt;&lt;related-urls&gt;&lt;url&gt;http://journals.lww.com/spinejournal/Fulltext/1997/12150/A_Population_Based,_Randomized_Clinical_Trial_on.14.aspx&lt;/url&gt;&lt;/related-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oisel, Abenhaim (12)</w:t>
            </w:r>
            <w:r w:rsidRPr="00253613">
              <w:rPr>
                <w:rFonts w:eastAsia="Times New Roman" w:cs="Times New Roman"/>
                <w:sz w:val="20"/>
                <w:szCs w:val="20"/>
                <w:lang w:eastAsia="en-GB"/>
              </w:rPr>
              <w:fldChar w:fldCharType="end"/>
            </w:r>
          </w:p>
        </w:tc>
      </w:tr>
      <w:tr w:rsidR="005A7729" w:rsidRPr="00253613" w14:paraId="73C3FF51" w14:textId="77777777" w:rsidTr="005A7729">
        <w:trPr>
          <w:trHeight w:val="20"/>
        </w:trPr>
        <w:tc>
          <w:tcPr>
            <w:tcW w:w="0" w:type="auto"/>
            <w:shd w:val="clear" w:color="auto" w:fill="auto"/>
            <w:hideMark/>
          </w:tcPr>
          <w:p w14:paraId="38A3859E"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Flexible sigmoidoscopy versus faecal occult blood testing for colorectal cancer screening in asymptomatic individuals</w:t>
            </w:r>
          </w:p>
        </w:tc>
        <w:tc>
          <w:tcPr>
            <w:tcW w:w="0" w:type="auto"/>
            <w:shd w:val="clear" w:color="auto" w:fill="auto"/>
            <w:hideMark/>
          </w:tcPr>
          <w:p w14:paraId="7449E0A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Colorectal Cancer Group</w:t>
            </w:r>
          </w:p>
        </w:tc>
        <w:tc>
          <w:tcPr>
            <w:tcW w:w="0" w:type="auto"/>
            <w:shd w:val="clear" w:color="auto" w:fill="auto"/>
            <w:hideMark/>
          </w:tcPr>
          <w:p w14:paraId="513B5F5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egnan&lt;/Author&gt;&lt;Year&gt;2011&lt;/Year&gt;&lt;RecNum&gt;15&lt;/RecNum&gt;&lt;DisplayText&gt;Segnan, Armaroli (13)&lt;/DisplayText&gt;&lt;record&gt;&lt;rec-number&gt;15&lt;/rec-number&gt;&lt;foreign-keys&gt;&lt;key app="EN" db-id="tevtssspz250euez52svzrpm095wtfe9vr9z" timestamp="1429277103"&gt;15&lt;/key&gt;&lt;/foreign-keys&gt;&lt;ref-type name="Journal Article"&gt;17&lt;/ref-type&gt;&lt;contributors&gt;&lt;authors&gt;&lt;author&gt;Segnan, Nereo&lt;/author&gt;&lt;author&gt;Armaroli, Paola&lt;/author&gt;&lt;author&gt;Bonelli, Luigina&lt;/author&gt;&lt;author&gt;Risio, Mauro&lt;/author&gt;&lt;author&gt;Sciallero, Stefania&lt;/author&gt;&lt;author&gt;Zappa, Marco&lt;/author&gt;&lt;author&gt;Andreoni, Bruno&lt;/author&gt;&lt;author&gt;Arrigoni, Arrigo&lt;/author&gt;&lt;author&gt;Bisanti, Luigi&lt;/author&gt;&lt;author&gt;Casella, Claudia&lt;/author&gt;&lt;author&gt;Crosta, Cristiano&lt;/author&gt;&lt;author&gt;Falcini, Fabio&lt;/author&gt;&lt;author&gt;Ferrero, Franco&lt;/author&gt;&lt;author&gt;Giacomin, Adriano&lt;/author&gt;&lt;author&gt;Giuliani, Orietta&lt;/author&gt;&lt;author&gt;Santarelli, Alessandra&lt;/author&gt;&lt;author&gt;Visioli, Carmen Beatriz&lt;/author&gt;&lt;author&gt;Zanetti, Roberto&lt;/author&gt;&lt;author&gt;Atkin, Wendy S.&lt;/author&gt;&lt;author&gt;Senore, Carlo&lt;/author&gt;&lt;author&gt;and the SCORE Working Group&lt;/author&gt;&lt;/authors&gt;&lt;/contributors&gt;&lt;titles&gt;&lt;title&gt;Once-Only Sigmoidoscopy in Colorectal Cancer Screening: Follow-up Findings of the Italian Randomized Controlled Trial—SCORE&lt;/title&gt;&lt;secondary-title&gt;Journal of the National Cancer Institute&lt;/secondary-title&gt;&lt;/titles&gt;&lt;periodical&gt;&lt;full-title&gt;Journal of the National Cancer Institute&lt;/full-title&gt;&lt;/periodical&gt;&lt;pages&gt;1310-1322&lt;/pages&gt;&lt;volume&gt;103&lt;/volume&gt;&lt;number&gt;17&lt;/number&gt;&lt;dates&gt;&lt;year&gt;2011&lt;/year&gt;&lt;pub-dates&gt;&lt;date&gt;September 7, 2011&lt;/date&gt;&lt;/pub-dates&gt;&lt;/dates&gt;&lt;urls&gt;&lt;related-urls&gt;&lt;url&gt;http://jnci.oxfordjournals.org/content/103/17/1310.abstract&lt;/url&gt;&lt;/related-urls&gt;&lt;/urls&gt;&lt;electronic-resource-num&gt;10.1093/jnci/djr284&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egnan, Armaroli (13)</w:t>
            </w:r>
            <w:r w:rsidRPr="00253613">
              <w:rPr>
                <w:rFonts w:eastAsia="Times New Roman" w:cs="Times New Roman"/>
                <w:sz w:val="20"/>
                <w:szCs w:val="20"/>
                <w:lang w:eastAsia="en-GB"/>
              </w:rPr>
              <w:fldChar w:fldCharType="end"/>
            </w:r>
          </w:p>
        </w:tc>
      </w:tr>
      <w:tr w:rsidR="005A7729" w:rsidRPr="00253613" w14:paraId="5DBB9F09" w14:textId="77777777" w:rsidTr="005A7729">
        <w:trPr>
          <w:trHeight w:val="20"/>
        </w:trPr>
        <w:tc>
          <w:tcPr>
            <w:tcW w:w="0" w:type="auto"/>
            <w:vMerge w:val="restart"/>
            <w:shd w:val="clear" w:color="auto" w:fill="auto"/>
            <w:hideMark/>
          </w:tcPr>
          <w:p w14:paraId="4126BB64"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Mass media interventions for reducing mental health-related stigma</w:t>
            </w:r>
          </w:p>
        </w:tc>
        <w:tc>
          <w:tcPr>
            <w:tcW w:w="0" w:type="auto"/>
            <w:vMerge w:val="restart"/>
            <w:shd w:val="clear" w:color="auto" w:fill="auto"/>
            <w:hideMark/>
          </w:tcPr>
          <w:p w14:paraId="05EFB3A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Consumers and Communication Group</w:t>
            </w:r>
          </w:p>
        </w:tc>
        <w:tc>
          <w:tcPr>
            <w:tcW w:w="0" w:type="auto"/>
            <w:shd w:val="clear" w:color="auto" w:fill="auto"/>
            <w:hideMark/>
          </w:tcPr>
          <w:p w14:paraId="57CB328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oleman&lt;/Author&gt;&lt;Year&gt;2005&lt;/Year&gt;&lt;RecNum&gt;17&lt;/RecNum&gt;&lt;DisplayText&gt;Coleman (14)&lt;/DisplayText&gt;&lt;record&gt;&lt;rec-number&gt;17&lt;/rec-number&gt;&lt;foreign-keys&gt;&lt;key app="EN" db-id="tevtssspz250euez52svzrpm095wtfe9vr9z" timestamp="1429277275"&gt;17&lt;/key&gt;&lt;/foreign-keys&gt;&lt;ref-type name="Thesis"&gt;32&lt;/ref-type&gt;&lt;contributors&gt;&lt;authors&gt;&lt;author&gt;Coleman, Thomas E&lt;/author&gt;&lt;/authors&gt;&lt;/contributors&gt;&lt;titles&gt;&lt;title&gt;The Effects of Age and Exposure to Mental Illness Educational Material on Student Nurses&amp;apos; Attitudes Toward the Mentally Ill&lt;/title&gt;&lt;/titles&gt;&lt;dates&gt;&lt;year&gt;2005&lt;/year&gt;&lt;/dates&gt;&lt;publisher&gt;Hofstra University&lt;/publisher&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leman (14)</w:t>
            </w:r>
            <w:r w:rsidRPr="00253613">
              <w:rPr>
                <w:rFonts w:eastAsia="Times New Roman" w:cs="Times New Roman"/>
                <w:sz w:val="20"/>
                <w:szCs w:val="20"/>
                <w:lang w:eastAsia="en-GB"/>
              </w:rPr>
              <w:fldChar w:fldCharType="end"/>
            </w:r>
          </w:p>
        </w:tc>
      </w:tr>
      <w:tr w:rsidR="005A7729" w:rsidRPr="00253613" w14:paraId="5985F6B9" w14:textId="77777777" w:rsidTr="005A7729">
        <w:trPr>
          <w:trHeight w:val="20"/>
        </w:trPr>
        <w:tc>
          <w:tcPr>
            <w:tcW w:w="0" w:type="auto"/>
            <w:vMerge/>
            <w:shd w:val="clear" w:color="auto" w:fill="auto"/>
            <w:hideMark/>
          </w:tcPr>
          <w:p w14:paraId="01D0FF5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9DFF1F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F51556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enn&lt;/Author&gt;&lt;Year&gt;2003&lt;/Year&gt;&lt;RecNum&gt;206&lt;/RecNum&gt;&lt;DisplayText&gt;Penn, Chamberlin (15)&lt;/DisplayText&gt;&lt;record&gt;&lt;rec-number&gt;206&lt;/rec-number&gt;&lt;foreign-keys&gt;&lt;key app="EN" db-id="tevtssspz250euez52svzrpm095wtfe9vr9z" timestamp="1429796138"&gt;206&lt;/key&gt;&lt;/foreign-keys&gt;&lt;ref-type name="Journal Article"&gt;17&lt;/ref-type&gt;&lt;contributors&gt;&lt;authors&gt;&lt;author&gt;Penn, David L&lt;/author&gt;&lt;author&gt;Chamberlin, Cliff&lt;/author&gt;&lt;author&gt;Mueser, Kim T&lt;/author&gt;&lt;/authors&gt;&lt;/contributors&gt;&lt;titles&gt;&lt;title&gt;Effects of a documentary film about schizophrenia on psychiatric stigma&lt;/title&gt;&lt;secondary-title&gt;Schizophrenia bulletin&lt;/secondary-title&gt;&lt;/titles&gt;&lt;periodical&gt;&lt;full-title&gt;Schizophrenia Bulletin&lt;/full-title&gt;&lt;/periodical&gt;&lt;pages&gt;383&lt;/pages&gt;&lt;volume&gt;29&lt;/volume&gt;&lt;number&gt;2&lt;/number&gt;&lt;dates&gt;&lt;year&gt;2003&lt;/year&gt;&lt;/dates&gt;&lt;isbn&gt;1745-1701&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enn, Chamberlin (15)</w:t>
            </w:r>
            <w:r w:rsidRPr="00253613">
              <w:rPr>
                <w:rFonts w:eastAsia="Times New Roman" w:cs="Times New Roman"/>
                <w:sz w:val="20"/>
                <w:szCs w:val="20"/>
                <w:lang w:eastAsia="en-GB"/>
              </w:rPr>
              <w:fldChar w:fldCharType="end"/>
            </w:r>
          </w:p>
        </w:tc>
      </w:tr>
      <w:tr w:rsidR="005A7729" w:rsidRPr="00253613" w14:paraId="471487A8" w14:textId="77777777" w:rsidTr="005A7729">
        <w:trPr>
          <w:trHeight w:val="20"/>
        </w:trPr>
        <w:tc>
          <w:tcPr>
            <w:tcW w:w="0" w:type="auto"/>
            <w:vMerge/>
            <w:shd w:val="clear" w:color="auto" w:fill="auto"/>
            <w:hideMark/>
          </w:tcPr>
          <w:p w14:paraId="0356FDF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B5894C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050D07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Yoshida (NTR)</w:t>
            </w:r>
          </w:p>
        </w:tc>
      </w:tr>
      <w:tr w:rsidR="005A7729" w:rsidRPr="00253613" w14:paraId="6E3C81A9" w14:textId="77777777" w:rsidTr="005A7729">
        <w:trPr>
          <w:trHeight w:val="20"/>
        </w:trPr>
        <w:tc>
          <w:tcPr>
            <w:tcW w:w="0" w:type="auto"/>
            <w:vMerge w:val="restart"/>
            <w:shd w:val="clear" w:color="auto" w:fill="auto"/>
            <w:hideMark/>
          </w:tcPr>
          <w:p w14:paraId="79A524F9"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Interventions to promote informed consent for patients undergoing surgical and other invasive healthcare procedures</w:t>
            </w:r>
          </w:p>
        </w:tc>
        <w:tc>
          <w:tcPr>
            <w:tcW w:w="0" w:type="auto"/>
            <w:vMerge w:val="restart"/>
            <w:shd w:val="clear" w:color="auto" w:fill="auto"/>
            <w:hideMark/>
          </w:tcPr>
          <w:p w14:paraId="4F8868B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Consumers and Communication Group</w:t>
            </w:r>
          </w:p>
        </w:tc>
        <w:tc>
          <w:tcPr>
            <w:tcW w:w="0" w:type="auto"/>
            <w:shd w:val="clear" w:color="auto" w:fill="auto"/>
            <w:hideMark/>
          </w:tcPr>
          <w:p w14:paraId="3F25B22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olberg&lt;/Author&gt;&lt;Year&gt;2009&lt;/Year&gt;&lt;RecNum&gt;207&lt;/RecNum&gt;&lt;DisplayText&gt;Solberg, Asche (16)&lt;/DisplayText&gt;&lt;record&gt;&lt;rec-number&gt;207&lt;/rec-number&gt;&lt;foreign-keys&gt;&lt;key app="EN" db-id="tevtssspz250euez52svzrpm095wtfe9vr9z" timestamp="1429796320"&gt;207&lt;/key&gt;&lt;/foreign-keys&gt;&lt;ref-type name="Journal Article"&gt;17&lt;/ref-type&gt;&lt;contributors&gt;&lt;authors&gt;&lt;author&gt;Solberg, Leif I&lt;/author&gt;&lt;author&gt;Asche, Stephen A&lt;/author&gt;&lt;author&gt;Sepucha, Karen&lt;/author&gt;&lt;author&gt;Thygeson, N Marcus&lt;/author&gt;&lt;author&gt;Madden, Joan E&lt;/author&gt;&lt;author&gt;Morrissey, Larry&lt;/author&gt;&lt;author&gt;Kraemer, Karen K&lt;/author&gt;&lt;author&gt;Anderson, Louise H&lt;/author&gt;&lt;/authors&gt;&lt;/contributors&gt;&lt;titles&gt;&lt;title&gt;Informed choice assistance for women making uterine fibroid treatment decisions: a practical clinical trial&lt;/title&gt;&lt;secondary-title&gt;Medical Decision Making&lt;/secondary-title&gt;&lt;/titles&gt;&lt;periodical&gt;&lt;full-title&gt;Medical Decision Making&lt;/full-title&gt;&lt;/periodical&gt;&lt;dates&gt;&lt;year&gt;2009&lt;/year&gt;&lt;/dates&gt;&lt;isbn&gt;0272-989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olberg, Asche (16)</w:t>
            </w:r>
            <w:r w:rsidRPr="00253613">
              <w:rPr>
                <w:rFonts w:eastAsia="Times New Roman" w:cs="Times New Roman"/>
                <w:sz w:val="20"/>
                <w:szCs w:val="20"/>
                <w:lang w:eastAsia="en-GB"/>
              </w:rPr>
              <w:fldChar w:fldCharType="end"/>
            </w:r>
          </w:p>
        </w:tc>
      </w:tr>
      <w:tr w:rsidR="005A7729" w:rsidRPr="00253613" w14:paraId="53B37BC9" w14:textId="77777777" w:rsidTr="005A7729">
        <w:trPr>
          <w:trHeight w:val="20"/>
        </w:trPr>
        <w:tc>
          <w:tcPr>
            <w:tcW w:w="0" w:type="auto"/>
            <w:vMerge/>
            <w:shd w:val="clear" w:color="auto" w:fill="auto"/>
            <w:hideMark/>
          </w:tcPr>
          <w:p w14:paraId="22472B6E"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F59D85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4CCDF4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aci&lt;/Author&gt;&lt;Year&gt;1999&lt;/Year&gt;&lt;RecNum&gt;208&lt;/RecNum&gt;&lt;DisplayText&gt;Paci, Barneschi (17)&lt;/DisplayText&gt;&lt;record&gt;&lt;rec-number&gt;208&lt;/rec-number&gt;&lt;foreign-keys&gt;&lt;key app="EN" db-id="tevtssspz250euez52svzrpm095wtfe9vr9z" timestamp="1429796485"&gt;208&lt;/key&gt;&lt;/foreign-keys&gt;&lt;ref-type name="Journal Article"&gt;17&lt;/ref-type&gt;&lt;contributors&gt;&lt;authors&gt;&lt;author&gt;Paci, E&lt;/author&gt;&lt;author&gt;Barneschi, MG&lt;/author&gt;&lt;author&gt;Miccinesi, G&lt;/author&gt;&lt;author&gt;Falchi, S&lt;/author&gt;&lt;author&gt;Metrangolo, L&lt;/author&gt;&lt;author&gt;Novelli, GP&lt;/author&gt;&lt;/authors&gt;&lt;/contributors&gt;&lt;titles&gt;&lt;title&gt;Informed consent and patient participation in the medical encounter: a list of questions for an informed choice about the type of anaesthesia&lt;/title&gt;&lt;secondary-title&gt;European journal of anaesthesiology&lt;/secondary-title&gt;&lt;/titles&gt;&lt;periodical&gt;&lt;full-title&gt;European journal of anaesthesiology&lt;/full-title&gt;&lt;/periodical&gt;&lt;pages&gt;160-165&lt;/pages&gt;&lt;volume&gt;16&lt;/volume&gt;&lt;number&gt;3&lt;/number&gt;&lt;dates&gt;&lt;year&gt;1999&lt;/year&gt;&lt;/dates&gt;&lt;isbn&gt;1365-234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aci, Barneschi (17)</w:t>
            </w:r>
            <w:r w:rsidRPr="00253613">
              <w:rPr>
                <w:rFonts w:eastAsia="Times New Roman" w:cs="Times New Roman"/>
                <w:sz w:val="20"/>
                <w:szCs w:val="20"/>
                <w:lang w:eastAsia="en-GB"/>
              </w:rPr>
              <w:fldChar w:fldCharType="end"/>
            </w:r>
          </w:p>
        </w:tc>
      </w:tr>
      <w:tr w:rsidR="005A7729" w:rsidRPr="00253613" w14:paraId="7B7A5D3A" w14:textId="77777777" w:rsidTr="005A7729">
        <w:trPr>
          <w:trHeight w:val="20"/>
        </w:trPr>
        <w:tc>
          <w:tcPr>
            <w:tcW w:w="0" w:type="auto"/>
            <w:vMerge w:val="restart"/>
            <w:shd w:val="clear" w:color="auto" w:fill="auto"/>
            <w:hideMark/>
          </w:tcPr>
          <w:p w14:paraId="27A0BECA"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Enhanced care by generalists for functional somatic symptoms and disorders in primary care</w:t>
            </w:r>
          </w:p>
        </w:tc>
        <w:tc>
          <w:tcPr>
            <w:tcW w:w="0" w:type="auto"/>
            <w:vMerge w:val="restart"/>
            <w:shd w:val="clear" w:color="auto" w:fill="auto"/>
            <w:hideMark/>
          </w:tcPr>
          <w:p w14:paraId="5CC40D0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Depression, Anxiety and Neurosis Group</w:t>
            </w:r>
          </w:p>
        </w:tc>
        <w:tc>
          <w:tcPr>
            <w:tcW w:w="0" w:type="auto"/>
            <w:shd w:val="clear" w:color="auto" w:fill="auto"/>
            <w:hideMark/>
          </w:tcPr>
          <w:p w14:paraId="6834572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lankenstein&lt;/Author&gt;&lt;Year&gt;2001&lt;/Year&gt;&lt;RecNum&gt;20&lt;/RecNum&gt;&lt;DisplayText&gt;Blankenstein (18)&lt;/DisplayText&gt;&lt;record&gt;&lt;rec-number&gt;20&lt;/rec-number&gt;&lt;foreign-keys&gt;&lt;key app="EN" db-id="tevtssspz250euez52svzrpm095wtfe9vr9z" timestamp="1429278253"&gt;20&lt;/key&gt;&lt;/foreign-keys&gt;&lt;ref-type name="Journal Article"&gt;17&lt;/ref-type&gt;&lt;contributors&gt;&lt;authors&gt;&lt;author&gt;Blankenstein, Annette Hendrina&lt;/author&gt;&lt;/authors&gt;&lt;/contributors&gt;&lt;titles&gt;&lt;title&gt;Somatising patients in general practice: reattribution, a promising approach&lt;/title&gt;&lt;/titles&gt;&lt;dates&gt;&lt;year&gt;2001&lt;/year&gt;&lt;/dates&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lankenstein (18)</w:t>
            </w:r>
            <w:r w:rsidRPr="00253613">
              <w:rPr>
                <w:rFonts w:eastAsia="Times New Roman" w:cs="Times New Roman"/>
                <w:sz w:val="20"/>
                <w:szCs w:val="20"/>
                <w:lang w:eastAsia="en-GB"/>
              </w:rPr>
              <w:fldChar w:fldCharType="end"/>
            </w:r>
          </w:p>
        </w:tc>
      </w:tr>
      <w:tr w:rsidR="005A7729" w:rsidRPr="00253613" w14:paraId="5E42C757" w14:textId="77777777" w:rsidTr="005A7729">
        <w:trPr>
          <w:trHeight w:val="20"/>
        </w:trPr>
        <w:tc>
          <w:tcPr>
            <w:tcW w:w="0" w:type="auto"/>
            <w:vMerge/>
            <w:shd w:val="clear" w:color="auto" w:fill="auto"/>
            <w:hideMark/>
          </w:tcPr>
          <w:p w14:paraId="2057861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8C0CCBE"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77B766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arisch&lt;/Author&gt;&lt;Year&gt;2004&lt;/Year&gt;&lt;RecNum&gt;21&lt;/RecNum&gt;&lt;DisplayText&gt;Larisch, Schweickhardt (19)&lt;/DisplayText&gt;&lt;record&gt;&lt;rec-number&gt;21&lt;/rec-number&gt;&lt;foreign-keys&gt;&lt;key app="EN" db-id="tevtssspz250euez52svzrpm095wtfe9vr9z" timestamp="1429278323"&gt;21&lt;/key&gt;&lt;/foreign-keys&gt;&lt;ref-type name="Journal Article"&gt;17&lt;/ref-type&gt;&lt;contributors&gt;&lt;authors&gt;&lt;author&gt;Larisch, Astrid&lt;/author&gt;&lt;author&gt;Schweickhardt, Axel&lt;/author&gt;&lt;author&gt;Wirsching, Michael&lt;/author&gt;&lt;author&gt;Fritzsche, Kurt&lt;/author&gt;&lt;/authors&gt;&lt;/contributors&gt;&lt;titles&gt;&lt;title&gt;Psychosocial interventions for somatizing patients by the general practitioner: a randomized controlled trial&lt;/title&gt;&lt;secondary-title&gt;Journal of psychosomatic research&lt;/secondary-title&gt;&lt;/titles&gt;&lt;periodical&gt;&lt;full-title&gt;Journal of psychosomatic research&lt;/full-title&gt;&lt;/periodical&gt;&lt;pages&gt;507-514&lt;/pages&gt;&lt;volume&gt;57&lt;/volume&gt;&lt;number&gt;6&lt;/number&gt;&lt;dates&gt;&lt;year&gt;2004&lt;/year&gt;&lt;/dates&gt;&lt;isbn&gt;0022-3999&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arisch, Schweickhardt (19)</w:t>
            </w:r>
            <w:r w:rsidRPr="00253613">
              <w:rPr>
                <w:rFonts w:eastAsia="Times New Roman" w:cs="Times New Roman"/>
                <w:sz w:val="20"/>
                <w:szCs w:val="20"/>
                <w:lang w:eastAsia="en-GB"/>
              </w:rPr>
              <w:fldChar w:fldCharType="end"/>
            </w:r>
          </w:p>
        </w:tc>
      </w:tr>
      <w:tr w:rsidR="005A7729" w:rsidRPr="00253613" w14:paraId="15457FAE" w14:textId="77777777" w:rsidTr="005A7729">
        <w:trPr>
          <w:trHeight w:val="20"/>
        </w:trPr>
        <w:tc>
          <w:tcPr>
            <w:tcW w:w="0" w:type="auto"/>
            <w:vMerge/>
            <w:shd w:val="clear" w:color="auto" w:fill="auto"/>
            <w:hideMark/>
          </w:tcPr>
          <w:p w14:paraId="42E6418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66D9C1C"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60AA88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orriss&lt;/Author&gt;&lt;Year&gt;2007&lt;/Year&gt;&lt;RecNum&gt;22&lt;/RecNum&gt;&lt;DisplayText&gt;Morriss, Dowrick (20)&lt;/DisplayText&gt;&lt;record&gt;&lt;rec-number&gt;22&lt;/rec-number&gt;&lt;foreign-keys&gt;&lt;key app="EN" db-id="tevtssspz250euez52svzrpm095wtfe9vr9z" timestamp="1429278386"&gt;22&lt;/key&gt;&lt;/foreign-keys&gt;&lt;ref-type name="Journal Article"&gt;17&lt;/ref-type&gt;&lt;contributors&gt;&lt;authors&gt;&lt;author&gt;Morriss, Richard&lt;/author&gt;&lt;author&gt;Dowrick, Christopher&lt;/author&gt;&lt;author&gt;Salmon, Peter&lt;/author&gt;&lt;author&gt;Peters, Sarah&lt;/author&gt;&lt;author&gt;Dunn, Graham&lt;/author&gt;&lt;author&gt;Rogers, Anne&lt;/author&gt;&lt;author&gt;Lewis, Barry&lt;/author&gt;&lt;author&gt;Charles-Jones, Huw&lt;/author&gt;&lt;author&gt;Hogg, Judith&lt;/author&gt;&lt;author&gt;Clifford, Rebecca&lt;/author&gt;&lt;/authors&gt;&lt;/contributors&gt;&lt;titles&gt;&lt;title&gt;Cluster randomised controlled trial of training practices in reattribution for medically unexplained symptoms&lt;/title&gt;&lt;secondary-title&gt;The British Journal of Psychiatry&lt;/secondary-title&gt;&lt;/titles&gt;&lt;periodical&gt;&lt;full-title&gt;The British Journal of Psychiatry&lt;/full-title&gt;&lt;/periodical&gt;&lt;pages&gt;536-542&lt;/pages&gt;&lt;volume&gt;191&lt;/volume&gt;&lt;number&gt;6&lt;/number&gt;&lt;dates&gt;&lt;year&gt;2007&lt;/year&gt;&lt;/dates&gt;&lt;isbn&gt;0007-125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orriss, Dowrick (20)</w:t>
            </w:r>
            <w:r w:rsidRPr="00253613">
              <w:rPr>
                <w:rFonts w:eastAsia="Times New Roman" w:cs="Times New Roman"/>
                <w:sz w:val="20"/>
                <w:szCs w:val="20"/>
                <w:lang w:eastAsia="en-GB"/>
              </w:rPr>
              <w:fldChar w:fldCharType="end"/>
            </w:r>
          </w:p>
        </w:tc>
      </w:tr>
      <w:tr w:rsidR="005A7729" w:rsidRPr="00253613" w14:paraId="27D05B02" w14:textId="77777777" w:rsidTr="005A7729">
        <w:trPr>
          <w:trHeight w:val="20"/>
        </w:trPr>
        <w:tc>
          <w:tcPr>
            <w:tcW w:w="0" w:type="auto"/>
            <w:vMerge/>
            <w:shd w:val="clear" w:color="auto" w:fill="auto"/>
            <w:hideMark/>
          </w:tcPr>
          <w:p w14:paraId="263FEE8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DAFAE3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7BADAF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ief&lt;/Author&gt;&lt;Year&gt;2006&lt;/Year&gt;&lt;RecNum&gt;23&lt;/RecNum&gt;&lt;DisplayText&gt;Rief, Martin (21)&lt;/DisplayText&gt;&lt;record&gt;&lt;rec-number&gt;23&lt;/rec-number&gt;&lt;foreign-keys&gt;&lt;key app="EN" db-id="tevtssspz250euez52svzrpm095wtfe9vr9z" timestamp="1429278406"&gt;23&lt;/key&gt;&lt;/foreign-keys&gt;&lt;ref-type name="Journal Article"&gt;17&lt;/ref-type&gt;&lt;contributors&gt;&lt;authors&gt;&lt;author&gt;Rief, Winfried&lt;/author&gt;&lt;author&gt;Martin, Alexandra&lt;/author&gt;&lt;author&gt;Rauh, Elisabeth&lt;/author&gt;&lt;author&gt;Zech, Thomas&lt;/author&gt;&lt;author&gt;Bender, Andrea&lt;/author&gt;&lt;/authors&gt;&lt;/contributors&gt;&lt;titles&gt;&lt;title&gt;Evaluation of general practitioners’ training: how to manage patients with unexplained physical symptoms&lt;/title&gt;&lt;secondary-title&gt;Psychosomatics&lt;/secondary-title&gt;&lt;/titles&gt;&lt;periodical&gt;&lt;full-title&gt;Psychosomatics&lt;/full-title&gt;&lt;/periodical&gt;&lt;pages&gt;304-311&lt;/pages&gt;&lt;volume&gt;47&lt;/volume&gt;&lt;number&gt;4&lt;/number&gt;&lt;dates&gt;&lt;year&gt;2006&lt;/year&gt;&lt;/dates&gt;&lt;isbn&gt;0033-318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ief, Martin (21)</w:t>
            </w:r>
            <w:r w:rsidRPr="00253613">
              <w:rPr>
                <w:rFonts w:eastAsia="Times New Roman" w:cs="Times New Roman"/>
                <w:sz w:val="20"/>
                <w:szCs w:val="20"/>
                <w:lang w:eastAsia="en-GB"/>
              </w:rPr>
              <w:fldChar w:fldCharType="end"/>
            </w:r>
          </w:p>
        </w:tc>
      </w:tr>
      <w:tr w:rsidR="005A7729" w:rsidRPr="00253613" w14:paraId="516061E7" w14:textId="77777777" w:rsidTr="005A7729">
        <w:trPr>
          <w:trHeight w:val="20"/>
        </w:trPr>
        <w:tc>
          <w:tcPr>
            <w:tcW w:w="0" w:type="auto"/>
            <w:vMerge/>
            <w:shd w:val="clear" w:color="auto" w:fill="auto"/>
            <w:hideMark/>
          </w:tcPr>
          <w:p w14:paraId="7F40268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B12075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DB084C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osendal&lt;/Author&gt;&lt;Year&gt;2007&lt;/Year&gt;&lt;RecNum&gt;25&lt;/RecNum&gt;&lt;DisplayText&gt;Rosendal, Olesen (22)&lt;/DisplayText&gt;&lt;record&gt;&lt;rec-number&gt;25&lt;/rec-number&gt;&lt;foreign-keys&gt;&lt;key app="EN" db-id="tevtssspz250euez52svzrpm095wtfe9vr9z" timestamp="1429278463"&gt;25&lt;/key&gt;&lt;/foreign-keys&gt;&lt;ref-type name="Journal Article"&gt;17&lt;/ref-type&gt;&lt;contributors&gt;&lt;authors&gt;&lt;author&gt;Rosendal, Marianne&lt;/author&gt;&lt;author&gt;Olesen, Frede&lt;/author&gt;&lt;author&gt;Fink, Per&lt;/author&gt;&lt;author&gt;Toft, Tomas&lt;/author&gt;&lt;author&gt;Sokolowski, Ineta&lt;/author&gt;&lt;author&gt;Bro, Flemming&lt;/author&gt;&lt;/authors&gt;&lt;/contributors&gt;&lt;titles&gt;&lt;title&gt;A randomized controlled trial of brief training in the assessment and treatment of somatization in primary care: effects on patient outcome&lt;/title&gt;&lt;secondary-title&gt;General hospital psychiatry&lt;/secondary-title&gt;&lt;/titles&gt;&lt;periodical&gt;&lt;full-title&gt;General hospital psychiatry&lt;/full-title&gt;&lt;/periodical&gt;&lt;pages&gt;364-373&lt;/pages&gt;&lt;volume&gt;29&lt;/volume&gt;&lt;number&gt;4&lt;/number&gt;&lt;dates&gt;&lt;year&gt;2007&lt;/year&gt;&lt;/dates&gt;&lt;isbn&gt;0163-834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osendal, Olesen (22)</w:t>
            </w:r>
            <w:r w:rsidRPr="00253613">
              <w:rPr>
                <w:rFonts w:eastAsia="Times New Roman" w:cs="Times New Roman"/>
                <w:sz w:val="20"/>
                <w:szCs w:val="20"/>
                <w:lang w:eastAsia="en-GB"/>
              </w:rPr>
              <w:fldChar w:fldCharType="end"/>
            </w:r>
          </w:p>
        </w:tc>
      </w:tr>
      <w:tr w:rsidR="005A7729" w:rsidRPr="00253613" w14:paraId="1E335199" w14:textId="77777777" w:rsidTr="005A7729">
        <w:trPr>
          <w:trHeight w:val="20"/>
        </w:trPr>
        <w:tc>
          <w:tcPr>
            <w:tcW w:w="0" w:type="auto"/>
            <w:vMerge/>
            <w:shd w:val="clear" w:color="auto" w:fill="auto"/>
            <w:hideMark/>
          </w:tcPr>
          <w:p w14:paraId="7998B9A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3161FB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2CC962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Toft&lt;/Author&gt;&lt;Year&gt;2010&lt;/Year&gt;&lt;RecNum&gt;19&lt;/RecNum&gt;&lt;DisplayText&gt;Toft, Rosendal (23)&lt;/DisplayText&gt;&lt;record&gt;&lt;rec-number&gt;19&lt;/rec-number&gt;&lt;foreign-keys&gt;&lt;key app="EN" db-id="tevtssspz250euez52svzrpm095wtfe9vr9z" timestamp="1429278182"&gt;19&lt;/key&gt;&lt;/foreign-keys&gt;&lt;ref-type name="Journal Article"&gt;17&lt;/ref-type&gt;&lt;contributors&gt;&lt;authors&gt;&lt;author&gt;Toft, Tomas&lt;/author&gt;&lt;author&gt;Rosendal, Marianne&lt;/author&gt;&lt;author&gt;Ørnbøl, Eva&lt;/author&gt;&lt;author&gt;Olesen, Frede&lt;/author&gt;&lt;author&gt;Frostholm, Lisbeth&lt;/author&gt;&lt;author&gt;Fink, Per&lt;/author&gt;&lt;/authors&gt;&lt;/contributors&gt;&lt;titles&gt;&lt;title&gt;Training general practitioners in the treatment of functional somatic symptoms: effects on patient health in a cluster-randomised controlled trial (the Functional Illness in Primary Care study)&lt;/title&gt;&lt;secondary-title&gt;Psychotherapy and psychosomatics&lt;/secondary-title&gt;&lt;/titles&gt;&lt;periodical&gt;&lt;full-title&gt;Psychotherapy and psychosomatics&lt;/full-title&gt;&lt;/periodical&gt;&lt;pages&gt;227-237&lt;/pages&gt;&lt;volume&gt;79&lt;/volume&gt;&lt;number&gt;4&lt;/number&gt;&lt;dates&gt;&lt;year&gt;2010&lt;/year&gt;&lt;/dates&gt;&lt;isbn&gt;0033-319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Toft, Rosendal (23)</w:t>
            </w:r>
            <w:r w:rsidRPr="00253613">
              <w:rPr>
                <w:rFonts w:eastAsia="Times New Roman" w:cs="Times New Roman"/>
                <w:sz w:val="20"/>
                <w:szCs w:val="20"/>
                <w:lang w:eastAsia="en-GB"/>
              </w:rPr>
              <w:fldChar w:fldCharType="end"/>
            </w:r>
          </w:p>
        </w:tc>
      </w:tr>
      <w:tr w:rsidR="005A7729" w:rsidRPr="00253613" w14:paraId="58C16CAF" w14:textId="77777777" w:rsidTr="005A7729">
        <w:trPr>
          <w:trHeight w:val="20"/>
        </w:trPr>
        <w:tc>
          <w:tcPr>
            <w:tcW w:w="0" w:type="auto"/>
            <w:vMerge/>
            <w:shd w:val="clear" w:color="auto" w:fill="auto"/>
            <w:hideMark/>
          </w:tcPr>
          <w:p w14:paraId="31CE13D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9DB7D2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45D833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hitehead&lt;/Author&gt;&lt;Year&gt;2002&lt;/Year&gt;&lt;RecNum&gt;209&lt;/RecNum&gt;&lt;DisplayText&gt;Whitehead and Campion (24)&lt;/DisplayText&gt;&lt;record&gt;&lt;rec-number&gt;209&lt;/rec-number&gt;&lt;foreign-keys&gt;&lt;key app="EN" db-id="tevtssspz250euez52svzrpm095wtfe9vr9z" timestamp="1429796732"&gt;209&lt;/key&gt;&lt;/foreign-keys&gt;&lt;ref-type name="Journal Article"&gt;17&lt;/ref-type&gt;&lt;contributors&gt;&lt;authors&gt;&lt;author&gt;Whitehead, Lisa&lt;/author&gt;&lt;author&gt;Campion, Peter&lt;/author&gt;&lt;/authors&gt;&lt;/contributors&gt;&lt;titles&gt;&lt;title&gt;Can general practitioners manage chronic fatigue syndrome? A controlled trial&lt;/title&gt;&lt;secondary-title&gt;Journal of Chronic Fatigue Syndrome&lt;/secondary-title&gt;&lt;/titles&gt;&lt;periodical&gt;&lt;full-title&gt;Journal of Chronic Fatigue Syndrome&lt;/full-title&gt;&lt;/periodical&gt;&lt;pages&gt;55-64&lt;/pages&gt;&lt;volume&gt;10&lt;/volume&gt;&lt;number&gt;1&lt;/number&gt;&lt;dates&gt;&lt;year&gt;2002&lt;/year&gt;&lt;/dates&gt;&lt;isbn&gt;1057-3321&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hitehead and Campion (24)</w:t>
            </w:r>
            <w:r w:rsidRPr="00253613">
              <w:rPr>
                <w:rFonts w:eastAsia="Times New Roman" w:cs="Times New Roman"/>
                <w:sz w:val="20"/>
                <w:szCs w:val="20"/>
                <w:lang w:eastAsia="en-GB"/>
              </w:rPr>
              <w:fldChar w:fldCharType="end"/>
            </w:r>
          </w:p>
        </w:tc>
      </w:tr>
      <w:tr w:rsidR="005A7729" w:rsidRPr="00253613" w14:paraId="2C94E33C" w14:textId="77777777" w:rsidTr="005A7729">
        <w:trPr>
          <w:trHeight w:val="20"/>
        </w:trPr>
        <w:tc>
          <w:tcPr>
            <w:tcW w:w="0" w:type="auto"/>
            <w:shd w:val="clear" w:color="auto" w:fill="auto"/>
            <w:hideMark/>
          </w:tcPr>
          <w:p w14:paraId="0F736A04"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Behavioural therapies versus other psychological therapies for depression</w:t>
            </w:r>
          </w:p>
        </w:tc>
        <w:tc>
          <w:tcPr>
            <w:tcW w:w="0" w:type="auto"/>
            <w:shd w:val="clear" w:color="auto" w:fill="auto"/>
            <w:hideMark/>
          </w:tcPr>
          <w:p w14:paraId="59B6D94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Depression, Anxiety and Neurosis Group</w:t>
            </w:r>
          </w:p>
        </w:tc>
        <w:tc>
          <w:tcPr>
            <w:tcW w:w="0" w:type="auto"/>
            <w:shd w:val="clear" w:color="auto" w:fill="auto"/>
            <w:hideMark/>
          </w:tcPr>
          <w:p w14:paraId="56BA004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ude&lt;/Author&gt;&lt;Year&gt;1986&lt;/Year&gt;&lt;RecNum&gt;26&lt;/RecNum&gt;&lt;DisplayText&gt;Rude (25)&lt;/DisplayText&gt;&lt;record&gt;&lt;rec-number&gt;26&lt;/rec-number&gt;&lt;foreign-keys&gt;&lt;key app="EN" db-id="tevtssspz250euez52svzrpm095wtfe9vr9z" timestamp="1429278556"&gt;26&lt;/key&gt;&lt;/foreign-keys&gt;&lt;ref-type name="Journal Article"&gt;17&lt;/ref-type&gt;&lt;contributors&gt;&lt;authors&gt;&lt;author&gt;Rude, Stephanie S&lt;/author&gt;&lt;/authors&gt;&lt;/contributors&gt;&lt;titles&gt;&lt;title&gt;Relative benefits of assertion or cognitive self-control treatment for depression as a function of proficiency in each domain&lt;/title&gt;&lt;secondary-title&gt;Journal of consulting and clinical psychology&lt;/secondary-title&gt;&lt;/titles&gt;&lt;periodical&gt;&lt;full-title&gt;Journal of consulting and clinical psychology&lt;/full-title&gt;&lt;/periodical&gt;&lt;pages&gt;390&lt;/pages&gt;&lt;volume&gt;54&lt;/volume&gt;&lt;number&gt;3&lt;/number&gt;&lt;dates&gt;&lt;year&gt;1986&lt;/year&gt;&lt;/dates&gt;&lt;isbn&gt;1939-211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ude (25)</w:t>
            </w:r>
            <w:r w:rsidRPr="00253613">
              <w:rPr>
                <w:rFonts w:eastAsia="Times New Roman" w:cs="Times New Roman"/>
                <w:sz w:val="20"/>
                <w:szCs w:val="20"/>
                <w:lang w:eastAsia="en-GB"/>
              </w:rPr>
              <w:fldChar w:fldCharType="end"/>
            </w:r>
          </w:p>
        </w:tc>
      </w:tr>
      <w:tr w:rsidR="005A7729" w:rsidRPr="00253613" w14:paraId="03654C6D" w14:textId="77777777" w:rsidTr="005A7729">
        <w:trPr>
          <w:trHeight w:val="20"/>
        </w:trPr>
        <w:tc>
          <w:tcPr>
            <w:tcW w:w="0" w:type="auto"/>
            <w:vMerge w:val="restart"/>
            <w:shd w:val="clear" w:color="auto" w:fill="auto"/>
            <w:hideMark/>
          </w:tcPr>
          <w:p w14:paraId="66DE3BC0"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Ready-to-use therapeutic food for home-based treatment of severe acute malnutrition in children from six months to five years of age</w:t>
            </w:r>
          </w:p>
        </w:tc>
        <w:tc>
          <w:tcPr>
            <w:tcW w:w="0" w:type="auto"/>
            <w:vMerge w:val="restart"/>
            <w:shd w:val="clear" w:color="auto" w:fill="auto"/>
            <w:hideMark/>
          </w:tcPr>
          <w:p w14:paraId="76A7357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Developmental, Psychosocial and Learning Problems Group</w:t>
            </w:r>
          </w:p>
        </w:tc>
        <w:tc>
          <w:tcPr>
            <w:tcW w:w="0" w:type="auto"/>
            <w:shd w:val="clear" w:color="auto" w:fill="auto"/>
            <w:hideMark/>
          </w:tcPr>
          <w:p w14:paraId="07BB656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iliberto&lt;/Author&gt;&lt;Year&gt;2005&lt;/Year&gt;&lt;RecNum&gt;27&lt;/RecNum&gt;&lt;DisplayText&gt;Ciliberto, Sandige (26)&lt;/DisplayText&gt;&lt;record&gt;&lt;rec-number&gt;27&lt;/rec-number&gt;&lt;foreign-keys&gt;&lt;key app="EN" db-id="tevtssspz250euez52svzrpm095wtfe9vr9z" timestamp="1429278576"&gt;27&lt;/key&gt;&lt;/foreign-keys&gt;&lt;ref-type name="Journal Article"&gt;17&lt;/ref-type&gt;&lt;contributors&gt;&lt;authors&gt;&lt;author&gt;Ciliberto, Michael A&lt;/author&gt;&lt;author&gt;Sandige, Heidi&lt;/author&gt;&lt;author&gt;Ndekha, MacDonald J&lt;/author&gt;&lt;author&gt;Ashorn, Per&lt;/author&gt;&lt;author&gt;Briend, André&lt;/author&gt;&lt;author&gt;Ciliberto, Heather M&lt;/author&gt;&lt;author&gt;Manary, Mark J&lt;/author&gt;&lt;/authors&gt;&lt;/contributors&gt;&lt;titles&gt;&lt;title&gt;Comparison of home-based therapy with ready-to-use therapeutic food with standard therapy in the treatment of malnourished Malawian children: a controlled, clinical effectiveness trial&lt;/title&gt;&lt;secondary-title&gt;The American journal of clinical nutrition&lt;/secondary-title&gt;&lt;/titles&gt;&lt;periodical&gt;&lt;full-title&gt;The American journal of clinical nutrition&lt;/full-title&gt;&lt;/periodical&gt;&lt;pages&gt;864-870&lt;/pages&gt;&lt;volume&gt;81&lt;/volume&gt;&lt;number&gt;4&lt;/number&gt;&lt;dates&gt;&lt;year&gt;2005&lt;/year&gt;&lt;/dates&gt;&lt;isbn&gt;0002-916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iliberto, Sandige (26)</w:t>
            </w:r>
            <w:r w:rsidRPr="00253613">
              <w:rPr>
                <w:rFonts w:eastAsia="Times New Roman" w:cs="Times New Roman"/>
                <w:sz w:val="20"/>
                <w:szCs w:val="20"/>
                <w:lang w:eastAsia="en-GB"/>
              </w:rPr>
              <w:fldChar w:fldCharType="end"/>
            </w:r>
          </w:p>
        </w:tc>
      </w:tr>
      <w:tr w:rsidR="005A7729" w:rsidRPr="00253613" w14:paraId="11A114E8" w14:textId="77777777" w:rsidTr="005A7729">
        <w:trPr>
          <w:trHeight w:val="20"/>
        </w:trPr>
        <w:tc>
          <w:tcPr>
            <w:tcW w:w="0" w:type="auto"/>
            <w:vMerge/>
            <w:shd w:val="clear" w:color="auto" w:fill="auto"/>
            <w:hideMark/>
          </w:tcPr>
          <w:p w14:paraId="6031A79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BF8572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135401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anary&lt;/Author&gt;&lt;Year&gt;2004&lt;/Year&gt;&lt;RecNum&gt;29&lt;/RecNum&gt;&lt;DisplayText&gt;Manary, Ndkeha (27)&lt;/DisplayText&gt;&lt;record&gt;&lt;rec-number&gt;29&lt;/rec-number&gt;&lt;foreign-keys&gt;&lt;key app="EN" db-id="tevtssspz250euez52svzrpm095wtfe9vr9z" timestamp="1429278618"&gt;29&lt;/key&gt;&lt;/foreign-keys&gt;&lt;ref-type name="Journal Article"&gt;17&lt;/ref-type&gt;&lt;contributors&gt;&lt;authors&gt;&lt;author&gt;Manary, Mark J&lt;/author&gt;&lt;author&gt;Ndkeha, MJ&lt;/author&gt;&lt;author&gt;Ashorn, P&lt;/author&gt;&lt;author&gt;Maleta, K&lt;/author&gt;&lt;author&gt;Briend, A&lt;/author&gt;&lt;/authors&gt;&lt;/contributors&gt;&lt;titles&gt;&lt;title&gt;Home based therapy for severe malnutrition with ready-to-use food&lt;/title&gt;&lt;secondary-title&gt;Archives of Disease in Childhood&lt;/secondary-title&gt;&lt;/titles&gt;&lt;periodical&gt;&lt;full-title&gt;Archives of Disease in Childhood&lt;/full-title&gt;&lt;/periodical&gt;&lt;pages&gt;557-561&lt;/pages&gt;&lt;volume&gt;89&lt;/volume&gt;&lt;number&gt;6&lt;/number&gt;&lt;dates&gt;&lt;year&gt;2004&lt;/year&gt;&lt;/dates&gt;&lt;isbn&gt;1468-204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anary, Ndkeha (27)</w:t>
            </w:r>
            <w:r w:rsidRPr="00253613">
              <w:rPr>
                <w:rFonts w:eastAsia="Times New Roman" w:cs="Times New Roman"/>
                <w:sz w:val="20"/>
                <w:szCs w:val="20"/>
                <w:lang w:eastAsia="en-GB"/>
              </w:rPr>
              <w:fldChar w:fldCharType="end"/>
            </w:r>
          </w:p>
        </w:tc>
      </w:tr>
      <w:tr w:rsidR="005A7729" w:rsidRPr="00253613" w14:paraId="02DA4152" w14:textId="77777777" w:rsidTr="005A7729">
        <w:trPr>
          <w:trHeight w:val="20"/>
        </w:trPr>
        <w:tc>
          <w:tcPr>
            <w:tcW w:w="0" w:type="auto"/>
            <w:vMerge/>
            <w:shd w:val="clear" w:color="auto" w:fill="auto"/>
            <w:hideMark/>
          </w:tcPr>
          <w:p w14:paraId="6BABBFE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6ECEC0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A27F24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Ndekha&lt;/Author&gt;&lt;Year&gt;2005&lt;/Year&gt;&lt;RecNum&gt;28&lt;/RecNum&gt;&lt;DisplayText&gt;Ndekha, Manary (28)&lt;/DisplayText&gt;&lt;record&gt;&lt;rec-number&gt;28&lt;/rec-number&gt;&lt;foreign-keys&gt;&lt;key app="EN" db-id="tevtssspz250euez52svzrpm095wtfe9vr9z" timestamp="1429278596"&gt;28&lt;/key&gt;&lt;/foreign-keys&gt;&lt;ref-type name="Journal Article"&gt;17&lt;/ref-type&gt;&lt;contributors&gt;&lt;authors&gt;&lt;author&gt;Ndekha, MJ&lt;/author&gt;&lt;author&gt;Manary, MJ&lt;/author&gt;&lt;author&gt;Ashorn, P&lt;/author&gt;&lt;author&gt;Briend, André&lt;/author&gt;&lt;/authors&gt;&lt;/contributors&gt;&lt;titles&gt;&lt;title&gt;Home‐based therapy with ready‐to‐use therapeutic food is of benefit to malnourished, HIV‐infected Malawian children&lt;/title&gt;&lt;secondary-title&gt;Acta Paediatrica&lt;/secondary-title&gt;&lt;/titles&gt;&lt;periodical&gt;&lt;full-title&gt;Acta Paediatrica&lt;/full-title&gt;&lt;/periodical&gt;&lt;pages&gt;222-225&lt;/pages&gt;&lt;volume&gt;94&lt;/volume&gt;&lt;number&gt;2&lt;/number&gt;&lt;dates&gt;&lt;year&gt;2005&lt;/year&gt;&lt;/dates&gt;&lt;isbn&gt;1651-222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Ndekha, Manary (28)</w:t>
            </w:r>
            <w:r w:rsidRPr="00253613">
              <w:rPr>
                <w:rFonts w:eastAsia="Times New Roman" w:cs="Times New Roman"/>
                <w:sz w:val="20"/>
                <w:szCs w:val="20"/>
                <w:lang w:eastAsia="en-GB"/>
              </w:rPr>
              <w:fldChar w:fldCharType="end"/>
            </w:r>
          </w:p>
        </w:tc>
      </w:tr>
      <w:tr w:rsidR="005A7729" w:rsidRPr="00253613" w14:paraId="53A95B00" w14:textId="77777777" w:rsidTr="005A7729">
        <w:trPr>
          <w:trHeight w:val="20"/>
        </w:trPr>
        <w:tc>
          <w:tcPr>
            <w:tcW w:w="0" w:type="auto"/>
            <w:vMerge w:val="restart"/>
            <w:shd w:val="clear" w:color="auto" w:fill="auto"/>
            <w:hideMark/>
          </w:tcPr>
          <w:p w14:paraId="0A088B95"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 xml:space="preserve">Specially formulated foods for treating </w:t>
            </w:r>
            <w:r w:rsidRPr="00253613">
              <w:rPr>
                <w:rFonts w:eastAsia="Times New Roman" w:cs="Times New Roman"/>
                <w:bCs/>
                <w:sz w:val="20"/>
                <w:szCs w:val="20"/>
                <w:lang w:eastAsia="en-GB"/>
              </w:rPr>
              <w:lastRenderedPageBreak/>
              <w:t>children with moderate acute malnutrition in low- and middle-income countries</w:t>
            </w:r>
          </w:p>
        </w:tc>
        <w:tc>
          <w:tcPr>
            <w:tcW w:w="0" w:type="auto"/>
            <w:vMerge w:val="restart"/>
            <w:shd w:val="clear" w:color="auto" w:fill="auto"/>
            <w:hideMark/>
          </w:tcPr>
          <w:p w14:paraId="04DF8DB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lastRenderedPageBreak/>
              <w:t xml:space="preserve">Cochrane </w:t>
            </w:r>
            <w:r w:rsidRPr="00253613">
              <w:rPr>
                <w:rFonts w:eastAsia="Times New Roman" w:cs="Times New Roman"/>
                <w:sz w:val="20"/>
                <w:szCs w:val="20"/>
                <w:lang w:eastAsia="en-GB"/>
              </w:rPr>
              <w:lastRenderedPageBreak/>
              <w:t>Developmental, Psychosocial and Learning Problems Group</w:t>
            </w:r>
          </w:p>
        </w:tc>
        <w:tc>
          <w:tcPr>
            <w:tcW w:w="0" w:type="auto"/>
            <w:shd w:val="clear" w:color="auto" w:fill="auto"/>
            <w:hideMark/>
          </w:tcPr>
          <w:p w14:paraId="0F4CE4B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bCs/>
                <w:sz w:val="20"/>
                <w:szCs w:val="20"/>
                <w:lang w:eastAsia="en-GB"/>
              </w:rPr>
              <w:lastRenderedPageBreak/>
              <w:fldChar w:fldCharType="begin"/>
            </w:r>
            <w:r w:rsidRPr="00253613">
              <w:rPr>
                <w:rFonts w:eastAsia="Times New Roman" w:cs="Times New Roman"/>
                <w:bCs/>
                <w:sz w:val="20"/>
                <w:szCs w:val="20"/>
                <w:lang w:eastAsia="en-GB"/>
              </w:rPr>
              <w:instrText xml:space="preserve"> ADDIN EN.CITE &lt;EndNote&gt;&lt;Cite AuthorYear="1"&gt;&lt;Author&gt;Ackatia-Armah&lt;/Author&gt;&lt;Year&gt;2012&lt;/Year&gt;&lt;RecNum&gt;210&lt;/RecNum&gt;&lt;DisplayText&gt;Ackatia-Armah, McDonald (29)&lt;/DisplayText&gt;&lt;record&gt;&lt;rec-number&gt;210&lt;/rec-number&gt;&lt;foreign-keys&gt;&lt;key app="EN" db-id="tevtssspz250euez52svzrpm095wtfe9vr9z" timestamp="1429797063"&gt;210&lt;/key&gt;&lt;/foreign-keys&gt;&lt;ref-type name="Journal Article"&gt;17&lt;/ref-type&gt;&lt;contributors&gt;&lt;authors&gt;&lt;author&gt;Ackatia-Armah, Robert S&lt;/author&gt;&lt;author&gt;McDonald, Christine&lt;/author&gt;&lt;author&gt;Doumbia, Seydou&lt;/author&gt;&lt;author&gt;Brown, Kenneth H&lt;/author&gt;&lt;/authors&gt;&lt;/contributors&gt;&lt;titles&gt;&lt;title&gt;Effect of selected dietary regimens on recovery from moderate acute malnutrition in young Malian children&lt;/title&gt;&lt;secondary-title&gt;The FASEB Journal&lt;/secondary-title&gt;&lt;/titles&gt;&lt;periodical&gt;&lt;full-title&gt;The FASEB Journal&lt;/full-title&gt;&lt;/periodical&gt;&lt;pages&gt;1031.10&lt;/pages&gt;&lt;volume&gt;26&lt;/volume&gt;&lt;number&gt;1_MeetingAbstracts&lt;/number&gt;&lt;dates&gt;&lt;year&gt;2012&lt;/year&gt;&lt;/dates&gt;&lt;urls&gt;&lt;/urls&gt;&lt;/record&gt;&lt;/Cite&gt;&lt;/EndNote&gt;</w:instrText>
            </w:r>
            <w:r w:rsidRPr="00253613">
              <w:rPr>
                <w:rFonts w:eastAsia="Times New Roman" w:cs="Times New Roman"/>
                <w:bCs/>
                <w:sz w:val="20"/>
                <w:szCs w:val="20"/>
                <w:lang w:eastAsia="en-GB"/>
              </w:rPr>
              <w:fldChar w:fldCharType="separate"/>
            </w:r>
            <w:r w:rsidRPr="00253613">
              <w:rPr>
                <w:rFonts w:eastAsia="Times New Roman" w:cs="Times New Roman"/>
                <w:bCs/>
                <w:noProof/>
                <w:sz w:val="20"/>
                <w:szCs w:val="20"/>
                <w:lang w:eastAsia="en-GB"/>
              </w:rPr>
              <w:t>Ackatia-Armah, McDonald (29)</w:t>
            </w:r>
            <w:r w:rsidRPr="00253613">
              <w:rPr>
                <w:rFonts w:eastAsia="Times New Roman" w:cs="Times New Roman"/>
                <w:bCs/>
                <w:sz w:val="20"/>
                <w:szCs w:val="20"/>
                <w:lang w:eastAsia="en-GB"/>
              </w:rPr>
              <w:fldChar w:fldCharType="end"/>
            </w:r>
          </w:p>
        </w:tc>
      </w:tr>
      <w:tr w:rsidR="005A7729" w:rsidRPr="00253613" w14:paraId="58ABA049" w14:textId="77777777" w:rsidTr="005A7729">
        <w:trPr>
          <w:trHeight w:val="20"/>
        </w:trPr>
        <w:tc>
          <w:tcPr>
            <w:tcW w:w="0" w:type="auto"/>
            <w:vMerge/>
            <w:shd w:val="clear" w:color="auto" w:fill="auto"/>
            <w:hideMark/>
          </w:tcPr>
          <w:p w14:paraId="2314F46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5EFFDDC"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2EACBD9" w14:textId="77777777" w:rsidR="005A7729" w:rsidRPr="00253613" w:rsidRDefault="005A7729" w:rsidP="00AB51F0">
            <w:pPr>
              <w:pStyle w:val="NoSpacing"/>
              <w:spacing w:line="276" w:lineRule="auto"/>
              <w:rPr>
                <w:rFonts w:eastAsia="Times New Roman" w:cs="Times New Roman"/>
                <w:sz w:val="20"/>
                <w:szCs w:val="20"/>
                <w:lang w:eastAsia="en-GB"/>
              </w:rPr>
            </w:pPr>
            <w:proofErr w:type="spellStart"/>
            <w:r w:rsidRPr="00253613">
              <w:rPr>
                <w:rFonts w:eastAsia="Times New Roman" w:cs="Times New Roman"/>
                <w:sz w:val="20"/>
                <w:szCs w:val="20"/>
                <w:lang w:eastAsia="en-GB"/>
              </w:rPr>
              <w:t>Delchevalerie</w:t>
            </w:r>
            <w:proofErr w:type="spellEnd"/>
            <w:r w:rsidRPr="00253613">
              <w:rPr>
                <w:rFonts w:eastAsia="Times New Roman" w:cs="Times New Roman"/>
                <w:sz w:val="20"/>
                <w:szCs w:val="20"/>
                <w:lang w:eastAsia="en-GB"/>
              </w:rPr>
              <w:t xml:space="preserve"> (NTR)</w:t>
            </w:r>
          </w:p>
        </w:tc>
      </w:tr>
      <w:tr w:rsidR="005A7729" w:rsidRPr="00253613" w14:paraId="11466CB7" w14:textId="77777777" w:rsidTr="005A7729">
        <w:trPr>
          <w:trHeight w:val="20"/>
        </w:trPr>
        <w:tc>
          <w:tcPr>
            <w:tcW w:w="0" w:type="auto"/>
            <w:vMerge/>
            <w:shd w:val="clear" w:color="auto" w:fill="auto"/>
            <w:hideMark/>
          </w:tcPr>
          <w:p w14:paraId="4B30E71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E1D22C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ECC47E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Karakochuk&lt;/Author&gt;&lt;Year&gt;2012&lt;/Year&gt;&lt;RecNum&gt;30&lt;/RecNum&gt;&lt;DisplayText&gt;Karakochuk, van den Briel (30)&lt;/DisplayText&gt;&lt;record&gt;&lt;rec-number&gt;30&lt;/rec-number&gt;&lt;foreign-keys&gt;&lt;key app="EN" db-id="tevtssspz250euez52svzrpm095wtfe9vr9z" timestamp="1429278636"&gt;30&lt;/key&gt;&lt;/foreign-keys&gt;&lt;ref-type name="Journal Article"&gt;17&lt;/ref-type&gt;&lt;contributors&gt;&lt;authors&gt;&lt;author&gt;Karakochuk, Crystal&lt;/author&gt;&lt;author&gt;van den Briel, Tina&lt;/author&gt;&lt;author&gt;Stephens, Derek&lt;/author&gt;&lt;author&gt;Zlotkin, Stanley&lt;/author&gt;&lt;/authors&gt;&lt;/contributors&gt;&lt;titles&gt;&lt;title&gt;Treatment of moderate acute malnutrition with ready-to-use supplementary food results in higher overall recovery rates compared with a corn-soya blend in children in southern Ethiopia: an operations research trial&lt;/title&gt;&lt;secondary-title&gt;The American journal of clinical nutrition&lt;/secondary-title&gt;&lt;/titles&gt;&lt;periodical&gt;&lt;full-title&gt;The American journal of clinical nutrition&lt;/full-title&gt;&lt;/periodical&gt;&lt;pages&gt;911-916&lt;/pages&gt;&lt;volume&gt;96&lt;/volume&gt;&lt;number&gt;4&lt;/number&gt;&lt;dates&gt;&lt;year&gt;2012&lt;/year&gt;&lt;/dates&gt;&lt;isbn&gt;0002-916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Karakochuk, van den Briel (30)</w:t>
            </w:r>
            <w:r w:rsidRPr="00253613">
              <w:rPr>
                <w:rFonts w:eastAsia="Times New Roman" w:cs="Times New Roman"/>
                <w:sz w:val="20"/>
                <w:szCs w:val="20"/>
                <w:lang w:eastAsia="en-GB"/>
              </w:rPr>
              <w:fldChar w:fldCharType="end"/>
            </w:r>
          </w:p>
        </w:tc>
      </w:tr>
      <w:tr w:rsidR="005A7729" w:rsidRPr="00253613" w14:paraId="558B953D" w14:textId="77777777" w:rsidTr="005A7729">
        <w:trPr>
          <w:trHeight w:val="20"/>
        </w:trPr>
        <w:tc>
          <w:tcPr>
            <w:tcW w:w="0" w:type="auto"/>
            <w:vMerge/>
            <w:shd w:val="clear" w:color="auto" w:fill="auto"/>
            <w:hideMark/>
          </w:tcPr>
          <w:p w14:paraId="55C56EF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23FB6D5"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155B177" w14:textId="77777777" w:rsidR="005A7729" w:rsidRPr="00253613" w:rsidRDefault="005A7729" w:rsidP="00AB51F0">
            <w:pPr>
              <w:pStyle w:val="NoSpacing"/>
              <w:spacing w:line="276" w:lineRule="auto"/>
              <w:rPr>
                <w:rFonts w:eastAsia="Times New Roman" w:cs="Times New Roman"/>
                <w:sz w:val="20"/>
                <w:szCs w:val="20"/>
                <w:lang w:eastAsia="en-GB"/>
              </w:rPr>
            </w:pPr>
            <w:proofErr w:type="spellStart"/>
            <w:r w:rsidRPr="00253613">
              <w:rPr>
                <w:rFonts w:eastAsia="Times New Roman" w:cs="Times New Roman"/>
                <w:sz w:val="20"/>
                <w:szCs w:val="20"/>
                <w:lang w:eastAsia="en-GB"/>
              </w:rPr>
              <w:t>Nikiema</w:t>
            </w:r>
            <w:proofErr w:type="spellEnd"/>
            <w:r w:rsidRPr="00253613">
              <w:rPr>
                <w:rFonts w:eastAsia="Times New Roman" w:cs="Times New Roman"/>
                <w:sz w:val="20"/>
                <w:szCs w:val="20"/>
                <w:lang w:eastAsia="en-GB"/>
              </w:rPr>
              <w:t xml:space="preserve"> (NTR)</w:t>
            </w:r>
          </w:p>
        </w:tc>
      </w:tr>
      <w:tr w:rsidR="005A7729" w:rsidRPr="00253613" w14:paraId="690E91F4" w14:textId="77777777" w:rsidTr="005A7729">
        <w:trPr>
          <w:trHeight w:val="20"/>
        </w:trPr>
        <w:tc>
          <w:tcPr>
            <w:tcW w:w="0" w:type="auto"/>
            <w:vMerge w:val="restart"/>
            <w:shd w:val="clear" w:color="auto" w:fill="auto"/>
            <w:hideMark/>
          </w:tcPr>
          <w:p w14:paraId="66E918EE"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Educational and skills-based interventions for preventing relationship and dating violence in adolescents and young adults</w:t>
            </w:r>
          </w:p>
        </w:tc>
        <w:tc>
          <w:tcPr>
            <w:tcW w:w="0" w:type="auto"/>
            <w:vMerge w:val="restart"/>
            <w:shd w:val="clear" w:color="auto" w:fill="auto"/>
            <w:hideMark/>
          </w:tcPr>
          <w:p w14:paraId="176E562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Developmental, Psychosocial and Learning Problems Group</w:t>
            </w:r>
          </w:p>
        </w:tc>
        <w:tc>
          <w:tcPr>
            <w:tcW w:w="0" w:type="auto"/>
            <w:shd w:val="clear" w:color="auto" w:fill="auto"/>
            <w:hideMark/>
          </w:tcPr>
          <w:p w14:paraId="7EEBDB0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Andersen&lt;/Author&gt;&lt;Year&gt;1992&lt;/Year&gt;&lt;RecNum&gt;211&lt;/RecNum&gt;&lt;DisplayText&gt;Andersen (31)&lt;/DisplayText&gt;&lt;record&gt;&lt;rec-number&gt;211&lt;/rec-number&gt;&lt;foreign-keys&gt;&lt;key app="EN" db-id="tevtssspz250euez52svzrpm095wtfe9vr9z" timestamp="1429797290"&gt;211&lt;/key&gt;&lt;/foreign-keys&gt;&lt;ref-type name="Thesis"&gt;32&lt;/ref-type&gt;&lt;contributors&gt;&lt;authors&gt;&lt;author&gt;Andersen, Steven John&lt;/author&gt;&lt;/authors&gt;&lt;/contributors&gt;&lt;titles&gt;&lt;title&gt;The effects of acquaintance rape prevention programming on male athletes&amp;apos; sexual and dating attitudes&lt;/title&gt;&lt;/titles&gt;&lt;dates&gt;&lt;year&gt;1992&lt;/year&gt;&lt;/dates&gt;&lt;publisher&gt;University of Wisconsin-La Crosse&lt;/publisher&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Andersen (31)</w:t>
            </w:r>
            <w:r w:rsidRPr="00253613">
              <w:rPr>
                <w:rFonts w:eastAsia="Times New Roman" w:cs="Times New Roman"/>
                <w:sz w:val="20"/>
                <w:szCs w:val="20"/>
                <w:lang w:eastAsia="en-GB"/>
              </w:rPr>
              <w:fldChar w:fldCharType="end"/>
            </w:r>
          </w:p>
        </w:tc>
      </w:tr>
      <w:tr w:rsidR="005A7729" w:rsidRPr="00253613" w14:paraId="6EC91B6F" w14:textId="77777777" w:rsidTr="005A7729">
        <w:trPr>
          <w:trHeight w:val="20"/>
        </w:trPr>
        <w:tc>
          <w:tcPr>
            <w:tcW w:w="0" w:type="auto"/>
            <w:vMerge/>
            <w:shd w:val="clear" w:color="auto" w:fill="auto"/>
            <w:hideMark/>
          </w:tcPr>
          <w:p w14:paraId="6F022DCE"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1A434D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38B0ED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Anderson&lt;/Author&gt;&lt;Year&gt;1998&lt;/Year&gt;&lt;RecNum&gt;31&lt;/RecNum&gt;&lt;DisplayText&gt;Anderson, Stoelb (32)&lt;/DisplayText&gt;&lt;record&gt;&lt;rec-number&gt;31&lt;/rec-number&gt;&lt;foreign-keys&gt;&lt;key app="EN" db-id="tevtssspz250euez52svzrpm095wtfe9vr9z" timestamp="1429278994"&gt;31&lt;/key&gt;&lt;/foreign-keys&gt;&lt;ref-type name="Journal Article"&gt;17&lt;/ref-type&gt;&lt;contributors&gt;&lt;authors&gt;&lt;author&gt;Anderson, Linda&lt;/author&gt;&lt;author&gt;Stoelb, Matthew P&lt;/author&gt;&lt;author&gt;Duggan, Peter&lt;/author&gt;&lt;author&gt;Hieger, Brad&lt;/author&gt;&lt;author&gt;Kling, Kathleen H&lt;/author&gt;&lt;author&gt;Payne, June P&lt;/author&gt;&lt;/authors&gt;&lt;/contributors&gt;&lt;titles&gt;&lt;title&gt;The effectiveness of two types of rape prevention programs in changing the rape-supportive attitudes of college students&lt;/title&gt;&lt;secondary-title&gt;Journal of College Student Development&lt;/secondary-title&gt;&lt;/titles&gt;&lt;periodical&gt;&lt;full-title&gt;Journal of College Student Development&lt;/full-title&gt;&lt;/periodical&gt;&lt;dates&gt;&lt;year&gt;1998&lt;/year&gt;&lt;/dates&gt;&lt;isbn&gt;1543-338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Anderson, Stoelb (32)</w:t>
            </w:r>
            <w:r w:rsidRPr="00253613">
              <w:rPr>
                <w:rFonts w:eastAsia="Times New Roman" w:cs="Times New Roman"/>
                <w:sz w:val="20"/>
                <w:szCs w:val="20"/>
                <w:lang w:eastAsia="en-GB"/>
              </w:rPr>
              <w:fldChar w:fldCharType="end"/>
            </w:r>
          </w:p>
        </w:tc>
      </w:tr>
      <w:tr w:rsidR="005A7729" w:rsidRPr="00253613" w14:paraId="2183BF5D" w14:textId="77777777" w:rsidTr="005A7729">
        <w:trPr>
          <w:trHeight w:val="20"/>
        </w:trPr>
        <w:tc>
          <w:tcPr>
            <w:tcW w:w="0" w:type="auto"/>
            <w:vMerge/>
            <w:shd w:val="clear" w:color="auto" w:fill="auto"/>
            <w:hideMark/>
          </w:tcPr>
          <w:p w14:paraId="342E5C3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195BE8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8BAC1C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Avery-Leaf&lt;/Author&gt;&lt;Year&gt;1997&lt;/Year&gt;&lt;RecNum&gt;33&lt;/RecNum&gt;&lt;DisplayText&gt;Avery-Leaf, Cascardi (33)&lt;/DisplayText&gt;&lt;record&gt;&lt;rec-number&gt;33&lt;/rec-number&gt;&lt;foreign-keys&gt;&lt;key app="EN" db-id="tevtssspz250euez52svzrpm095wtfe9vr9z" timestamp="1429279046"&gt;33&lt;/key&gt;&lt;/foreign-keys&gt;&lt;ref-type name="Journal Article"&gt;17&lt;/ref-type&gt;&lt;contributors&gt;&lt;authors&gt;&lt;author&gt;Avery-Leaf, Sarah&lt;/author&gt;&lt;author&gt;Cascardi, M&lt;/author&gt;&lt;author&gt;O&amp;apos;leary, K Daniel&lt;/author&gt;&lt;author&gt;Cano, A&lt;/author&gt;&lt;/authors&gt;&lt;/contributors&gt;&lt;titles&gt;&lt;title&gt;Efficacy of a dating violence prevention program on attitudes justifying aggression&lt;/title&gt;&lt;secondary-title&gt;Journal of Adolescent Health&lt;/secondary-title&gt;&lt;/titles&gt;&lt;periodical&gt;&lt;full-title&gt;Journal of Adolescent Health&lt;/full-title&gt;&lt;/periodical&gt;&lt;pages&gt;11-17&lt;/pages&gt;&lt;volume&gt;21&lt;/volume&gt;&lt;number&gt;1&lt;/number&gt;&lt;dates&gt;&lt;year&gt;1997&lt;/year&gt;&lt;/dates&gt;&lt;isbn&gt;1054-139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Avery-Leaf, Cascardi (33)</w:t>
            </w:r>
            <w:r w:rsidRPr="00253613">
              <w:rPr>
                <w:rFonts w:eastAsia="Times New Roman" w:cs="Times New Roman"/>
                <w:sz w:val="20"/>
                <w:szCs w:val="20"/>
                <w:lang w:eastAsia="en-GB"/>
              </w:rPr>
              <w:fldChar w:fldCharType="end"/>
            </w:r>
          </w:p>
        </w:tc>
      </w:tr>
      <w:tr w:rsidR="005A7729" w:rsidRPr="00253613" w14:paraId="5EDA161E" w14:textId="77777777" w:rsidTr="005A7729">
        <w:trPr>
          <w:trHeight w:val="20"/>
        </w:trPr>
        <w:tc>
          <w:tcPr>
            <w:tcW w:w="0" w:type="auto"/>
            <w:vMerge/>
            <w:shd w:val="clear" w:color="auto" w:fill="auto"/>
            <w:hideMark/>
          </w:tcPr>
          <w:p w14:paraId="56510C4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E4FFFA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E1005B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oulter&lt;/Author&gt;&lt;Year&gt;1997&lt;/Year&gt;&lt;RecNum&gt;34&lt;/RecNum&gt;&lt;DisplayText&gt;Boulter (34)&lt;/DisplayText&gt;&lt;record&gt;&lt;rec-number&gt;34&lt;/rec-number&gt;&lt;foreign-keys&gt;&lt;key app="EN" db-id="tevtssspz250euez52svzrpm095wtfe9vr9z" timestamp="1429279091"&gt;34&lt;/key&gt;&lt;/foreign-keys&gt;&lt;ref-type name="Thesis"&gt;32&lt;/ref-type&gt;&lt;contributors&gt;&lt;authors&gt;&lt;author&gt;Boulter, Charee&lt;/author&gt;&lt;/authors&gt;&lt;/contributors&gt;&lt;titles&gt;&lt;title&gt;Effects of an acquaintance rape prevention program on male college students&amp;apos; endorsements of rape myth beliefs and sexually coercive behaviors&lt;/title&gt;&lt;/titles&gt;&lt;dates&gt;&lt;year&gt;1997&lt;/year&gt;&lt;/dates&gt;&lt;publisher&gt;Washington State University&lt;/publisher&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oulter (34)</w:t>
            </w:r>
            <w:r w:rsidRPr="00253613">
              <w:rPr>
                <w:rFonts w:eastAsia="Times New Roman" w:cs="Times New Roman"/>
                <w:sz w:val="20"/>
                <w:szCs w:val="20"/>
                <w:lang w:eastAsia="en-GB"/>
              </w:rPr>
              <w:fldChar w:fldCharType="end"/>
            </w:r>
          </w:p>
        </w:tc>
      </w:tr>
      <w:tr w:rsidR="005A7729" w:rsidRPr="00253613" w14:paraId="3B3980DB" w14:textId="77777777" w:rsidTr="005A7729">
        <w:trPr>
          <w:trHeight w:val="20"/>
        </w:trPr>
        <w:tc>
          <w:tcPr>
            <w:tcW w:w="0" w:type="auto"/>
            <w:vMerge/>
            <w:shd w:val="clear" w:color="auto" w:fill="auto"/>
            <w:hideMark/>
          </w:tcPr>
          <w:p w14:paraId="6F8F7275"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D26F27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A313BD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reitenbecher&lt;/Author&gt;&lt;Year&gt;1998&lt;/Year&gt;&lt;RecNum&gt;37&lt;/RecNum&gt;&lt;DisplayText&gt;Breitenbecher and Gidycz (35)&lt;/DisplayText&gt;&lt;record&gt;&lt;rec-number&gt;37&lt;/rec-number&gt;&lt;foreign-keys&gt;&lt;key app="EN" db-id="tevtssspz250euez52svzrpm095wtfe9vr9z" timestamp="1429279368"&gt;37&lt;/key&gt;&lt;/foreign-keys&gt;&lt;ref-type name="Journal Article"&gt;17&lt;/ref-type&gt;&lt;contributors&gt;&lt;authors&gt;&lt;author&gt;Breitenbecher, Kimberly Hanson&lt;/author&gt;&lt;author&gt;Gidycz, Christine A&lt;/author&gt;&lt;/authors&gt;&lt;/contributors&gt;&lt;titles&gt;&lt;title&gt;An empirical evaluation of a program designed to reduce the risk of multiple sexual victimization&lt;/title&gt;&lt;secondary-title&gt;Journal of Interpersonal Violence&lt;/secondary-title&gt;&lt;/titles&gt;&lt;periodical&gt;&lt;full-title&gt;Journal of Interpersonal Violence&lt;/full-title&gt;&lt;/periodical&gt;&lt;pages&gt;472-488&lt;/pages&gt;&lt;volume&gt;13&lt;/volume&gt;&lt;number&gt;4&lt;/number&gt;&lt;dates&gt;&lt;year&gt;1998&lt;/year&gt;&lt;/dates&gt;&lt;isbn&gt;0886-260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reitenbecher and Gidycz (35)</w:t>
            </w:r>
            <w:r w:rsidRPr="00253613">
              <w:rPr>
                <w:rFonts w:eastAsia="Times New Roman" w:cs="Times New Roman"/>
                <w:sz w:val="20"/>
                <w:szCs w:val="20"/>
                <w:lang w:eastAsia="en-GB"/>
              </w:rPr>
              <w:fldChar w:fldCharType="end"/>
            </w:r>
          </w:p>
        </w:tc>
      </w:tr>
      <w:tr w:rsidR="005A7729" w:rsidRPr="00253613" w14:paraId="69BF220D" w14:textId="77777777" w:rsidTr="005A7729">
        <w:trPr>
          <w:trHeight w:val="20"/>
        </w:trPr>
        <w:tc>
          <w:tcPr>
            <w:tcW w:w="0" w:type="auto"/>
            <w:vMerge/>
            <w:shd w:val="clear" w:color="auto" w:fill="auto"/>
            <w:hideMark/>
          </w:tcPr>
          <w:p w14:paraId="28111F09"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3E06F1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411AE0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Fay&lt;/Author&gt;&lt;Year&gt;2006&lt;/Year&gt;&lt;RecNum&gt;36&lt;/RecNum&gt;&lt;DisplayText&gt;Fay and Medway (36)&lt;/DisplayText&gt;&lt;record&gt;&lt;rec-number&gt;36&lt;/rec-number&gt;&lt;foreign-keys&gt;&lt;key app="EN" db-id="tevtssspz250euez52svzrpm095wtfe9vr9z" timestamp="1429279336"&gt;36&lt;/key&gt;&lt;/foreign-keys&gt;&lt;ref-type name="Journal Article"&gt;17&lt;/ref-type&gt;&lt;contributors&gt;&lt;authors&gt;&lt;author&gt;Fay, Karen E&lt;/author&gt;&lt;author&gt;Medway, Frederic J&lt;/author&gt;&lt;/authors&gt;&lt;/contributors&gt;&lt;titles&gt;&lt;title&gt;An acquaintance rape education program for students transitioning to high school&lt;/title&gt;&lt;secondary-title&gt;Sex education&lt;/secondary-title&gt;&lt;/titles&gt;&lt;periodical&gt;&lt;full-title&gt;Sex education&lt;/full-title&gt;&lt;/periodical&gt;&lt;pages&gt;223-236&lt;/pages&gt;&lt;volume&gt;6&lt;/volume&gt;&lt;number&gt;3&lt;/number&gt;&lt;dates&gt;&lt;year&gt;2006&lt;/year&gt;&lt;/dates&gt;&lt;isbn&gt;1468-1811&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Fay and Medway (36)</w:t>
            </w:r>
            <w:r w:rsidRPr="00253613">
              <w:rPr>
                <w:rFonts w:eastAsia="Times New Roman" w:cs="Times New Roman"/>
                <w:sz w:val="20"/>
                <w:szCs w:val="20"/>
                <w:lang w:eastAsia="en-GB"/>
              </w:rPr>
              <w:fldChar w:fldCharType="end"/>
            </w:r>
          </w:p>
        </w:tc>
      </w:tr>
      <w:tr w:rsidR="005A7729" w:rsidRPr="00253613" w14:paraId="60D04A0F" w14:textId="77777777" w:rsidTr="005A7729">
        <w:trPr>
          <w:trHeight w:val="20"/>
        </w:trPr>
        <w:tc>
          <w:tcPr>
            <w:tcW w:w="0" w:type="auto"/>
            <w:vMerge/>
            <w:shd w:val="clear" w:color="auto" w:fill="auto"/>
            <w:hideMark/>
          </w:tcPr>
          <w:p w14:paraId="648A42E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736330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54F439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Foshee&lt;/Author&gt;&lt;Year&gt;1998&lt;/Year&gt;&lt;RecNum&gt;38&lt;/RecNum&gt;&lt;DisplayText&gt;Foshee, Bauman (37)&lt;/DisplayText&gt;&lt;record&gt;&lt;rec-number&gt;38&lt;/rec-number&gt;&lt;foreign-keys&gt;&lt;key app="EN" db-id="tevtssspz250euez52svzrpm095wtfe9vr9z" timestamp="1429279425"&gt;38&lt;/key&gt;&lt;/foreign-keys&gt;&lt;ref-type name="Journal Article"&gt;17&lt;/ref-type&gt;&lt;contributors&gt;&lt;authors&gt;&lt;author&gt;Foshee, Vangie A&lt;/author&gt;&lt;author&gt;Bauman, Karl E&lt;/author&gt;&lt;author&gt;Arriaga, Ximena B&lt;/author&gt;&lt;author&gt;Helms, Russell W&lt;/author&gt;&lt;author&gt;Koch, Gary G&lt;/author&gt;&lt;author&gt;Linder, George Fletcher&lt;/author&gt;&lt;/authors&gt;&lt;/contributors&gt;&lt;titles&gt;&lt;title&gt;An evaluation of Safe Dates, an adolescent dating violence prevention program&lt;/title&gt;&lt;secondary-title&gt;American journal of public health&lt;/secondary-title&gt;&lt;/titles&gt;&lt;periodical&gt;&lt;full-title&gt;American journal of public health&lt;/full-title&gt;&lt;/periodical&gt;&lt;pages&gt;45-50&lt;/pages&gt;&lt;volume&gt;88&lt;/volume&gt;&lt;number&gt;1&lt;/number&gt;&lt;dates&gt;&lt;year&gt;1998&lt;/year&gt;&lt;/dates&gt;&lt;isbn&gt;0090-00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Foshee, Bauman (37)</w:t>
            </w:r>
            <w:r w:rsidRPr="00253613">
              <w:rPr>
                <w:rFonts w:eastAsia="Times New Roman" w:cs="Times New Roman"/>
                <w:sz w:val="20"/>
                <w:szCs w:val="20"/>
                <w:lang w:eastAsia="en-GB"/>
              </w:rPr>
              <w:fldChar w:fldCharType="end"/>
            </w:r>
          </w:p>
        </w:tc>
      </w:tr>
      <w:tr w:rsidR="005A7729" w:rsidRPr="00253613" w14:paraId="03D734CC" w14:textId="77777777" w:rsidTr="005A7729">
        <w:trPr>
          <w:trHeight w:val="20"/>
        </w:trPr>
        <w:tc>
          <w:tcPr>
            <w:tcW w:w="0" w:type="auto"/>
            <w:vMerge/>
            <w:shd w:val="clear" w:color="auto" w:fill="auto"/>
            <w:hideMark/>
          </w:tcPr>
          <w:p w14:paraId="31B5FFE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E284F8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B80213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Foubert&lt;/Author&gt;&lt;Year&gt;1997&lt;/Year&gt;&lt;RecNum&gt;39&lt;/RecNum&gt;&lt;DisplayText&gt;Foubert and Marriott (38)&lt;/DisplayText&gt;&lt;record&gt;&lt;rec-number&gt;39&lt;/rec-number&gt;&lt;foreign-keys&gt;&lt;key app="EN" db-id="tevtssspz250euez52svzrpm095wtfe9vr9z" timestamp="1429279473"&gt;39&lt;/key&gt;&lt;/foreign-keys&gt;&lt;ref-type name="Journal Article"&gt;17&lt;/ref-type&gt;&lt;contributors&gt;&lt;authors&gt;&lt;author&gt;Foubert, John D&lt;/author&gt;&lt;author&gt;Marriott, Kenneth A&lt;/author&gt;&lt;/authors&gt;&lt;/contributors&gt;&lt;titles&gt;&lt;title&gt;Effects of a sexual assault peer education program on men’s belief in rape myths&lt;/title&gt;&lt;secondary-title&gt;Sex Roles&lt;/secondary-title&gt;&lt;/titles&gt;&lt;periodical&gt;&lt;full-title&gt;Sex Roles&lt;/full-title&gt;&lt;/periodical&gt;&lt;pages&gt;259-268&lt;/pages&gt;&lt;volume&gt;36&lt;/volume&gt;&lt;number&gt;3-4&lt;/number&gt;&lt;dates&gt;&lt;year&gt;1997&lt;/year&gt;&lt;/dates&gt;&lt;isbn&gt;0360-002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Foubert and Marriott (38)</w:t>
            </w:r>
            <w:r w:rsidRPr="00253613">
              <w:rPr>
                <w:rFonts w:eastAsia="Times New Roman" w:cs="Times New Roman"/>
                <w:sz w:val="20"/>
                <w:szCs w:val="20"/>
                <w:lang w:eastAsia="en-GB"/>
              </w:rPr>
              <w:fldChar w:fldCharType="end"/>
            </w:r>
          </w:p>
        </w:tc>
      </w:tr>
      <w:tr w:rsidR="005A7729" w:rsidRPr="00253613" w14:paraId="657C60CF" w14:textId="77777777" w:rsidTr="005A7729">
        <w:trPr>
          <w:trHeight w:val="20"/>
        </w:trPr>
        <w:tc>
          <w:tcPr>
            <w:tcW w:w="0" w:type="auto"/>
            <w:vMerge/>
            <w:shd w:val="clear" w:color="auto" w:fill="auto"/>
            <w:hideMark/>
          </w:tcPr>
          <w:p w14:paraId="72111BB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561691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5096BF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Foubert&lt;/Author&gt;&lt;Year&gt;1998&lt;/Year&gt;&lt;RecNum&gt;35&lt;/RecNum&gt;&lt;DisplayText&gt;Foubert and McEwen (39)&lt;/DisplayText&gt;&lt;record&gt;&lt;rec-number&gt;35&lt;/rec-number&gt;&lt;foreign-keys&gt;&lt;key app="EN" db-id="tevtssspz250euez52svzrpm095wtfe9vr9z" timestamp="1429279214"&gt;35&lt;/key&gt;&lt;/foreign-keys&gt;&lt;ref-type name="Journal Article"&gt;17&lt;/ref-type&gt;&lt;contributors&gt;&lt;authors&gt;&lt;author&gt;Foubert, John D&lt;/author&gt;&lt;author&gt;McEwen, Marylu K&lt;/author&gt;&lt;/authors&gt;&lt;/contributors&gt;&lt;titles&gt;&lt;title&gt;An all-male rape-prevention peer education program: Decreasing fraternity men’s behavioral intent to rape&lt;/title&gt;&lt;secondary-title&gt;Journal of College Student Development&lt;/secondary-title&gt;&lt;/titles&gt;&lt;periodical&gt;&lt;full-title&gt;Journal of College Student Development&lt;/full-title&gt;&lt;/periodical&gt;&lt;pages&gt;548-556&lt;/pages&gt;&lt;volume&gt;39&lt;/volume&gt;&lt;dates&gt;&lt;year&gt;1998&lt;/year&gt;&lt;/dates&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Foubert and McEwen (39)</w:t>
            </w:r>
            <w:r w:rsidRPr="00253613">
              <w:rPr>
                <w:rFonts w:eastAsia="Times New Roman" w:cs="Times New Roman"/>
                <w:sz w:val="20"/>
                <w:szCs w:val="20"/>
                <w:lang w:eastAsia="en-GB"/>
              </w:rPr>
              <w:fldChar w:fldCharType="end"/>
            </w:r>
          </w:p>
        </w:tc>
      </w:tr>
      <w:tr w:rsidR="005A7729" w:rsidRPr="00253613" w14:paraId="0F3EB5BF" w14:textId="77777777" w:rsidTr="005A7729">
        <w:trPr>
          <w:trHeight w:val="20"/>
        </w:trPr>
        <w:tc>
          <w:tcPr>
            <w:tcW w:w="0" w:type="auto"/>
            <w:vMerge/>
            <w:shd w:val="clear" w:color="auto" w:fill="auto"/>
            <w:hideMark/>
          </w:tcPr>
          <w:p w14:paraId="6F9AD7E9"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25A095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326419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Foubert&lt;/Author&gt;&lt;Year&gt;2000&lt;/Year&gt;&lt;RecNum&gt;47&lt;/RecNum&gt;&lt;DisplayText&gt;Foubert (40)&lt;/DisplayText&gt;&lt;record&gt;&lt;rec-number&gt;47&lt;/rec-number&gt;&lt;foreign-keys&gt;&lt;key app="EN" db-id="tevtssspz250euez52svzrpm095wtfe9vr9z" timestamp="1429279964"&gt;47&lt;/key&gt;&lt;/foreign-keys&gt;&lt;ref-type name="Journal Article"&gt;17&lt;/ref-type&gt;&lt;contributors&gt;&lt;authors&gt;&lt;author&gt;Foubert, John D&lt;/author&gt;&lt;/authors&gt;&lt;/contributors&gt;&lt;titles&gt;&lt;title&gt;The longitudinal effects of a rape-prevention program on fraternity men&amp;apos;s attitudes, behavioral intent, and behavior&lt;/title&gt;&lt;secondary-title&gt;Journal of American College Health&lt;/secondary-title&gt;&lt;/titles&gt;&lt;periodical&gt;&lt;full-title&gt;Journal of American College Health&lt;/full-title&gt;&lt;/periodical&gt;&lt;pages&gt;158-163&lt;/pages&gt;&lt;volume&gt;48&lt;/volume&gt;&lt;number&gt;4&lt;/number&gt;&lt;dates&gt;&lt;year&gt;2000&lt;/year&gt;&lt;/dates&gt;&lt;isbn&gt;0744-8481&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Foubert (40)</w:t>
            </w:r>
            <w:r w:rsidRPr="00253613">
              <w:rPr>
                <w:rFonts w:eastAsia="Times New Roman" w:cs="Times New Roman"/>
                <w:sz w:val="20"/>
                <w:szCs w:val="20"/>
                <w:lang w:eastAsia="en-GB"/>
              </w:rPr>
              <w:fldChar w:fldCharType="end"/>
            </w:r>
          </w:p>
        </w:tc>
      </w:tr>
      <w:tr w:rsidR="005A7729" w:rsidRPr="00253613" w14:paraId="719D297C" w14:textId="77777777" w:rsidTr="005A7729">
        <w:trPr>
          <w:trHeight w:val="20"/>
        </w:trPr>
        <w:tc>
          <w:tcPr>
            <w:tcW w:w="0" w:type="auto"/>
            <w:vMerge/>
            <w:shd w:val="clear" w:color="auto" w:fill="auto"/>
            <w:hideMark/>
          </w:tcPr>
          <w:p w14:paraId="73CF15E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A87737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965798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Gidycz&lt;/Author&gt;&lt;Year&gt;2011&lt;/Year&gt;&lt;RecNum&gt;43&lt;/RecNum&gt;&lt;DisplayText&gt;Gidycz, Orchowski (41)&lt;/DisplayText&gt;&lt;record&gt;&lt;rec-number&gt;43&lt;/rec-number&gt;&lt;foreign-keys&gt;&lt;key app="EN" db-id="tevtssspz250euez52svzrpm095wtfe9vr9z" timestamp="1429279884"&gt;43&lt;/key&gt;&lt;/foreign-keys&gt;&lt;ref-type name="Journal Article"&gt;17&lt;/ref-type&gt;&lt;contributors&gt;&lt;authors&gt;&lt;author&gt;Gidycz, Christine A&lt;/author&gt;&lt;author&gt;Orchowski, Lindsay M&lt;/author&gt;&lt;author&gt;Berkowitz, Alan D&lt;/author&gt;&lt;/authors&gt;&lt;/contributors&gt;&lt;titles&gt;&lt;title&gt;Preventing sexual aggression among college men: An evaluation of a social norms and bystander intervention program&lt;/title&gt;&lt;secondary-title&gt;Violence Against Women&lt;/secondary-title&gt;&lt;/titles&gt;&lt;periodical&gt;&lt;full-title&gt;Violence Against Women&lt;/full-title&gt;&lt;/periodical&gt;&lt;pages&gt;1077801211409727&lt;/pages&gt;&lt;dates&gt;&lt;year&gt;2011&lt;/year&gt;&lt;/dates&gt;&lt;isbn&gt;1077-801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Gidycz, Orchowski (41)</w:t>
            </w:r>
            <w:r w:rsidRPr="00253613">
              <w:rPr>
                <w:rFonts w:eastAsia="Times New Roman" w:cs="Times New Roman"/>
                <w:sz w:val="20"/>
                <w:szCs w:val="20"/>
                <w:lang w:eastAsia="en-GB"/>
              </w:rPr>
              <w:fldChar w:fldCharType="end"/>
            </w:r>
          </w:p>
        </w:tc>
      </w:tr>
      <w:tr w:rsidR="005A7729" w:rsidRPr="00253613" w14:paraId="18370E9E" w14:textId="77777777" w:rsidTr="005A7729">
        <w:trPr>
          <w:trHeight w:val="20"/>
        </w:trPr>
        <w:tc>
          <w:tcPr>
            <w:tcW w:w="0" w:type="auto"/>
            <w:vMerge/>
            <w:shd w:val="clear" w:color="auto" w:fill="auto"/>
            <w:hideMark/>
          </w:tcPr>
          <w:p w14:paraId="354D796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8381C5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BA43C5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olcomb&lt;/Author&gt;&lt;Year&gt;2002&lt;/Year&gt;&lt;RecNum&gt;48&lt;/RecNum&gt;&lt;DisplayText&gt;Holcomb, Savage (42)&lt;/DisplayText&gt;&lt;record&gt;&lt;rec-number&gt;48&lt;/rec-number&gt;&lt;foreign-keys&gt;&lt;key app="EN" db-id="tevtssspz250euez52svzrpm095wtfe9vr9z" timestamp="1429280205"&gt;48&lt;/key&gt;&lt;/foreign-keys&gt;&lt;ref-type name="Journal Article"&gt;17&lt;/ref-type&gt;&lt;contributors&gt;&lt;authors&gt;&lt;author&gt;Holcomb, Derek R&lt;/author&gt;&lt;author&gt;Savage, Michael P&lt;/author&gt;&lt;author&gt;Seehafer, Roger&lt;/author&gt;&lt;author&gt;Waalkes, Deanna M&lt;/author&gt;&lt;/authors&gt;&lt;/contributors&gt;&lt;titles&gt;&lt;title&gt;A mixed-gender date rape prevention intervention targeting freshmen college athletes&lt;/title&gt;&lt;secondary-title&gt;College Student Journal&lt;/secondary-title&gt;&lt;/titles&gt;&lt;periodical&gt;&lt;full-title&gt;College Student Journal&lt;/full-title&gt;&lt;/periodical&gt;&lt;pages&gt;165&lt;/pages&gt;&lt;volume&gt;36&lt;/volume&gt;&lt;number&gt;2&lt;/number&gt;&lt;dates&gt;&lt;year&gt;2002&lt;/year&gt;&lt;/dates&gt;&lt;isbn&gt;0146-393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olcomb, Savage (42)</w:t>
            </w:r>
            <w:r w:rsidRPr="00253613">
              <w:rPr>
                <w:rFonts w:eastAsia="Times New Roman" w:cs="Times New Roman"/>
                <w:sz w:val="20"/>
                <w:szCs w:val="20"/>
                <w:lang w:eastAsia="en-GB"/>
              </w:rPr>
              <w:fldChar w:fldCharType="end"/>
            </w:r>
          </w:p>
        </w:tc>
      </w:tr>
      <w:tr w:rsidR="005A7729" w:rsidRPr="00253613" w14:paraId="2C37787D" w14:textId="77777777" w:rsidTr="005A7729">
        <w:trPr>
          <w:trHeight w:val="20"/>
        </w:trPr>
        <w:tc>
          <w:tcPr>
            <w:tcW w:w="0" w:type="auto"/>
            <w:vMerge/>
            <w:shd w:val="clear" w:color="auto" w:fill="auto"/>
            <w:hideMark/>
          </w:tcPr>
          <w:p w14:paraId="1338726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788C8CE"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58C714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Jaycox&lt;/Author&gt;&lt;Year&gt;2006&lt;/Year&gt;&lt;RecNum&gt;44&lt;/RecNum&gt;&lt;DisplayText&gt;Jaycox, McCaffrey (43)&lt;/DisplayText&gt;&lt;record&gt;&lt;rec-number&gt;44&lt;/rec-number&gt;&lt;foreign-keys&gt;&lt;key app="EN" db-id="tevtssspz250euez52svzrpm095wtfe9vr9z" timestamp="1429279911"&gt;44&lt;/key&gt;&lt;/foreign-keys&gt;&lt;ref-type name="Journal Article"&gt;17&lt;/ref-type&gt;&lt;contributors&gt;&lt;authors&gt;&lt;author&gt;Jaycox, Lisa H&lt;/author&gt;&lt;author&gt;McCaffrey, Daniel&lt;/author&gt;&lt;author&gt;Eiseman, Beth&lt;/author&gt;&lt;author&gt;Aronoff, Jessica&lt;/author&gt;&lt;author&gt;Shelley, Gene A&lt;/author&gt;&lt;author&gt;Collins, Rebecca L&lt;/author&gt;&lt;author&gt;Marshall, Grant N&lt;/author&gt;&lt;/authors&gt;&lt;/contributors&gt;&lt;titles&gt;&lt;title&gt;Impact of a school-based dating violence prevention program among Latino teens: Randomized controlled effectiveness trial&lt;/title&gt;&lt;secondary-title&gt;Journal of Adolescent Health&lt;/secondary-title&gt;&lt;/titles&gt;&lt;periodical&gt;&lt;full-title&gt;Journal of Adolescent Health&lt;/full-title&gt;&lt;/periodical&gt;&lt;pages&gt;694-704&lt;/pages&gt;&lt;volume&gt;39&lt;/volume&gt;&lt;number&gt;5&lt;/number&gt;&lt;dates&gt;&lt;year&gt;2006&lt;/year&gt;&lt;/dates&gt;&lt;isbn&gt;1054-139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Jaycox, McCaffrey (43)</w:t>
            </w:r>
            <w:r w:rsidRPr="00253613">
              <w:rPr>
                <w:rFonts w:eastAsia="Times New Roman" w:cs="Times New Roman"/>
                <w:sz w:val="20"/>
                <w:szCs w:val="20"/>
                <w:lang w:eastAsia="en-GB"/>
              </w:rPr>
              <w:fldChar w:fldCharType="end"/>
            </w:r>
          </w:p>
        </w:tc>
      </w:tr>
      <w:tr w:rsidR="005A7729" w:rsidRPr="00253613" w14:paraId="6A7B3D51" w14:textId="77777777" w:rsidTr="005A7729">
        <w:trPr>
          <w:trHeight w:val="20"/>
        </w:trPr>
        <w:tc>
          <w:tcPr>
            <w:tcW w:w="0" w:type="auto"/>
            <w:vMerge/>
            <w:shd w:val="clear" w:color="auto" w:fill="auto"/>
            <w:hideMark/>
          </w:tcPr>
          <w:p w14:paraId="671624A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78830C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EC4C2B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acgowan&lt;/Author&gt;&lt;Year&gt;1997&lt;/Year&gt;&lt;RecNum&gt;41&lt;/RecNum&gt;&lt;DisplayText&gt;Macgowan (44)&lt;/DisplayText&gt;&lt;record&gt;&lt;rec-number&gt;41&lt;/rec-number&gt;&lt;foreign-keys&gt;&lt;key app="EN" db-id="tevtssspz250euez52svzrpm095wtfe9vr9z" timestamp="1429279514"&gt;41&lt;/key&gt;&lt;/foreign-keys&gt;&lt;ref-type name="Journal Article"&gt;17&lt;/ref-type&gt;&lt;contributors&gt;&lt;authors&gt;&lt;author&gt;Macgowan, Mark J&lt;/author&gt;&lt;/authors&gt;&lt;/contributors&gt;&lt;titles&gt;&lt;title&gt;An evaluation of a dating violence prevention program for middle school students&lt;/title&gt;&lt;secondary-title&gt;Violence and victims&lt;/secondary-title&gt;&lt;/titles&gt;&lt;periodical&gt;&lt;full-title&gt;Violence and victims&lt;/full-title&gt;&lt;/periodical&gt;&lt;pages&gt;223-235&lt;/pages&gt;&lt;volume&gt;12&lt;/volume&gt;&lt;number&gt;3&lt;/number&gt;&lt;dates&gt;&lt;year&gt;1997&lt;/year&gt;&lt;/dates&gt;&lt;isbn&gt;0886-670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acgowan (44)</w:t>
            </w:r>
            <w:r w:rsidRPr="00253613">
              <w:rPr>
                <w:rFonts w:eastAsia="Times New Roman" w:cs="Times New Roman"/>
                <w:sz w:val="20"/>
                <w:szCs w:val="20"/>
                <w:lang w:eastAsia="en-GB"/>
              </w:rPr>
              <w:fldChar w:fldCharType="end"/>
            </w:r>
          </w:p>
        </w:tc>
      </w:tr>
      <w:tr w:rsidR="005A7729" w:rsidRPr="00253613" w14:paraId="3109853E" w14:textId="77777777" w:rsidTr="005A7729">
        <w:trPr>
          <w:trHeight w:val="20"/>
        </w:trPr>
        <w:tc>
          <w:tcPr>
            <w:tcW w:w="0" w:type="auto"/>
            <w:vMerge/>
            <w:shd w:val="clear" w:color="auto" w:fill="auto"/>
            <w:hideMark/>
          </w:tcPr>
          <w:p w14:paraId="14EC4F1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8A369E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0223AA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iller&lt;/Author&gt;&lt;Year&gt;2012&lt;/Year&gt;&lt;RecNum&gt;40&lt;/RecNum&gt;&lt;DisplayText&gt;Miller, Tancredi (45)&lt;/DisplayText&gt;&lt;record&gt;&lt;rec-number&gt;40&lt;/rec-number&gt;&lt;foreign-keys&gt;&lt;key app="EN" db-id="tevtssspz250euez52svzrpm095wtfe9vr9z" timestamp="1429279491"&gt;40&lt;/key&gt;&lt;/foreign-keys&gt;&lt;ref-type name="Journal Article"&gt;17&lt;/ref-type&gt;&lt;contributors&gt;&lt;authors&gt;&lt;author&gt;Miller, Elizabeth&lt;/author&gt;&lt;author&gt;Tancredi, Daniel J&lt;/author&gt;&lt;author&gt;McCauley, Heather L&lt;/author&gt;&lt;author&gt;Decker, Michele R&lt;/author&gt;&lt;author&gt;Virata, Maria Catrina D&lt;/author&gt;&lt;author&gt;Anderson, Heather A&lt;/author&gt;&lt;author&gt;Stetkevich, Nicholas&lt;/author&gt;&lt;author&gt;Brown, Ernest W&lt;/author&gt;&lt;author&gt;Moideen, Feroz&lt;/author&gt;&lt;author&gt;Silverman, Jay G&lt;/author&gt;&lt;/authors&gt;&lt;/contributors&gt;&lt;titles&gt;&lt;title&gt;“Coaching boys into men”: a cluster-randomized controlled trial of a dating violence prevention program&lt;/title&gt;&lt;secondary-title&gt;Journal of Adolescent Health&lt;/secondary-title&gt;&lt;/titles&gt;&lt;periodical&gt;&lt;full-title&gt;Journal of Adolescent Health&lt;/full-title&gt;&lt;/periodical&gt;&lt;pages&gt;431-438&lt;/pages&gt;&lt;volume&gt;51&lt;/volume&gt;&lt;number&gt;5&lt;/number&gt;&lt;dates&gt;&lt;year&gt;2012&lt;/year&gt;&lt;/dates&gt;&lt;isbn&gt;1054-139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iller, Tancredi (45)</w:t>
            </w:r>
            <w:r w:rsidRPr="00253613">
              <w:rPr>
                <w:rFonts w:eastAsia="Times New Roman" w:cs="Times New Roman"/>
                <w:sz w:val="20"/>
                <w:szCs w:val="20"/>
                <w:lang w:eastAsia="en-GB"/>
              </w:rPr>
              <w:fldChar w:fldCharType="end"/>
            </w:r>
          </w:p>
        </w:tc>
      </w:tr>
      <w:tr w:rsidR="005A7729" w:rsidRPr="00253613" w14:paraId="6624F67C" w14:textId="77777777" w:rsidTr="005A7729">
        <w:trPr>
          <w:trHeight w:val="20"/>
        </w:trPr>
        <w:tc>
          <w:tcPr>
            <w:tcW w:w="0" w:type="auto"/>
            <w:vMerge/>
            <w:shd w:val="clear" w:color="auto" w:fill="auto"/>
            <w:hideMark/>
          </w:tcPr>
          <w:p w14:paraId="55495F1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AD288D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9D9825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acifici&lt;/Author&gt;&lt;Year&gt;2001&lt;/Year&gt;&lt;RecNum&gt;42&lt;/RecNum&gt;&lt;DisplayText&gt;Pacifici, Stoolmiller (46)&lt;/DisplayText&gt;&lt;record&gt;&lt;rec-number&gt;42&lt;/rec-number&gt;&lt;foreign-keys&gt;&lt;key app="EN" db-id="tevtssspz250euez52svzrpm095wtfe9vr9z" timestamp="1429279868"&gt;42&lt;/key&gt;&lt;/foreign-keys&gt;&lt;ref-type name="Journal Article"&gt;17&lt;/ref-type&gt;&lt;contributors&gt;&lt;authors&gt;&lt;author&gt;Pacifici, Caesar&lt;/author&gt;&lt;author&gt;Stoolmiller, Mike&lt;/author&gt;&lt;author&gt;Nelson, Carol&lt;/author&gt;&lt;/authors&gt;&lt;/contributors&gt;&lt;titles&gt;&lt;title&gt;Evaluating a prevention program for teenagers on sexual coercion: a differential effectiveness approach&lt;/title&gt;&lt;secondary-title&gt;Journal of consulting and clinical psychology&lt;/secondary-title&gt;&lt;/titles&gt;&lt;periodical&gt;&lt;full-title&gt;Journal of consulting and clinical psychology&lt;/full-title&gt;&lt;/periodical&gt;&lt;pages&gt;552&lt;/pages&gt;&lt;volume&gt;69&lt;/volume&gt;&lt;number&gt;3&lt;/number&gt;&lt;dates&gt;&lt;year&gt;2001&lt;/year&gt;&lt;/dates&gt;&lt;isbn&gt;1939-211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acifici, Stoolmiller (46)</w:t>
            </w:r>
            <w:r w:rsidRPr="00253613">
              <w:rPr>
                <w:rFonts w:eastAsia="Times New Roman" w:cs="Times New Roman"/>
                <w:sz w:val="20"/>
                <w:szCs w:val="20"/>
                <w:lang w:eastAsia="en-GB"/>
              </w:rPr>
              <w:fldChar w:fldCharType="end"/>
            </w:r>
          </w:p>
        </w:tc>
      </w:tr>
      <w:tr w:rsidR="005A7729" w:rsidRPr="00253613" w14:paraId="20A69C19" w14:textId="77777777" w:rsidTr="005A7729">
        <w:trPr>
          <w:trHeight w:val="20"/>
        </w:trPr>
        <w:tc>
          <w:tcPr>
            <w:tcW w:w="0" w:type="auto"/>
            <w:vMerge/>
            <w:shd w:val="clear" w:color="auto" w:fill="auto"/>
            <w:hideMark/>
          </w:tcPr>
          <w:p w14:paraId="3310E19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9AA4E7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5902BE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aberi&lt;/Author&gt;&lt;Year&gt;1999&lt;/Year&gt;&lt;RecNum&gt;45&lt;/RecNum&gt;&lt;DisplayText&gt;Saberi (47)&lt;/DisplayText&gt;&lt;record&gt;&lt;rec-number&gt;45&lt;/rec-number&gt;&lt;foreign-keys&gt;&lt;key app="EN" db-id="tevtssspz250euez52svzrpm095wtfe9vr9z" timestamp="1429279935"&gt;45&lt;/key&gt;&lt;/foreign-keys&gt;&lt;ref-type name="Thesis"&gt;32&lt;/ref-type&gt;&lt;contributors&gt;&lt;authors&gt;&lt;author&gt;Saberi, Dorit&lt;/author&gt;&lt;/authors&gt;&lt;/contributors&gt;&lt;titles&gt;&lt;title&gt;Acquaintance rape prevention: Changing rape-supportive attitudes of college students&lt;/title&gt;&lt;/titles&gt;&lt;dates&gt;&lt;year&gt;1999&lt;/year&gt;&lt;/dates&gt;&lt;publisher&gt;Arizona State University&lt;/publisher&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aberi (47)</w:t>
            </w:r>
            <w:r w:rsidRPr="00253613">
              <w:rPr>
                <w:rFonts w:eastAsia="Times New Roman" w:cs="Times New Roman"/>
                <w:sz w:val="20"/>
                <w:szCs w:val="20"/>
                <w:lang w:eastAsia="en-GB"/>
              </w:rPr>
              <w:fldChar w:fldCharType="end"/>
            </w:r>
          </w:p>
        </w:tc>
      </w:tr>
      <w:tr w:rsidR="005A7729" w:rsidRPr="00253613" w14:paraId="3E52116D" w14:textId="77777777" w:rsidTr="005A7729">
        <w:trPr>
          <w:trHeight w:val="20"/>
        </w:trPr>
        <w:tc>
          <w:tcPr>
            <w:tcW w:w="0" w:type="auto"/>
            <w:vMerge/>
            <w:shd w:val="clear" w:color="auto" w:fill="auto"/>
            <w:hideMark/>
          </w:tcPr>
          <w:p w14:paraId="32BF2467"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9E45B8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898619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olfe&lt;/Author&gt;&lt;Year&gt;2009&lt;/Year&gt;&lt;RecNum&gt;46&lt;/RecNum&gt;&lt;DisplayText&gt;Wolfe, Crooks (48)&lt;/DisplayText&gt;&lt;record&gt;&lt;rec-number&gt;46&lt;/rec-number&gt;&lt;foreign-keys&gt;&lt;key app="EN" db-id="tevtssspz250euez52svzrpm095wtfe9vr9z" timestamp="1429279949"&gt;46&lt;/key&gt;&lt;/foreign-keys&gt;&lt;ref-type name="Journal Article"&gt;17&lt;/ref-type&gt;&lt;contributors&gt;&lt;authors&gt;&lt;author&gt;Wolfe, David A&lt;/author&gt;&lt;author&gt;Crooks, Claire&lt;/author&gt;&lt;author&gt;Jaffe, Peter&lt;/author&gt;&lt;author&gt;Chiodo, Debbie&lt;/author&gt;&lt;author&gt;Hughes, Ray&lt;/author&gt;&lt;author&gt;Ellis, Wendy&lt;/author&gt;&lt;author&gt;Stitt, Larry&lt;/author&gt;&lt;author&gt;Donner, Allan&lt;/author&gt;&lt;/authors&gt;&lt;/contributors&gt;&lt;titles&gt;&lt;title&gt;A school-based program to prevent adolescent dating violence: A cluster randomized trial&lt;/title&gt;&lt;secondary-title&gt;Archives of Pediatrics &amp;amp; Adolescent Medicine&lt;/secondary-title&gt;&lt;/titles&gt;&lt;periodical&gt;&lt;full-title&gt;Archives of Pediatrics &amp;amp; Adolescent Medicine&lt;/full-title&gt;&lt;/periodical&gt;&lt;pages&gt;692-699&lt;/pages&gt;&lt;volume&gt;163&lt;/volume&gt;&lt;number&gt;8&lt;/number&gt;&lt;dates&gt;&lt;year&gt;2009&lt;/year&gt;&lt;/dates&gt;&lt;isbn&gt;1072-471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olfe, Crooks (48)</w:t>
            </w:r>
            <w:r w:rsidRPr="00253613">
              <w:rPr>
                <w:rFonts w:eastAsia="Times New Roman" w:cs="Times New Roman"/>
                <w:sz w:val="20"/>
                <w:szCs w:val="20"/>
                <w:lang w:eastAsia="en-GB"/>
              </w:rPr>
              <w:fldChar w:fldCharType="end"/>
            </w:r>
          </w:p>
        </w:tc>
      </w:tr>
      <w:tr w:rsidR="005A7729" w:rsidRPr="00253613" w14:paraId="331C8504" w14:textId="77777777" w:rsidTr="005A7729">
        <w:trPr>
          <w:trHeight w:val="20"/>
        </w:trPr>
        <w:tc>
          <w:tcPr>
            <w:tcW w:w="0" w:type="auto"/>
            <w:vMerge w:val="restart"/>
            <w:shd w:val="clear" w:color="auto" w:fill="auto"/>
            <w:hideMark/>
          </w:tcPr>
          <w:p w14:paraId="6D73517F"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Non-specialist health worker interventions for the care of mental, neurological and substance-abuse disorders in low- and middle-income countries</w:t>
            </w:r>
          </w:p>
        </w:tc>
        <w:tc>
          <w:tcPr>
            <w:tcW w:w="0" w:type="auto"/>
            <w:vMerge w:val="restart"/>
            <w:shd w:val="clear" w:color="auto" w:fill="auto"/>
            <w:hideMark/>
          </w:tcPr>
          <w:p w14:paraId="7C0A593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Effective Practice and Organisation of Care Group</w:t>
            </w:r>
          </w:p>
        </w:tc>
        <w:tc>
          <w:tcPr>
            <w:tcW w:w="0" w:type="auto"/>
            <w:shd w:val="clear" w:color="auto" w:fill="auto"/>
            <w:hideMark/>
          </w:tcPr>
          <w:p w14:paraId="340E6CC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aker-Henningham&lt;/Author&gt;&lt;Year&gt;2005&lt;/Year&gt;&lt;RecNum&gt;49&lt;/RecNum&gt;&lt;DisplayText&gt;Baker-Henningham, Powell (49)&lt;/DisplayText&gt;&lt;record&gt;&lt;rec-number&gt;49&lt;/rec-number&gt;&lt;foreign-keys&gt;&lt;key app="EN" db-id="tevtssspz250euez52svzrpm095wtfe9vr9z" timestamp="1429280279"&gt;49&lt;/key&gt;&lt;/foreign-keys&gt;&lt;ref-type name="Journal Article"&gt;17&lt;/ref-type&gt;&lt;contributors&gt;&lt;authors&gt;&lt;author&gt;Baker-Henningham, Helen&lt;/author&gt;&lt;author&gt;Powell, Christine&lt;/author&gt;&lt;author&gt;Walker, Susan&lt;/author&gt;&lt;author&gt;Grantham-McGregor, Sally&lt;/author&gt;&lt;/authors&gt;&lt;/contributors&gt;&lt;titles&gt;&lt;title&gt;The effect of early stimulation on maternal depression: a cluster randomised controlled trial&lt;/title&gt;&lt;secondary-title&gt;Archives of Disease in Childhood&lt;/secondary-title&gt;&lt;/titles&gt;&lt;periodical&gt;&lt;full-title&gt;Archives of Disease in Childhood&lt;/full-title&gt;&lt;/periodical&gt;&lt;pages&gt;1230-1234&lt;/pages&gt;&lt;volume&gt;90&lt;/volume&gt;&lt;number&gt;12&lt;/number&gt;&lt;dates&gt;&lt;year&gt;2005&lt;/year&gt;&lt;/dates&gt;&lt;isbn&gt;1468-204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aker-Henningham, Powell (49)</w:t>
            </w:r>
            <w:r w:rsidRPr="00253613">
              <w:rPr>
                <w:rFonts w:eastAsia="Times New Roman" w:cs="Times New Roman"/>
                <w:sz w:val="20"/>
                <w:szCs w:val="20"/>
                <w:lang w:eastAsia="en-GB"/>
              </w:rPr>
              <w:fldChar w:fldCharType="end"/>
            </w:r>
          </w:p>
        </w:tc>
      </w:tr>
      <w:tr w:rsidR="005A7729" w:rsidRPr="00253613" w14:paraId="4BCC78E1" w14:textId="77777777" w:rsidTr="005A7729">
        <w:trPr>
          <w:trHeight w:val="20"/>
        </w:trPr>
        <w:tc>
          <w:tcPr>
            <w:tcW w:w="0" w:type="auto"/>
            <w:vMerge/>
            <w:shd w:val="clear" w:color="auto" w:fill="auto"/>
            <w:hideMark/>
          </w:tcPr>
          <w:p w14:paraId="6827BC6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774707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90C9C3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erger&lt;/Author&gt;&lt;Year&gt;2009&lt;/Year&gt;&lt;RecNum&gt;50&lt;/RecNum&gt;&lt;DisplayText&gt;Berger and Gelkopf (50)&lt;/DisplayText&gt;&lt;record&gt;&lt;rec-number&gt;50&lt;/rec-number&gt;&lt;foreign-keys&gt;&lt;key app="EN" db-id="tevtssspz250euez52svzrpm095wtfe9vr9z" timestamp="1429280305"&gt;50&lt;/key&gt;&lt;/foreign-keys&gt;&lt;ref-type name="Journal Article"&gt;17&lt;/ref-type&gt;&lt;contributors&gt;&lt;authors&gt;&lt;author&gt;Berger, R&lt;/author&gt;&lt;author&gt;Gelkopf, Marc&lt;/author&gt;&lt;/authors&gt;&lt;/contributors&gt;&lt;titles&gt;&lt;title&gt;School-based intervention for the treatment of tsunami-related distress in children: a quasi-randomized controlled trial&lt;/title&gt;&lt;secondary-title&gt;Psychotherapy and psychosomatics&lt;/secondary-title&gt;&lt;/titles&gt;&lt;periodical&gt;&lt;full-title&gt;Psychotherapy and psychosomatics&lt;/full-title&gt;&lt;/periodical&gt;&lt;dates&gt;&lt;year&gt;2009&lt;/year&gt;&lt;/dates&gt;&lt;isbn&gt;1423-034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erger and Gelkopf (50)</w:t>
            </w:r>
            <w:r w:rsidRPr="00253613">
              <w:rPr>
                <w:rFonts w:eastAsia="Times New Roman" w:cs="Times New Roman"/>
                <w:sz w:val="20"/>
                <w:szCs w:val="20"/>
                <w:lang w:eastAsia="en-GB"/>
              </w:rPr>
              <w:fldChar w:fldCharType="end"/>
            </w:r>
          </w:p>
        </w:tc>
      </w:tr>
      <w:tr w:rsidR="005A7729" w:rsidRPr="00253613" w14:paraId="4A3E85FD" w14:textId="77777777" w:rsidTr="005A7729">
        <w:trPr>
          <w:trHeight w:val="20"/>
        </w:trPr>
        <w:tc>
          <w:tcPr>
            <w:tcW w:w="0" w:type="auto"/>
            <w:vMerge/>
            <w:shd w:val="clear" w:color="auto" w:fill="auto"/>
            <w:hideMark/>
          </w:tcPr>
          <w:p w14:paraId="7E461A37"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2689EF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2A6AA9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olton&lt;/Author&gt;&lt;Year&gt;2003&lt;/Year&gt;&lt;RecNum&gt;51&lt;/RecNum&gt;&lt;DisplayText&gt;Bolton, Bass (51)&lt;/DisplayText&gt;&lt;record&gt;&lt;rec-number&gt;51&lt;/rec-number&gt;&lt;foreign-keys&gt;&lt;key app="EN" db-id="tevtssspz250euez52svzrpm095wtfe9vr9z" timestamp="1429280354"&gt;51&lt;/key&gt;&lt;/foreign-keys&gt;&lt;ref-type name="Journal Article"&gt;17&lt;/ref-type&gt;&lt;contributors&gt;&lt;authors&gt;&lt;author&gt;Bolton, Paul&lt;/author&gt;&lt;author&gt;Bass, Judith&lt;/author&gt;&lt;author&gt;Neugebauer, Richard&lt;/author&gt;&lt;author&gt;Verdeli, Helen&lt;/author&gt;&lt;author&gt;Clougherty, Kathleen F&lt;/author&gt;&lt;author&gt;Wickramaratne, Priya&lt;/author&gt;&lt;author&gt;Speelman, Liesbeth&lt;/author&gt;&lt;author&gt;Ndogoni, Lincoln&lt;/author&gt;&lt;author&gt;Weissman, Myrna&lt;/author&gt;&lt;/authors&gt;&lt;/contributors&gt;&lt;titles&gt;&lt;title&gt;Group interpersonal psychotherapy for depression in rural Uganda: a randomized controlled trial&lt;/title&gt;&lt;secondary-title&gt;Jama&lt;/secondary-title&gt;&lt;/titles&gt;&lt;periodical&gt;&lt;full-title&gt;Jama&lt;/full-title&gt;&lt;/periodical&gt;&lt;pages&gt;3117-3124&lt;/pages&gt;&lt;volume&gt;289&lt;/volume&gt;&lt;number&gt;23&lt;/number&gt;&lt;dates&gt;&lt;year&gt;2003&lt;/year&gt;&lt;/dates&gt;&lt;isbn&gt;0098-748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olton, Bass (51)</w:t>
            </w:r>
            <w:r w:rsidRPr="00253613">
              <w:rPr>
                <w:rFonts w:eastAsia="Times New Roman" w:cs="Times New Roman"/>
                <w:sz w:val="20"/>
                <w:szCs w:val="20"/>
                <w:lang w:eastAsia="en-GB"/>
              </w:rPr>
              <w:fldChar w:fldCharType="end"/>
            </w:r>
          </w:p>
        </w:tc>
      </w:tr>
      <w:tr w:rsidR="005A7729" w:rsidRPr="00253613" w14:paraId="015175FB" w14:textId="77777777" w:rsidTr="005A7729">
        <w:trPr>
          <w:trHeight w:val="20"/>
        </w:trPr>
        <w:tc>
          <w:tcPr>
            <w:tcW w:w="0" w:type="auto"/>
            <w:vMerge/>
            <w:shd w:val="clear" w:color="auto" w:fill="auto"/>
            <w:hideMark/>
          </w:tcPr>
          <w:p w14:paraId="5BA721A3"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5C2452E"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8E4BCD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irani&lt;/Author&gt;&lt;Year&gt;2010&lt;/Year&gt;&lt;RecNum&gt;55&lt;/RecNum&gt;&lt;DisplayText&gt;Hirani, Karmaliani (52)&lt;/DisplayText&gt;&lt;record&gt;&lt;rec-number&gt;55&lt;/rec-number&gt;&lt;foreign-keys&gt;&lt;key app="EN" db-id="tevtssspz250euez52svzrpm095wtfe9vr9z" timestamp="1429280431"&gt;55&lt;/key&gt;&lt;/foreign-keys&gt;&lt;ref-type name="Generic"&gt;13&lt;/ref-type&gt;&lt;contributors&gt;&lt;authors&gt;&lt;author&gt;Hirani, Saima Shams&lt;/author&gt;&lt;author&gt;Karmaliani, Rozina&lt;/author&gt;&lt;author&gt;McFarlane, Judith&lt;/author&gt;&lt;author&gt;Asad, Nargis&lt;/author&gt;&lt;author&gt;Madhani, Farhana&lt;/author&gt;&lt;/authors&gt;&lt;/contributors&gt;&lt;titles&gt;&lt;title&gt;testing a community derived intervention to promote women’s health: preliminary results of a 3-arm randomized controlled trial in Karachi, Pakistan&lt;/title&gt;&lt;/titles&gt;&lt;dates&gt;&lt;year&gt;2010&lt;/year&gt;&lt;/dates&gt;&lt;publisher&gt;Pakistan&lt;/publisher&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irani, Karmaliani (52)</w:t>
            </w:r>
            <w:r w:rsidRPr="00253613">
              <w:rPr>
                <w:rFonts w:eastAsia="Times New Roman" w:cs="Times New Roman"/>
                <w:sz w:val="20"/>
                <w:szCs w:val="20"/>
                <w:lang w:eastAsia="en-GB"/>
              </w:rPr>
              <w:fldChar w:fldCharType="end"/>
            </w:r>
          </w:p>
        </w:tc>
      </w:tr>
      <w:tr w:rsidR="005A7729" w:rsidRPr="00253613" w14:paraId="3331C029" w14:textId="77777777" w:rsidTr="005A7729">
        <w:trPr>
          <w:trHeight w:val="20"/>
        </w:trPr>
        <w:tc>
          <w:tcPr>
            <w:tcW w:w="0" w:type="auto"/>
            <w:vMerge/>
            <w:shd w:val="clear" w:color="auto" w:fill="auto"/>
            <w:hideMark/>
          </w:tcPr>
          <w:p w14:paraId="2D27C3C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98F49FE"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916754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Jenkins&lt;/Author&gt;&lt;Year&gt;2013&lt;/Year&gt;&lt;RecNum&gt;54&lt;/RecNum&gt;&lt;DisplayText&gt;Jenkins, Othieno (53)&lt;/DisplayText&gt;&lt;record&gt;&lt;rec-number&gt;54&lt;/rec-number&gt;&lt;foreign-keys&gt;&lt;key app="EN" db-id="tevtssspz250euez52svzrpm095wtfe9vr9z" timestamp="1429280403"&gt;54&lt;/key&gt;&lt;/foreign-keys&gt;&lt;ref-type name="Journal Article"&gt;17&lt;/ref-type&gt;&lt;contributors&gt;&lt;authors&gt;&lt;author&gt;Jenkins, Rachel&lt;/author&gt;&lt;author&gt;Othieno, Caleb&lt;/author&gt;&lt;author&gt;Okeyo, Stephen&lt;/author&gt;&lt;author&gt;Kaseje, Dan&lt;/author&gt;&lt;author&gt;Aruwa, Julyan&lt;/author&gt;&lt;author&gt;Oyugi, Henry&lt;/author&gt;&lt;author&gt;Bassett, Paul&lt;/author&gt;&lt;author&gt;Kauye, Felix&lt;/author&gt;&lt;/authors&gt;&lt;/contributors&gt;&lt;titles&gt;&lt;title&gt;Short structured general mental health in service training programme in Kenya improves patient health and social outcomes but not detection of mental health problems-a pragmatic cluster randomised controlled trial&lt;/title&gt;&lt;secondary-title&gt;International journal of mental health systems&lt;/secondary-title&gt;&lt;/titles&gt;&lt;periodical&gt;&lt;full-title&gt;International journal of mental health systems&lt;/full-title&gt;&lt;/periodical&gt;&lt;pages&gt;25&lt;/pages&gt;&lt;volume&gt;7&lt;/volume&gt;&lt;number&gt;1&lt;/number&gt;&lt;dates&gt;&lt;year&gt;2013&lt;/year&gt;&lt;/dates&gt;&lt;isbn&gt;1752-445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Jenkins, Othieno (53)</w:t>
            </w:r>
            <w:r w:rsidRPr="00253613">
              <w:rPr>
                <w:rFonts w:eastAsia="Times New Roman" w:cs="Times New Roman"/>
                <w:sz w:val="20"/>
                <w:szCs w:val="20"/>
                <w:lang w:eastAsia="en-GB"/>
              </w:rPr>
              <w:fldChar w:fldCharType="end"/>
            </w:r>
          </w:p>
        </w:tc>
      </w:tr>
      <w:tr w:rsidR="005A7729" w:rsidRPr="00253613" w14:paraId="433FA300" w14:textId="77777777" w:rsidTr="005A7729">
        <w:trPr>
          <w:trHeight w:val="20"/>
        </w:trPr>
        <w:tc>
          <w:tcPr>
            <w:tcW w:w="0" w:type="auto"/>
            <w:vMerge/>
            <w:shd w:val="clear" w:color="auto" w:fill="auto"/>
            <w:hideMark/>
          </w:tcPr>
          <w:p w14:paraId="16A5AD8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CFDE1B6"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2C8F7A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Jordans&lt;/Author&gt;&lt;Year&gt;2010&lt;/Year&gt;&lt;RecNum&gt;53&lt;/RecNum&gt;&lt;DisplayText&gt;Jordans, Komproe (54)&lt;/DisplayText&gt;&lt;record&gt;&lt;rec-number&gt;53&lt;/rec-number&gt;&lt;foreign-keys&gt;&lt;key app="EN" db-id="tevtssspz250euez52svzrpm095wtfe9vr9z" timestamp="1429280380"&gt;53&lt;/key&gt;&lt;/foreign-keys&gt;&lt;ref-type name="Journal Article"&gt;17&lt;/ref-type&gt;&lt;contributors&gt;&lt;authors&gt;&lt;author&gt;Jordans, Mark JD&lt;/author&gt;&lt;author&gt;Komproe, Ivan H&lt;/author&gt;&lt;author&gt;Tol, Wietse A&lt;/author&gt;&lt;author&gt;Kohrt, Brandon A&lt;/author&gt;&lt;author&gt;Luitel, Nagendra P&lt;/author&gt;&lt;author&gt;Macy, Robert D&lt;/author&gt;&lt;author&gt;De Jong, Joop TVM&lt;/author&gt;&lt;/authors&gt;&lt;/contributors&gt;&lt;titles&gt;&lt;title&gt;Evaluation of a classroom‐based psychosocial intervention in conflict‐affected Nepal: a cluster randomized controlled trial&lt;/title&gt;&lt;secondary-title&gt;Journal of Child Psychology and Psychiatry&lt;/secondary-title&gt;&lt;/titles&gt;&lt;periodical&gt;&lt;full-title&gt;Journal of Child Psychology and Psychiatry&lt;/full-title&gt;&lt;/periodical&gt;&lt;pages&gt;818-826&lt;/pages&gt;&lt;volume&gt;51&lt;/volume&gt;&lt;number&gt;7&lt;/number&gt;&lt;dates&gt;&lt;year&gt;2010&lt;/year&gt;&lt;/dates&gt;&lt;isbn&gt;1469-761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Jordans, Komproe (54)</w:t>
            </w:r>
            <w:r w:rsidRPr="00253613">
              <w:rPr>
                <w:rFonts w:eastAsia="Times New Roman" w:cs="Times New Roman"/>
                <w:sz w:val="20"/>
                <w:szCs w:val="20"/>
                <w:lang w:eastAsia="en-GB"/>
              </w:rPr>
              <w:fldChar w:fldCharType="end"/>
            </w:r>
          </w:p>
        </w:tc>
      </w:tr>
      <w:tr w:rsidR="005A7729" w:rsidRPr="00253613" w14:paraId="7D0D98C8" w14:textId="77777777" w:rsidTr="005A7729">
        <w:trPr>
          <w:trHeight w:val="20"/>
        </w:trPr>
        <w:tc>
          <w:tcPr>
            <w:tcW w:w="0" w:type="auto"/>
            <w:vMerge/>
            <w:shd w:val="clear" w:color="auto" w:fill="auto"/>
            <w:hideMark/>
          </w:tcPr>
          <w:p w14:paraId="7B5D174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D530EA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666134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atel&lt;/Author&gt;&lt;Year&gt;2010&lt;/Year&gt;&lt;RecNum&gt;59&lt;/RecNum&gt;&lt;DisplayText&gt;Patel, Weiss (55)&lt;/DisplayText&gt;&lt;record&gt;&lt;rec-number&gt;59&lt;/rec-number&gt;&lt;foreign-keys&gt;&lt;key app="EN" db-id="tevtssspz250euez52svzrpm095wtfe9vr9z" timestamp="1429280609"&gt;59&lt;/key&gt;&lt;/foreign-keys&gt;&lt;ref-type name="Journal Article"&gt;17&lt;/ref-type&gt;&lt;contributors&gt;&lt;authors&gt;&lt;author&gt;Patel, Vikram&lt;/author&gt;&lt;author&gt;Weiss, Helen A&lt;/author&gt;&lt;author&gt;Chowdhary, Neerja&lt;/author&gt;&lt;author&gt;Naik, Smita&lt;/author&gt;&lt;author&gt;Pednekar, Sulochana&lt;/author&gt;&lt;author&gt;Chatterjee, Sudipto&lt;/author&gt;&lt;author&gt;De Silva, Mary J&lt;/author&gt;&lt;author&gt;Bhat, Bhargav&lt;/author&gt;&lt;author&gt;Araya, Ricardo&lt;/author&gt;&lt;author&gt;King, Michael&lt;/author&gt;&lt;/authors&gt;&lt;/contributors&gt;&lt;titles&gt;&lt;title&gt;Effectiveness of an intervention led by lay health counsellors for depressive and anxiety disorders in primary care in Goa, India (MANAS): a cluster randomised controlled trial&lt;/title&gt;&lt;secondary-title&gt;The Lancet&lt;/secondary-title&gt;&lt;/titles&gt;&lt;periodical&gt;&lt;full-title&gt;The Lancet&lt;/full-title&gt;&lt;/periodical&gt;&lt;pages&gt;2086-2095&lt;/pages&gt;&lt;volume&gt;376&lt;/volume&gt;&lt;number&gt;9758&lt;/number&gt;&lt;dates&gt;&lt;year&gt;2010&lt;/year&gt;&lt;/dates&gt;&lt;isbn&gt;0140-67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atel, Weiss (55)</w:t>
            </w:r>
            <w:r w:rsidRPr="00253613">
              <w:rPr>
                <w:rFonts w:eastAsia="Times New Roman" w:cs="Times New Roman"/>
                <w:sz w:val="20"/>
                <w:szCs w:val="20"/>
                <w:lang w:eastAsia="en-GB"/>
              </w:rPr>
              <w:fldChar w:fldCharType="end"/>
            </w:r>
          </w:p>
        </w:tc>
      </w:tr>
      <w:tr w:rsidR="005A7729" w:rsidRPr="00253613" w14:paraId="04CECC2C" w14:textId="77777777" w:rsidTr="005A7729">
        <w:trPr>
          <w:trHeight w:val="20"/>
        </w:trPr>
        <w:tc>
          <w:tcPr>
            <w:tcW w:w="0" w:type="auto"/>
            <w:vMerge/>
            <w:shd w:val="clear" w:color="auto" w:fill="auto"/>
            <w:hideMark/>
          </w:tcPr>
          <w:p w14:paraId="0DAB2E6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B1F5E0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D666EF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ahman&lt;/Author&gt;&lt;Year&gt;2008&lt;/Year&gt;&lt;RecNum&gt;24&lt;/RecNum&gt;&lt;DisplayText&gt;Rahman, Malik (56)&lt;/DisplayText&gt;&lt;record&gt;&lt;rec-number&gt;24&lt;/rec-number&gt;&lt;foreign-keys&gt;&lt;key app="EN" db-id="tevtssspz250euez52svzrpm095wtfe9vr9z" timestamp="1429278422"&gt;24&lt;/key&gt;&lt;/foreign-keys&gt;&lt;ref-type name="Journal Article"&gt;17&lt;/ref-type&gt;&lt;contributors&gt;&lt;authors&gt;&lt;author&gt;Rahman, Atif&lt;/author&gt;&lt;author&gt;Malik, Abid&lt;/author&gt;&lt;author&gt;Sikander, Siham&lt;/author&gt;&lt;author&gt;Roberts, Christopher&lt;/author&gt;&lt;author&gt;Creed, Francis&lt;/author&gt;&lt;/authors&gt;&lt;/contributors&gt;&lt;titles&gt;&lt;title&gt;Cognitive behaviour therapy-based intervention by community health workers for mothers with depression and their infants in rural Pakistan: a cluster-randomised controlled trial&lt;/title&gt;&lt;secondary-title&gt;The Lancet&lt;/secondary-title&gt;&lt;/titles&gt;&lt;periodical&gt;&lt;full-title&gt;The Lancet&lt;/full-title&gt;&lt;/periodical&gt;&lt;pages&gt;902-909&lt;/pages&gt;&lt;volume&gt;372&lt;/volume&gt;&lt;number&gt;9642&lt;/number&gt;&lt;dates&gt;&lt;year&gt;2008&lt;/year&gt;&lt;/dates&gt;&lt;isbn&gt;0140-67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ahman, Malik (56)</w:t>
            </w:r>
            <w:r w:rsidRPr="00253613">
              <w:rPr>
                <w:rFonts w:eastAsia="Times New Roman" w:cs="Times New Roman"/>
                <w:sz w:val="20"/>
                <w:szCs w:val="20"/>
                <w:lang w:eastAsia="en-GB"/>
              </w:rPr>
              <w:fldChar w:fldCharType="end"/>
            </w:r>
          </w:p>
        </w:tc>
      </w:tr>
      <w:tr w:rsidR="005A7729" w:rsidRPr="00253613" w14:paraId="6A40EE32" w14:textId="77777777" w:rsidTr="005A7729">
        <w:trPr>
          <w:trHeight w:val="20"/>
        </w:trPr>
        <w:tc>
          <w:tcPr>
            <w:tcW w:w="0" w:type="auto"/>
            <w:vMerge/>
            <w:shd w:val="clear" w:color="auto" w:fill="auto"/>
            <w:hideMark/>
          </w:tcPr>
          <w:p w14:paraId="0C7B6CD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60BE23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0F2AEA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Tol&lt;/Author&gt;&lt;Year&gt;2008&lt;/Year&gt;&lt;RecNum&gt;60&lt;/RecNum&gt;&lt;DisplayText&gt;Tol, Komproe (57)&lt;/DisplayText&gt;&lt;record&gt;&lt;rec-number&gt;60&lt;/rec-number&gt;&lt;foreign-keys&gt;&lt;key app="EN" db-id="tevtssspz250euez52svzrpm095wtfe9vr9z" timestamp="1429280635"&gt;60&lt;/key&gt;&lt;/foreign-keys&gt;&lt;ref-type name="Journal Article"&gt;17&lt;/ref-type&gt;&lt;contributors&gt;&lt;authors&gt;&lt;author&gt;Tol, Wietse A&lt;/author&gt;&lt;author&gt;Komproe, Ivan H&lt;/author&gt;&lt;author&gt;Susanty, Dessy&lt;/author&gt;&lt;author&gt;Jordans, Mark JD&lt;/author&gt;&lt;author&gt;Macy, Robert D&lt;/author&gt;&lt;author&gt;De Jong, Joop TVM&lt;/author&gt;&lt;/authors&gt;&lt;/contributors&gt;&lt;titles&gt;&lt;title&gt;School-based mental health intervention for children affected by political violence in Indonesia: a cluster randomized trial&lt;/title&gt;&lt;secondary-title&gt;Jama&lt;/secondary-title&gt;&lt;/titles&gt;&lt;periodical&gt;&lt;full-title&gt;Jama&lt;/full-title&gt;&lt;/periodical&gt;&lt;pages&gt;655-662&lt;/pages&gt;&lt;volume&gt;300&lt;/volume&gt;&lt;number&gt;6&lt;/number&gt;&lt;dates&gt;&lt;year&gt;2008&lt;/year&gt;&lt;/dates&gt;&lt;isbn&gt;0098-748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Tol, Komproe (57)</w:t>
            </w:r>
            <w:r w:rsidRPr="00253613">
              <w:rPr>
                <w:rFonts w:eastAsia="Times New Roman" w:cs="Times New Roman"/>
                <w:sz w:val="20"/>
                <w:szCs w:val="20"/>
                <w:lang w:eastAsia="en-GB"/>
              </w:rPr>
              <w:fldChar w:fldCharType="end"/>
            </w:r>
          </w:p>
        </w:tc>
      </w:tr>
      <w:tr w:rsidR="005A7729" w:rsidRPr="00253613" w14:paraId="0B1EC695" w14:textId="77777777" w:rsidTr="005A7729">
        <w:trPr>
          <w:trHeight w:val="20"/>
        </w:trPr>
        <w:tc>
          <w:tcPr>
            <w:tcW w:w="0" w:type="auto"/>
            <w:vMerge/>
            <w:shd w:val="clear" w:color="auto" w:fill="auto"/>
            <w:hideMark/>
          </w:tcPr>
          <w:p w14:paraId="57FED86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6C15C0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2F5877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Tol&lt;/Author&gt;&lt;Year&gt;2012&lt;/Year&gt;&lt;RecNum&gt;61&lt;/RecNum&gt;&lt;DisplayText&gt;Tol, Komproe (58)&lt;/DisplayText&gt;&lt;record&gt;&lt;rec-number&gt;61&lt;/rec-number&gt;&lt;foreign-keys&gt;&lt;key app="EN" db-id="tevtssspz250euez52svzrpm095wtfe9vr9z" timestamp="1429280650"&gt;61&lt;/key&gt;&lt;/foreign-keys&gt;&lt;ref-type name="Journal Article"&gt;17&lt;/ref-type&gt;&lt;contributors&gt;&lt;authors&gt;&lt;author&gt;Tol, Wietse A&lt;/author&gt;&lt;author&gt;Komproe, Ivan H&lt;/author&gt;&lt;author&gt;Jordans, Mark JD&lt;/author&gt;&lt;author&gt;Vallipuram, Anavarathan&lt;/author&gt;&lt;author&gt;Sipsma, Heather&lt;/author&gt;&lt;author&gt;Sivayokan, Sambasivamoorthy&lt;/author&gt;&lt;author&gt;Macy, Robert D&lt;/author&gt;&lt;author&gt;JONG, JOOP T&lt;/author&gt;&lt;/authors&gt;&lt;/contributors&gt;&lt;titles&gt;&lt;title&gt;Outcomes and moderators of a preventive school‐based mental health intervention for children affected by war in Sri Lanka: a cluster randomized trial&lt;/title&gt;&lt;secondary-title&gt;World Psychiatry&lt;/secondary-title&gt;&lt;/titles&gt;&lt;periodical&gt;&lt;full-title&gt;World Psychiatry&lt;/full-title&gt;&lt;/periodical&gt;&lt;pages&gt;114-122&lt;/pages&gt;&lt;volume&gt;11&lt;/volume&gt;&lt;number&gt;2&lt;/number&gt;&lt;dates&gt;&lt;year&gt;2012&lt;/year&gt;&lt;/dates&gt;&lt;isbn&gt;2051-554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Tol, Komproe (58)</w:t>
            </w:r>
            <w:r w:rsidRPr="00253613">
              <w:rPr>
                <w:rFonts w:eastAsia="Times New Roman" w:cs="Times New Roman"/>
                <w:sz w:val="20"/>
                <w:szCs w:val="20"/>
                <w:lang w:eastAsia="en-GB"/>
              </w:rPr>
              <w:fldChar w:fldCharType="end"/>
            </w:r>
          </w:p>
        </w:tc>
      </w:tr>
      <w:tr w:rsidR="005A7729" w:rsidRPr="00253613" w14:paraId="384549F6" w14:textId="77777777" w:rsidTr="005A7729">
        <w:trPr>
          <w:trHeight w:val="20"/>
        </w:trPr>
        <w:tc>
          <w:tcPr>
            <w:tcW w:w="0" w:type="auto"/>
            <w:vMerge w:val="restart"/>
            <w:shd w:val="clear" w:color="auto" w:fill="auto"/>
            <w:hideMark/>
          </w:tcPr>
          <w:p w14:paraId="36B4E964"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Computerized advice on drug dosage to improve prescribing practice</w:t>
            </w:r>
          </w:p>
        </w:tc>
        <w:tc>
          <w:tcPr>
            <w:tcW w:w="0" w:type="auto"/>
            <w:vMerge w:val="restart"/>
            <w:shd w:val="clear" w:color="auto" w:fill="auto"/>
            <w:hideMark/>
          </w:tcPr>
          <w:p w14:paraId="556A820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Effective Practice and Organisation of Care Group</w:t>
            </w:r>
          </w:p>
        </w:tc>
        <w:tc>
          <w:tcPr>
            <w:tcW w:w="0" w:type="auto"/>
            <w:shd w:val="clear" w:color="auto" w:fill="auto"/>
            <w:hideMark/>
          </w:tcPr>
          <w:p w14:paraId="720C666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urton&lt;/Author&gt;&lt;Year&gt;1991&lt;/Year&gt;&lt;RecNum&gt;62&lt;/RecNum&gt;&lt;DisplayText&gt;Burton, Ash (59)&lt;/DisplayText&gt;&lt;record&gt;&lt;rec-number&gt;62&lt;/rec-number&gt;&lt;foreign-keys&gt;&lt;key app="EN" db-id="tevtssspz250euez52svzrpm095wtfe9vr9z" timestamp="1429280945"&gt;62&lt;/key&gt;&lt;/foreign-keys&gt;&lt;ref-type name="Journal Article"&gt;17&lt;/ref-type&gt;&lt;contributors&gt;&lt;authors&gt;&lt;author&gt;Burton, Michael E&lt;/author&gt;&lt;author&gt;Ash, Cynthia L&lt;/author&gt;&lt;author&gt;Hill, Donald P&lt;/author&gt;&lt;author&gt;Handy, TaRee&lt;/author&gt;&lt;author&gt;Shepherd, Marvin D&lt;/author&gt;&lt;author&gt;Vasko, Michael R&lt;/author&gt;&lt;/authors&gt;&lt;/contributors&gt;&lt;titles&gt;&lt;title&gt;A controlled trial of the cost benefit of computerized bayesian aminoglycoside administration&lt;/title&gt;&lt;secondary-title&gt;Clinical Pharmacology &amp;amp; Therapeutics&lt;/secondary-title&gt;&lt;/titles&gt;&lt;periodical&gt;&lt;full-title&gt;Clinical Pharmacology &amp;amp; Therapeutics&lt;/full-title&gt;&lt;/periodical&gt;&lt;pages&gt;685-694&lt;/pages&gt;&lt;volume&gt;49&lt;/volume&gt;&lt;number&gt;6&lt;/number&gt;&lt;dates&gt;&lt;year&gt;1991&lt;/year&gt;&lt;/dates&gt;&lt;isbn&gt;1532-65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urton, Ash (59)</w:t>
            </w:r>
            <w:r w:rsidRPr="00253613">
              <w:rPr>
                <w:rFonts w:eastAsia="Times New Roman" w:cs="Times New Roman"/>
                <w:sz w:val="20"/>
                <w:szCs w:val="20"/>
                <w:lang w:eastAsia="en-GB"/>
              </w:rPr>
              <w:fldChar w:fldCharType="end"/>
            </w:r>
          </w:p>
        </w:tc>
      </w:tr>
      <w:tr w:rsidR="005A7729" w:rsidRPr="00253613" w14:paraId="04C36C56" w14:textId="77777777" w:rsidTr="005A7729">
        <w:trPr>
          <w:trHeight w:val="20"/>
        </w:trPr>
        <w:tc>
          <w:tcPr>
            <w:tcW w:w="0" w:type="auto"/>
            <w:vMerge/>
            <w:shd w:val="clear" w:color="auto" w:fill="auto"/>
            <w:hideMark/>
          </w:tcPr>
          <w:p w14:paraId="5533408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A40476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F00F12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Fitzmaurice&lt;/Author&gt;&lt;Year&gt;2000&lt;/Year&gt;&lt;RecNum&gt;64&lt;/RecNum&gt;&lt;DisplayText&gt;Fitzmaurice, Hobbs (60)&lt;/DisplayText&gt;&lt;record&gt;&lt;rec-number&gt;64&lt;/rec-number&gt;&lt;foreign-keys&gt;&lt;key app="EN" db-id="tevtssspz250euez52svzrpm095wtfe9vr9z" timestamp="1429281022"&gt;64&lt;/key&gt;&lt;/foreign-keys&gt;&lt;ref-type name="Journal Article"&gt;17&lt;/ref-type&gt;&lt;contributors&gt;&lt;authors&gt;&lt;author&gt;Fitzmaurice, David A&lt;/author&gt;&lt;author&gt;Hobbs, FD Richard&lt;/author&gt;&lt;author&gt;Murray, Ellen T&lt;/author&gt;&lt;author&gt;Holder, Roger L&lt;/author&gt;&lt;author&gt;Allan, Teresa F&lt;/author&gt;&lt;author&gt;Rose, Peter E&lt;/author&gt;&lt;/authors&gt;&lt;/contributors&gt;&lt;titles&gt;&lt;title&gt;Oral anticoagulation management in primary care with the use of computerized decision support and near-patient testing: a randomized, controlled trial&lt;/title&gt;&lt;secondary-title&gt;Archives of Internal Medicine&lt;/secondary-title&gt;&lt;/titles&gt;&lt;periodical&gt;&lt;full-title&gt;Archives of Internal Medicine&lt;/full-title&gt;&lt;/periodical&gt;&lt;pages&gt;2343-2348&lt;/pages&gt;&lt;volume&gt;160&lt;/volume&gt;&lt;number&gt;15&lt;/number&gt;&lt;dates&gt;&lt;year&gt;2000&lt;/year&gt;&lt;/dates&gt;&lt;isbn&gt;0003-992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Fitzmaurice, Hobbs (60)</w:t>
            </w:r>
            <w:r w:rsidRPr="00253613">
              <w:rPr>
                <w:rFonts w:eastAsia="Times New Roman" w:cs="Times New Roman"/>
                <w:sz w:val="20"/>
                <w:szCs w:val="20"/>
                <w:lang w:eastAsia="en-GB"/>
              </w:rPr>
              <w:fldChar w:fldCharType="end"/>
            </w:r>
          </w:p>
        </w:tc>
      </w:tr>
      <w:tr w:rsidR="005A7729" w:rsidRPr="00253613" w14:paraId="4973752B" w14:textId="77777777" w:rsidTr="005A7729">
        <w:trPr>
          <w:trHeight w:val="20"/>
        </w:trPr>
        <w:tc>
          <w:tcPr>
            <w:tcW w:w="0" w:type="auto"/>
            <w:vMerge/>
            <w:shd w:val="clear" w:color="auto" w:fill="auto"/>
            <w:hideMark/>
          </w:tcPr>
          <w:p w14:paraId="581FE18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A1CD4E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F20BDB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laes&lt;/Author&gt;&lt;Year&gt;2005&lt;/Year&gt;&lt;RecNum&gt;63&lt;/RecNum&gt;&lt;DisplayText&gt;Claes, Buntinx (61)&lt;/DisplayText&gt;&lt;record&gt;&lt;rec-number&gt;63&lt;/rec-number&gt;&lt;foreign-keys&gt;&lt;key app="EN" db-id="tevtssspz250euez52svzrpm095wtfe9vr9z" timestamp="1429280983"&gt;63&lt;/key&gt;&lt;/foreign-keys&gt;&lt;ref-type name="Journal Article"&gt;17&lt;/ref-type&gt;&lt;contributors&gt;&lt;authors&gt;&lt;author&gt;Claes, Neree&lt;/author&gt;&lt;author&gt;Buntinx, Frank&lt;/author&gt;&lt;author&gt;Vijgen, Johan&lt;/author&gt;&lt;author&gt;Arnout, Jef&lt;/author&gt;&lt;author&gt;Vermylen, Jos&lt;/author&gt;&lt;author&gt;Fieuws, Steffen&lt;/author&gt;&lt;author&gt;Van Loon, Herman&lt;/author&gt;&lt;/authors&gt;&lt;/contributors&gt;&lt;titles&gt;&lt;title&gt;The Belgian improvement study on oral anticoagulation therapy: a randomized clinical trial&lt;/title&gt;&lt;secondary-title&gt;European heart journal&lt;/secondary-title&gt;&lt;/titles&gt;&lt;periodical&gt;&lt;full-title&gt;European heart journal&lt;/full-title&gt;&lt;/periodical&gt;&lt;pages&gt;2159-2165&lt;/pages&gt;&lt;volume&gt;26&lt;/volume&gt;&lt;number&gt;20&lt;/number&gt;&lt;dates&gt;&lt;year&gt;2005&lt;/year&gt;&lt;/dates&gt;&lt;isbn&gt;0195-668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laes, Buntinx (61)</w:t>
            </w:r>
            <w:r w:rsidRPr="00253613">
              <w:rPr>
                <w:rFonts w:eastAsia="Times New Roman" w:cs="Times New Roman"/>
                <w:sz w:val="20"/>
                <w:szCs w:val="20"/>
                <w:lang w:eastAsia="en-GB"/>
              </w:rPr>
              <w:fldChar w:fldCharType="end"/>
            </w:r>
          </w:p>
        </w:tc>
      </w:tr>
      <w:tr w:rsidR="005A7729" w:rsidRPr="00253613" w14:paraId="23A44126" w14:textId="77777777" w:rsidTr="005A7729">
        <w:trPr>
          <w:trHeight w:val="20"/>
        </w:trPr>
        <w:tc>
          <w:tcPr>
            <w:tcW w:w="0" w:type="auto"/>
            <w:vMerge/>
            <w:shd w:val="clear" w:color="auto" w:fill="auto"/>
            <w:hideMark/>
          </w:tcPr>
          <w:p w14:paraId="6D62D78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3F4096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4196B7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Terrell&lt;/Author&gt;&lt;Year&gt;2010&lt;/Year&gt;&lt;RecNum&gt;66&lt;/RecNum&gt;&lt;DisplayText&gt;Terrell, Perkins (62)&lt;/DisplayText&gt;&lt;record&gt;&lt;rec-number&gt;66&lt;/rec-number&gt;&lt;foreign-keys&gt;&lt;key app="EN" db-id="tevtssspz250euez52svzrpm095wtfe9vr9z" timestamp="1429281056"&gt;66&lt;/key&gt;&lt;/foreign-keys&gt;&lt;ref-type name="Journal Article"&gt;17&lt;/ref-type&gt;&lt;contributors&gt;&lt;authors&gt;&lt;author&gt;Terrell, Kevin M&lt;/author&gt;&lt;author&gt;Perkins, Anthony J&lt;/author&gt;&lt;author&gt;Hui, Siu L&lt;/author&gt;&lt;author&gt;Callahan, Christopher M&lt;/author&gt;&lt;author&gt;Dexter, Paul R&lt;/author&gt;&lt;author&gt;Miller, Douglas K&lt;/author&gt;&lt;/authors&gt;&lt;/contributors&gt;&lt;titles&gt;&lt;title&gt;Computerized decision support for medication dosing in renal insufficiency: a randomized, controlled trial&lt;/title&gt;&lt;secondary-title&gt;Annals of emergency medicine&lt;/secondary-title&gt;&lt;/titles&gt;&lt;periodical&gt;&lt;full-title&gt;Annals of emergency medicine&lt;/full-title&gt;&lt;/periodical&gt;&lt;pages&gt;623-629. e2&lt;/pages&gt;&lt;volume&gt;56&lt;/volume&gt;&lt;number&gt;6&lt;/number&gt;&lt;dates&gt;&lt;year&gt;2010&lt;/year&gt;&lt;/dates&gt;&lt;isbn&gt;0196-064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Terrell, Perkins (62)</w:t>
            </w:r>
            <w:r w:rsidRPr="00253613">
              <w:rPr>
                <w:rFonts w:eastAsia="Times New Roman" w:cs="Times New Roman"/>
                <w:sz w:val="20"/>
                <w:szCs w:val="20"/>
                <w:lang w:eastAsia="en-GB"/>
              </w:rPr>
              <w:fldChar w:fldCharType="end"/>
            </w:r>
          </w:p>
        </w:tc>
      </w:tr>
      <w:tr w:rsidR="005A7729" w:rsidRPr="00253613" w14:paraId="4B685335" w14:textId="77777777" w:rsidTr="005A7729">
        <w:trPr>
          <w:trHeight w:val="20"/>
        </w:trPr>
        <w:tc>
          <w:tcPr>
            <w:tcW w:w="0" w:type="auto"/>
            <w:vMerge/>
            <w:shd w:val="clear" w:color="auto" w:fill="auto"/>
            <w:hideMark/>
          </w:tcPr>
          <w:p w14:paraId="6F64062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B4DCF1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30F01D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exler&lt;/Author&gt;&lt;Year&gt;2010&lt;/Year&gt;&lt;RecNum&gt;65&lt;/RecNum&gt;&lt;DisplayText&gt;Wexler, Shrader (63)&lt;/DisplayText&gt;&lt;record&gt;&lt;rec-number&gt;65&lt;/rec-number&gt;&lt;foreign-keys&gt;&lt;key app="EN" db-id="tevtssspz250euez52svzrpm095wtfe9vr9z" timestamp="1429281038"&gt;65&lt;/key&gt;&lt;/foreign-keys&gt;&lt;ref-type name="Journal Article"&gt;17&lt;/ref-type&gt;&lt;contributors&gt;&lt;authors&gt;&lt;author&gt;Wexler, Deborah J&lt;/author&gt;&lt;author&gt;Shrader, Peter&lt;/author&gt;&lt;author&gt;Burns, Sean M&lt;/author&gt;&lt;author&gt;Cagliero, Enrico&lt;/author&gt;&lt;/authors&gt;&lt;/contributors&gt;&lt;titles&gt;&lt;title&gt;Effectiveness of a Computerized Insulin Order Template in General Medical Inpatients With Type 2 Diabetes A cluster randomized trial&lt;/title&gt;&lt;secondary-title&gt;Diabetes Care&lt;/secondary-title&gt;&lt;/titles&gt;&lt;periodical&gt;&lt;full-title&gt;Diabetes Care&lt;/full-title&gt;&lt;/periodical&gt;&lt;pages&gt;2181-2183&lt;/pages&gt;&lt;volume&gt;33&lt;/volume&gt;&lt;number&gt;10&lt;/number&gt;&lt;dates&gt;&lt;year&gt;2010&lt;/year&gt;&lt;/dates&gt;&lt;isbn&gt;0149-599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exler, Shrader (63)</w:t>
            </w:r>
            <w:r w:rsidRPr="00253613">
              <w:rPr>
                <w:rFonts w:eastAsia="Times New Roman" w:cs="Times New Roman"/>
                <w:sz w:val="20"/>
                <w:szCs w:val="20"/>
                <w:lang w:eastAsia="en-GB"/>
              </w:rPr>
              <w:fldChar w:fldCharType="end"/>
            </w:r>
          </w:p>
        </w:tc>
      </w:tr>
      <w:tr w:rsidR="005A7729" w:rsidRPr="00253613" w14:paraId="679A3A8B" w14:textId="77777777" w:rsidTr="005A7729">
        <w:trPr>
          <w:trHeight w:val="20"/>
        </w:trPr>
        <w:tc>
          <w:tcPr>
            <w:tcW w:w="0" w:type="auto"/>
            <w:vMerge w:val="restart"/>
            <w:shd w:val="clear" w:color="auto" w:fill="auto"/>
            <w:hideMark/>
          </w:tcPr>
          <w:p w14:paraId="7C4CEAE5"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The effect of different methods of remuneration on the behaviour of primary care dentists</w:t>
            </w:r>
          </w:p>
        </w:tc>
        <w:tc>
          <w:tcPr>
            <w:tcW w:w="0" w:type="auto"/>
            <w:vMerge w:val="restart"/>
            <w:shd w:val="clear" w:color="auto" w:fill="auto"/>
            <w:hideMark/>
          </w:tcPr>
          <w:p w14:paraId="2DDC60C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Effective Practice and Organisation of Care Group</w:t>
            </w:r>
          </w:p>
        </w:tc>
        <w:tc>
          <w:tcPr>
            <w:tcW w:w="0" w:type="auto"/>
            <w:shd w:val="clear" w:color="auto" w:fill="auto"/>
            <w:hideMark/>
          </w:tcPr>
          <w:p w14:paraId="7A7AA45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larkson&lt;/Author&gt;&lt;Year&gt;2008&lt;/Year&gt;&lt;RecNum&gt;68&lt;/RecNum&gt;&lt;DisplayText&gt;Clarkson, Turner (64)&lt;/DisplayText&gt;&lt;record&gt;&lt;rec-number&gt;68&lt;/rec-number&gt;&lt;foreign-keys&gt;&lt;key app="EN" db-id="tevtssspz250euez52svzrpm095wtfe9vr9z" timestamp="1429281104"&gt;68&lt;/key&gt;&lt;/foreign-keys&gt;&lt;ref-type name="Journal Article"&gt;17&lt;/ref-type&gt;&lt;contributors&gt;&lt;authors&gt;&lt;author&gt;Clarkson, JE&lt;/author&gt;&lt;author&gt;Turner, S&lt;/author&gt;&lt;author&gt;Grimshaw, JM&lt;/author&gt;&lt;author&gt;Ramsay, CR&lt;/author&gt;&lt;author&gt;Johnston, M&lt;/author&gt;&lt;author&gt;Scott, A&lt;/author&gt;&lt;author&gt;Bonetti, D&lt;/author&gt;&lt;author&gt;Tilley, CJ&lt;/author&gt;&lt;author&gt;Maclennan, G&lt;/author&gt;&lt;author&gt;Ibbetson, R&lt;/author&gt;&lt;/authors&gt;&lt;/contributors&gt;&lt;titles&gt;&lt;title&gt;Changing clinicians’ behavior: a randomized controlled trial of fees and education&lt;/title&gt;&lt;secondary-title&gt;Journal of Dental Research&lt;/secondary-title&gt;&lt;/titles&gt;&lt;periodical&gt;&lt;full-title&gt;Journal of Dental Research&lt;/full-title&gt;&lt;/periodical&gt;&lt;pages&gt;640-644&lt;/pages&gt;&lt;volume&gt;87&lt;/volume&gt;&lt;number&gt;7&lt;/number&gt;&lt;dates&gt;&lt;year&gt;2008&lt;/year&gt;&lt;/dates&gt;&lt;isbn&gt;0022-034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larkson, Turner (64)</w:t>
            </w:r>
            <w:r w:rsidRPr="00253613">
              <w:rPr>
                <w:rFonts w:eastAsia="Times New Roman" w:cs="Times New Roman"/>
                <w:sz w:val="20"/>
                <w:szCs w:val="20"/>
                <w:lang w:eastAsia="en-GB"/>
              </w:rPr>
              <w:fldChar w:fldCharType="end"/>
            </w:r>
          </w:p>
        </w:tc>
      </w:tr>
      <w:tr w:rsidR="005A7729" w:rsidRPr="00253613" w14:paraId="477560C5" w14:textId="77777777" w:rsidTr="005A7729">
        <w:trPr>
          <w:trHeight w:val="20"/>
        </w:trPr>
        <w:tc>
          <w:tcPr>
            <w:tcW w:w="0" w:type="auto"/>
            <w:vMerge/>
            <w:shd w:val="clear" w:color="auto" w:fill="auto"/>
            <w:hideMark/>
          </w:tcPr>
          <w:p w14:paraId="22C4C3E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19D6EB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FACE92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oventry&lt;/Author&gt;&lt;Year&gt;1989&lt;/Year&gt;&lt;RecNum&gt;67&lt;/RecNum&gt;&lt;DisplayText&gt;Coventry, Holloway (65)&lt;/DisplayText&gt;&lt;record&gt;&lt;rec-number&gt;67&lt;/rec-number&gt;&lt;foreign-keys&gt;&lt;key app="EN" db-id="tevtssspz250euez52svzrpm095wtfe9vr9z" timestamp="1429281089"&gt;67&lt;/key&gt;&lt;/foreign-keys&gt;&lt;ref-type name="Journal Article"&gt;17&lt;/ref-type&gt;&lt;contributors&gt;&lt;authors&gt;&lt;author&gt;Coventry, P&lt;/author&gt;&lt;author&gt;Holloway, PJ&lt;/author&gt;&lt;author&gt;Lennon, MA&lt;/author&gt;&lt;author&gt;Mellor, AC&lt;/author&gt;&lt;author&gt;Worthington, HV&lt;/author&gt;&lt;/authors&gt;&lt;/contributors&gt;&lt;titles&gt;&lt;title&gt;A trial of a capitation system of payment for the treatment of children in the General Dental Service. Final report. Dental Health Services Research Unit, University of Manchester. September, 1989&lt;/title&gt;&lt;secondary-title&gt;Community dental health&lt;/secondary-title&gt;&lt;/titles&gt;&lt;periodical&gt;&lt;full-title&gt;Community dental health&lt;/full-title&gt;&lt;/periodical&gt;&lt;pages&gt;1-63&lt;/pages&gt;&lt;volume&gt;6&lt;/volume&gt;&lt;dates&gt;&lt;year&gt;1989&lt;/year&gt;&lt;/dates&gt;&lt;isbn&gt;0265-539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ventry, Holloway (65)</w:t>
            </w:r>
            <w:r w:rsidRPr="00253613">
              <w:rPr>
                <w:rFonts w:eastAsia="Times New Roman" w:cs="Times New Roman"/>
                <w:sz w:val="20"/>
                <w:szCs w:val="20"/>
                <w:lang w:eastAsia="en-GB"/>
              </w:rPr>
              <w:fldChar w:fldCharType="end"/>
            </w:r>
          </w:p>
        </w:tc>
      </w:tr>
      <w:tr w:rsidR="005A7729" w:rsidRPr="00253613" w14:paraId="7C61C4B5" w14:textId="77777777" w:rsidTr="005A7729">
        <w:trPr>
          <w:trHeight w:val="20"/>
        </w:trPr>
        <w:tc>
          <w:tcPr>
            <w:tcW w:w="0" w:type="auto"/>
            <w:vMerge w:val="restart"/>
            <w:shd w:val="clear" w:color="auto" w:fill="auto"/>
            <w:hideMark/>
          </w:tcPr>
          <w:p w14:paraId="7D0E4F96" w14:textId="77777777" w:rsidR="005A7729" w:rsidRPr="00253613" w:rsidRDefault="005A7729" w:rsidP="00AB51F0">
            <w:pPr>
              <w:pStyle w:val="NoSpacing"/>
              <w:spacing w:line="276" w:lineRule="auto"/>
              <w:rPr>
                <w:rFonts w:eastAsia="Times New Roman" w:cs="Times New Roman"/>
                <w:bCs/>
                <w:sz w:val="20"/>
                <w:szCs w:val="20"/>
                <w:lang w:eastAsia="en-GB"/>
              </w:rPr>
            </w:pPr>
            <w:proofErr w:type="spellStart"/>
            <w:r w:rsidRPr="00253613">
              <w:rPr>
                <w:rFonts w:eastAsia="Times New Roman" w:cs="Times New Roman"/>
                <w:bCs/>
                <w:sz w:val="20"/>
                <w:szCs w:val="20"/>
                <w:lang w:eastAsia="en-GB"/>
              </w:rPr>
              <w:t>Behavioral</w:t>
            </w:r>
            <w:proofErr w:type="spellEnd"/>
            <w:r w:rsidRPr="00253613">
              <w:rPr>
                <w:rFonts w:eastAsia="Times New Roman" w:cs="Times New Roman"/>
                <w:bCs/>
                <w:sz w:val="20"/>
                <w:szCs w:val="20"/>
                <w:lang w:eastAsia="en-GB"/>
              </w:rPr>
              <w:t xml:space="preserve"> interventions for improving condom use for dual protection</w:t>
            </w:r>
          </w:p>
        </w:tc>
        <w:tc>
          <w:tcPr>
            <w:tcW w:w="0" w:type="auto"/>
            <w:vMerge w:val="restart"/>
            <w:shd w:val="clear" w:color="auto" w:fill="auto"/>
            <w:hideMark/>
          </w:tcPr>
          <w:p w14:paraId="29102E8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Fertility Regulation Group</w:t>
            </w:r>
          </w:p>
        </w:tc>
        <w:tc>
          <w:tcPr>
            <w:tcW w:w="0" w:type="auto"/>
            <w:shd w:val="clear" w:color="auto" w:fill="auto"/>
            <w:hideMark/>
          </w:tcPr>
          <w:p w14:paraId="6CD5761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Kamali&lt;/Author&gt;&lt;Year&gt;2002&lt;/Year&gt;&lt;RecNum&gt;73&lt;/RecNum&gt;&lt;DisplayText&gt;Kamali, Kinsman (66)&lt;/DisplayText&gt;&lt;record&gt;&lt;rec-number&gt;73&lt;/rec-number&gt;&lt;foreign-keys&gt;&lt;key app="EN" db-id="tevtssspz250euez52svzrpm095wtfe9vr9z" timestamp="1429281713"&gt;73&lt;/key&gt;&lt;/foreign-keys&gt;&lt;ref-type name="Journal Article"&gt;17&lt;/ref-type&gt;&lt;contributors&gt;&lt;authors&gt;&lt;author&gt;Kamali, Anatoli&lt;/author&gt;&lt;author&gt;Kinsman, John&lt;/author&gt;&lt;author&gt;Nalweyiso, Norah&lt;/author&gt;&lt;author&gt;Mitchell, Kirstin&lt;/author&gt;&lt;author&gt;Kanyesigye, Edward&lt;/author&gt;&lt;author&gt;Kengeya‐Kayondo, Jane F&lt;/author&gt;&lt;author&gt;Carpenter, Lucy M&lt;/author&gt;&lt;author&gt;Nunn, Andrew&lt;/author&gt;&lt;author&gt;Whitworth, James AG&lt;/author&gt;&lt;/authors&gt;&lt;/contributors&gt;&lt;titles&gt;&lt;title&gt;A community randomized controlled trial to investigate impact of improved STD management and behavioural interventions on HIV incidence in rural Masaka, Uganda: trial design, methods and baseline findings&lt;/title&gt;&lt;secondary-title&gt;Tropical Medicine &amp;amp; International Health&lt;/secondary-title&gt;&lt;/titles&gt;&lt;periodical&gt;&lt;full-title&gt;Tropical Medicine &amp;amp; International Health&lt;/full-title&gt;&lt;/periodical&gt;&lt;pages&gt;1053-1063&lt;/pages&gt;&lt;volume&gt;7&lt;/volume&gt;&lt;number&gt;12&lt;/number&gt;&lt;dates&gt;&lt;year&gt;2002&lt;/year&gt;&lt;/dates&gt;&lt;isbn&gt;1365-315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Kamali, Kinsman (66)</w:t>
            </w:r>
            <w:r w:rsidRPr="00253613">
              <w:rPr>
                <w:rFonts w:eastAsia="Times New Roman" w:cs="Times New Roman"/>
                <w:sz w:val="20"/>
                <w:szCs w:val="20"/>
                <w:lang w:eastAsia="en-GB"/>
              </w:rPr>
              <w:fldChar w:fldCharType="end"/>
            </w:r>
          </w:p>
        </w:tc>
      </w:tr>
      <w:tr w:rsidR="005A7729" w:rsidRPr="00253613" w14:paraId="11C99E11" w14:textId="77777777" w:rsidTr="005A7729">
        <w:trPr>
          <w:trHeight w:val="20"/>
        </w:trPr>
        <w:tc>
          <w:tcPr>
            <w:tcW w:w="0" w:type="auto"/>
            <w:vMerge/>
            <w:shd w:val="clear" w:color="auto" w:fill="auto"/>
            <w:hideMark/>
          </w:tcPr>
          <w:p w14:paraId="4DC4402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CDED1E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B2705F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oss&lt;/Author&gt;&lt;Year&gt;2007&lt;/Year&gt;&lt;RecNum&gt;70&lt;/RecNum&gt;&lt;DisplayText&gt;Ross, Changalucha (67)&lt;/DisplayText&gt;&lt;record&gt;&lt;rec-number&gt;70&lt;/rec-number&gt;&lt;foreign-keys&gt;&lt;key app="EN" db-id="tevtssspz250euez52svzrpm095wtfe9vr9z" timestamp="1429281391"&gt;70&lt;/key&gt;&lt;/foreign-keys&gt;&lt;ref-type name="Journal Article"&gt;17&lt;/ref-type&gt;&lt;contributors&gt;&lt;authors&gt;&lt;author&gt;Ross, David A&lt;/author&gt;&lt;author&gt;Changalucha, John&lt;/author&gt;&lt;author&gt;Obasi, Angela IN&lt;/author&gt;&lt;author&gt;Todd, Jim&lt;/author&gt;&lt;author&gt;Plummer, Mary L&lt;/author&gt;&lt;author&gt;Cleophas-Mazige, Bernadette&lt;/author&gt;&lt;author&gt;Anemona, Alessandra&lt;/author&gt;&lt;author&gt;Everett, Dean&lt;/author&gt;&lt;author&gt;Weiss, Helen A&lt;/author&gt;&lt;author&gt;Mabey, David C&lt;/author&gt;&lt;/authors&gt;&lt;/contributors&gt;&lt;titles&gt;&lt;title&gt;Biological and behavioural impact of an adolescent sexual health intervention in Tanzania: a community-randomized trial&lt;/title&gt;&lt;secondary-title&gt;Aids&lt;/secondary-title&gt;&lt;/titles&gt;&lt;periodical&gt;&lt;full-title&gt;Aids&lt;/full-title&gt;&lt;/periodical&gt;&lt;pages&gt;1943-1955&lt;/pages&gt;&lt;volume&gt;21&lt;/volume&gt;&lt;number&gt;14&lt;/number&gt;&lt;dates&gt;&lt;year&gt;2007&lt;/year&gt;&lt;/dates&gt;&lt;isbn&gt;0269-937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oss, Changalucha (67)</w:t>
            </w:r>
            <w:r w:rsidRPr="00253613">
              <w:rPr>
                <w:rFonts w:eastAsia="Times New Roman" w:cs="Times New Roman"/>
                <w:sz w:val="20"/>
                <w:szCs w:val="20"/>
                <w:lang w:eastAsia="en-GB"/>
              </w:rPr>
              <w:fldChar w:fldCharType="end"/>
            </w:r>
          </w:p>
        </w:tc>
      </w:tr>
      <w:tr w:rsidR="005A7729" w:rsidRPr="00253613" w14:paraId="7209E745" w14:textId="77777777" w:rsidTr="005A7729">
        <w:trPr>
          <w:trHeight w:val="20"/>
        </w:trPr>
        <w:tc>
          <w:tcPr>
            <w:tcW w:w="0" w:type="auto"/>
            <w:vMerge/>
            <w:shd w:val="clear" w:color="auto" w:fill="auto"/>
            <w:hideMark/>
          </w:tcPr>
          <w:p w14:paraId="7EC1A63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613C84E"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FF8374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Jewkes&lt;/Author&gt;&lt;Year&gt;2008&lt;/Year&gt;&lt;RecNum&gt;212&lt;/RecNum&gt;&lt;DisplayText&gt;Jewkes, Nduna (68)&lt;/DisplayText&gt;&lt;record&gt;&lt;rec-number&gt;212&lt;/rec-number&gt;&lt;foreign-keys&gt;&lt;key app="EN" db-id="tevtssspz250euez52svzrpm095wtfe9vr9z" timestamp="1429798578"&gt;212&lt;/key&gt;&lt;/foreign-keys&gt;&lt;ref-type name="Journal Article"&gt;17&lt;/ref-type&gt;&lt;contributors&gt;&lt;authors&gt;&lt;author&gt;Jewkes, Rachel&lt;/author&gt;&lt;author&gt;Nduna, Mzikazi&lt;/author&gt;&lt;author&gt;Levin, Jonathan&lt;/author&gt;&lt;author&gt;Jama, Nwabisa&lt;/author&gt;&lt;author&gt;Dunkle, Kristin&lt;/author&gt;&lt;author&gt;Puren, Adrian&lt;/author&gt;&lt;author&gt;Duvvury, Nata&lt;/author&gt;&lt;/authors&gt;&lt;/contributors&gt;&lt;titles&gt;&lt;title&gt;Impact of stepping stones on incidence of HIV and HSV-2 and sexual behaviour in rural South Africa: cluster randomised controlled trial&lt;/title&gt;&lt;secondary-title&gt;Bmj&lt;/secondary-title&gt;&lt;/titles&gt;&lt;periodical&gt;&lt;full-title&gt;Bmj&lt;/full-title&gt;&lt;/periodical&gt;&lt;pages&gt;a506&lt;/pages&gt;&lt;volume&gt;337&lt;/volume&gt;&lt;dates&gt;&lt;year&gt;2008&lt;/year&gt;&lt;/dates&gt;&lt;isbn&gt;0959-813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Jewkes, Nduna (68)</w:t>
            </w:r>
            <w:r w:rsidRPr="00253613">
              <w:rPr>
                <w:rFonts w:eastAsia="Times New Roman" w:cs="Times New Roman"/>
                <w:sz w:val="20"/>
                <w:szCs w:val="20"/>
                <w:lang w:eastAsia="en-GB"/>
              </w:rPr>
              <w:fldChar w:fldCharType="end"/>
            </w:r>
          </w:p>
        </w:tc>
      </w:tr>
      <w:tr w:rsidR="005A7729" w:rsidRPr="00253613" w14:paraId="51A0F922" w14:textId="77777777" w:rsidTr="005A7729">
        <w:trPr>
          <w:trHeight w:val="20"/>
        </w:trPr>
        <w:tc>
          <w:tcPr>
            <w:tcW w:w="0" w:type="auto"/>
            <w:vMerge/>
            <w:shd w:val="clear" w:color="auto" w:fill="auto"/>
            <w:hideMark/>
          </w:tcPr>
          <w:p w14:paraId="00FA39A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A82919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E18F4A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owan&lt;/Author&gt;&lt;Year&gt;2010&lt;/Year&gt;&lt;RecNum&gt;69&lt;/RecNum&gt;&lt;DisplayText&gt;Cowan, Pascoe (69)&lt;/DisplayText&gt;&lt;record&gt;&lt;rec-number&gt;69&lt;/rec-number&gt;&lt;foreign-keys&gt;&lt;key app="EN" db-id="tevtssspz250euez52svzrpm095wtfe9vr9z" timestamp="1429281299"&gt;69&lt;/key&gt;&lt;/foreign-keys&gt;&lt;ref-type name="Journal Article"&gt;17&lt;/ref-type&gt;&lt;contributors&gt;&lt;authors&gt;&lt;author&gt;Cowan, Frances M&lt;/author&gt;&lt;author&gt;Pascoe, Sophie JS&lt;/author&gt;&lt;author&gt;Langhaug, Lisa F&lt;/author&gt;&lt;author&gt;Mavhu, Webster&lt;/author&gt;&lt;author&gt;Chidiya, Samson&lt;/author&gt;&lt;author&gt;Jaffar, Shabbar&lt;/author&gt;&lt;author&gt;Mbizvo, Michael&lt;/author&gt;&lt;author&gt;Stephenson, Judith M&lt;/author&gt;&lt;author&gt;Johnson, Anne M&lt;/author&gt;&lt;author&gt;Power, Robert M&lt;/author&gt;&lt;/authors&gt;&lt;/contributors&gt;&lt;titles&gt;&lt;title&gt;The Regai Dzive Shiri Project: results of a randomised trial of an HIV prevention intervention for Zimbabwean youth&lt;/title&gt;&lt;secondary-title&gt;AIDS (London, England)&lt;/secondary-title&gt;&lt;/titles&gt;&lt;periodical&gt;&lt;full-title&gt;AIDS (London, England)&lt;/full-title&gt;&lt;/periodical&gt;&lt;pages&gt;2541&lt;/pages&gt;&lt;volume&gt;24&lt;/volume&gt;&lt;number&gt;16&lt;/number&gt;&lt;dates&gt;&lt;year&gt;2010&lt;/year&gt;&lt;/dates&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wan, Pascoe (69)</w:t>
            </w:r>
            <w:r w:rsidRPr="00253613">
              <w:rPr>
                <w:rFonts w:eastAsia="Times New Roman" w:cs="Times New Roman"/>
                <w:sz w:val="20"/>
                <w:szCs w:val="20"/>
                <w:lang w:eastAsia="en-GB"/>
              </w:rPr>
              <w:fldChar w:fldCharType="end"/>
            </w:r>
          </w:p>
        </w:tc>
      </w:tr>
      <w:tr w:rsidR="005A7729" w:rsidRPr="00253613" w14:paraId="0C8C164B" w14:textId="77777777" w:rsidTr="005A7729">
        <w:trPr>
          <w:trHeight w:val="20"/>
        </w:trPr>
        <w:tc>
          <w:tcPr>
            <w:tcW w:w="0" w:type="auto"/>
            <w:vMerge/>
            <w:shd w:val="clear" w:color="auto" w:fill="auto"/>
            <w:hideMark/>
          </w:tcPr>
          <w:p w14:paraId="278263E5"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03F1A2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FDB8C2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oyer&lt;/Author&gt;&lt;Year&gt;2005&lt;/Year&gt;&lt;RecNum&gt;72&lt;/RecNum&gt;&lt;DisplayText&gt;Boyer, Shafer (70)&lt;/DisplayText&gt;&lt;record&gt;&lt;rec-number&gt;72&lt;/rec-number&gt;&lt;foreign-keys&gt;&lt;key app="EN" db-id="tevtssspz250euez52svzrpm095wtfe9vr9z" timestamp="1429281668"&gt;72&lt;/key&gt;&lt;/foreign-keys&gt;&lt;ref-type name="Journal Article"&gt;17&lt;/ref-type&gt;&lt;contributors&gt;&lt;authors&gt;&lt;author&gt;Boyer, Cherrie B&lt;/author&gt;&lt;author&gt;Shafer, Mary-Ann&lt;/author&gt;&lt;author&gt;Shaffer, Richard A&lt;/author&gt;&lt;author&gt;Brodine, Stephanie K&lt;/author&gt;&lt;author&gt;Pollack, Lance M&lt;/author&gt;&lt;author&gt;Betsinger, Kelli&lt;/author&gt;&lt;author&gt;Chang, Y Jason&lt;/author&gt;&lt;author&gt;Kraft, Heidi S&lt;/author&gt;&lt;author&gt;Schachter, Julius&lt;/author&gt;&lt;/authors&gt;&lt;/contributors&gt;&lt;titles&gt;&lt;title&gt;Evaluation of a cognitive–behavioral, group, randomized controlled intervention trial to prevent sexually transmitted infections and unintended pregnancies in young women&lt;/title&gt;&lt;secondary-title&gt;Preventive medicine&lt;/secondary-title&gt;&lt;/titles&gt;&lt;periodical&gt;&lt;full-title&gt;Preventive medicine&lt;/full-title&gt;&lt;/periodical&gt;&lt;pages&gt;420-431&lt;/pages&gt;&lt;volume&gt;40&lt;/volume&gt;&lt;number&gt;4&lt;/number&gt;&lt;dates&gt;&lt;year&gt;2005&lt;/year&gt;&lt;/dates&gt;&lt;isbn&gt;0091-74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oyer, Shafer (70)</w:t>
            </w:r>
            <w:r w:rsidRPr="00253613">
              <w:rPr>
                <w:rFonts w:eastAsia="Times New Roman" w:cs="Times New Roman"/>
                <w:sz w:val="20"/>
                <w:szCs w:val="20"/>
                <w:lang w:eastAsia="en-GB"/>
              </w:rPr>
              <w:fldChar w:fldCharType="end"/>
            </w:r>
          </w:p>
        </w:tc>
      </w:tr>
      <w:tr w:rsidR="005A7729" w:rsidRPr="00253613" w14:paraId="09CA5524" w14:textId="77777777" w:rsidTr="005A7729">
        <w:trPr>
          <w:trHeight w:val="85"/>
        </w:trPr>
        <w:tc>
          <w:tcPr>
            <w:tcW w:w="0" w:type="auto"/>
            <w:vMerge/>
            <w:shd w:val="clear" w:color="auto" w:fill="auto"/>
            <w:hideMark/>
          </w:tcPr>
          <w:p w14:paraId="753FEFD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0E11EF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76CC59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tephenson&lt;/Author&gt;&lt;Year&gt;2008&lt;/Year&gt;&lt;RecNum&gt;71&lt;/RecNum&gt;&lt;DisplayText&gt;Stephenson, Strange (71)&lt;/DisplayText&gt;&lt;record&gt;&lt;rec-number&gt;71&lt;/rec-number&gt;&lt;foreign-keys&gt;&lt;key app="EN" db-id="tevtssspz250euez52svzrpm095wtfe9vr9z" timestamp="1429281633"&gt;71&lt;/key&gt;&lt;/foreign-keys&gt;&lt;ref-type name="Journal Article"&gt;17&lt;/ref-type&gt;&lt;contributors&gt;&lt;authors&gt;&lt;author&gt;Stephenson, Judith&lt;/author&gt;&lt;author&gt;Strange, Vicki&lt;/author&gt;&lt;author&gt;Allen, Elizabeth&lt;/author&gt;&lt;author&gt;Copas, Andrew&lt;/author&gt;&lt;author&gt;Johnson, Anne&lt;/author&gt;&lt;author&gt;Bonell, Chris&lt;/author&gt;&lt;author&gt;Babiker, Abdel&lt;/author&gt;&lt;author&gt;Oakley, Ann&lt;/author&gt;&lt;author&gt;RIPPLE Study Team&lt;/author&gt;&lt;/authors&gt;&lt;/contributors&gt;&lt;titles&gt;&lt;title&gt;The long-term effects of a peer-led sex education programme (RIPPLE): a cluster randomised trial in schools in England&lt;/title&gt;&lt;secondary-title&gt;PLoS medicine&lt;/secondary-title&gt;&lt;/titles&gt;&lt;periodical&gt;&lt;full-title&gt;PLoS medicine&lt;/full-title&gt;&lt;/periodical&gt;&lt;pages&gt;e224&lt;/pages&gt;&lt;volume&gt;5&lt;/volume&gt;&lt;number&gt;11&lt;/number&gt;&lt;dates&gt;&lt;year&gt;2008&lt;/year&gt;&lt;/dates&gt;&lt;isbn&gt;1549-167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tephenson, Strange (71)</w:t>
            </w:r>
            <w:r w:rsidRPr="00253613">
              <w:rPr>
                <w:rFonts w:eastAsia="Times New Roman" w:cs="Times New Roman"/>
                <w:sz w:val="20"/>
                <w:szCs w:val="20"/>
                <w:lang w:eastAsia="en-GB"/>
              </w:rPr>
              <w:fldChar w:fldCharType="end"/>
            </w:r>
          </w:p>
        </w:tc>
      </w:tr>
      <w:tr w:rsidR="005A7729" w:rsidRPr="00253613" w14:paraId="6204A279" w14:textId="77777777" w:rsidTr="005A7729">
        <w:trPr>
          <w:trHeight w:val="20"/>
        </w:trPr>
        <w:tc>
          <w:tcPr>
            <w:tcW w:w="0" w:type="auto"/>
            <w:vMerge w:val="restart"/>
            <w:shd w:val="clear" w:color="auto" w:fill="auto"/>
            <w:hideMark/>
          </w:tcPr>
          <w:p w14:paraId="3230F536"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 xml:space="preserve">Theory-based interventions for </w:t>
            </w:r>
            <w:r w:rsidRPr="00253613">
              <w:rPr>
                <w:rFonts w:eastAsia="Times New Roman" w:cs="Times New Roman"/>
                <w:bCs/>
                <w:sz w:val="20"/>
                <w:szCs w:val="20"/>
                <w:lang w:eastAsia="en-GB"/>
              </w:rPr>
              <w:lastRenderedPageBreak/>
              <w:t>contraception</w:t>
            </w:r>
          </w:p>
        </w:tc>
        <w:tc>
          <w:tcPr>
            <w:tcW w:w="0" w:type="auto"/>
            <w:vMerge w:val="restart"/>
            <w:shd w:val="clear" w:color="auto" w:fill="auto"/>
            <w:hideMark/>
          </w:tcPr>
          <w:p w14:paraId="1B3BD5C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lastRenderedPageBreak/>
              <w:t xml:space="preserve">Cochrane Fertility </w:t>
            </w:r>
            <w:r w:rsidRPr="00253613">
              <w:rPr>
                <w:rFonts w:eastAsia="Times New Roman" w:cs="Times New Roman"/>
                <w:sz w:val="20"/>
                <w:szCs w:val="20"/>
                <w:lang w:eastAsia="en-GB"/>
              </w:rPr>
              <w:lastRenderedPageBreak/>
              <w:t>Regulation Group</w:t>
            </w:r>
          </w:p>
        </w:tc>
        <w:tc>
          <w:tcPr>
            <w:tcW w:w="0" w:type="auto"/>
            <w:shd w:val="clear" w:color="auto" w:fill="auto"/>
            <w:hideMark/>
          </w:tcPr>
          <w:p w14:paraId="618455B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lastRenderedPageBreak/>
              <w:fldChar w:fldCharType="begin"/>
            </w:r>
            <w:r w:rsidRPr="00253613">
              <w:rPr>
                <w:rFonts w:eastAsia="Times New Roman" w:cs="Times New Roman"/>
                <w:sz w:val="20"/>
                <w:szCs w:val="20"/>
                <w:lang w:eastAsia="en-GB"/>
              </w:rPr>
              <w:instrText xml:space="preserve"> ADDIN EN.CITE &lt;EndNote&gt;&lt;Cite AuthorYear="1"&gt;&lt;Author&gt;Coyle&lt;/Author&gt;&lt;Year&gt;2001&lt;/Year&gt;&lt;RecNum&gt;75&lt;/RecNum&gt;&lt;DisplayText&gt;Coyle, Basen-Engquist (72)&lt;/DisplayText&gt;&lt;record&gt;&lt;rec-number&gt;75&lt;/rec-number&gt;&lt;foreign-keys&gt;&lt;key app="EN" db-id="tevtssspz250euez52svzrpm095wtfe9vr9z" timestamp="1429778300"&gt;75&lt;/key&gt;&lt;/foreign-keys&gt;&lt;ref-type name="Journal Article"&gt;17&lt;/ref-type&gt;&lt;contributors&gt;&lt;authors&gt;&lt;author&gt;Coyle, Karin&lt;/author&gt;&lt;author&gt;Basen-Engquist, Karen&lt;/author&gt;&lt;author&gt;Kirby, Douglas&lt;/author&gt;&lt;author&gt;Parcel, Guy&lt;/author&gt;&lt;author&gt;Banspach, Stephen&lt;/author&gt;&lt;author&gt;Collins, Janet&lt;/author&gt;&lt;author&gt;Baumler, Elizabeth&lt;/author&gt;&lt;author&gt;Carvajal, Scott&lt;/author&gt;&lt;author&gt;Harrist, Ronald&lt;/author&gt;&lt;/authors&gt;&lt;/contributors&gt;&lt;titles&gt;&lt;title&gt;Safer choices: reducing teen pregnancy, HIV, and STDs&lt;/title&gt;&lt;secondary-title&gt;Public health reports&lt;/secondary-title&gt;&lt;/titles&gt;&lt;periodical&gt;&lt;full-title&gt;Public health reports&lt;/full-title&gt;&lt;/periodical&gt;&lt;pages&gt;82&lt;/pages&gt;&lt;volume&gt;116&lt;/volume&gt;&lt;number&gt;Suppl 1&lt;/number&gt;&lt;dates&gt;&lt;year&gt;2001&lt;/year&gt;&lt;/dates&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yle, Basen-Engquist (72)</w:t>
            </w:r>
            <w:r w:rsidRPr="00253613">
              <w:rPr>
                <w:rFonts w:eastAsia="Times New Roman" w:cs="Times New Roman"/>
                <w:sz w:val="20"/>
                <w:szCs w:val="20"/>
                <w:lang w:eastAsia="en-GB"/>
              </w:rPr>
              <w:fldChar w:fldCharType="end"/>
            </w:r>
          </w:p>
        </w:tc>
      </w:tr>
      <w:tr w:rsidR="005A7729" w:rsidRPr="00253613" w14:paraId="34789549" w14:textId="77777777" w:rsidTr="005A7729">
        <w:trPr>
          <w:trHeight w:val="20"/>
        </w:trPr>
        <w:tc>
          <w:tcPr>
            <w:tcW w:w="0" w:type="auto"/>
            <w:vMerge/>
            <w:shd w:val="clear" w:color="auto" w:fill="auto"/>
            <w:hideMark/>
          </w:tcPr>
          <w:p w14:paraId="66D9D4B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DC3869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10F3B9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ight&lt;/Author&gt;&lt;Year&gt;2002&lt;/Year&gt;&lt;RecNum&gt;78&lt;/RecNum&gt;&lt;DisplayText&gt;Wight, Raab (73)&lt;/DisplayText&gt;&lt;record&gt;&lt;rec-number&gt;78&lt;/rec-number&gt;&lt;foreign-keys&gt;&lt;key app="EN" db-id="tevtssspz250euez52svzrpm095wtfe9vr9z" timestamp="1429778750"&gt;78&lt;/key&gt;&lt;/foreign-keys&gt;&lt;ref-type name="Journal Article"&gt;17&lt;/ref-type&gt;&lt;contributors&gt;&lt;authors&gt;&lt;author&gt;Wight, Daniel&lt;/author&gt;&lt;author&gt;Raab, Gillian M&lt;/author&gt;&lt;author&gt;Henderson, Marion&lt;/author&gt;&lt;author&gt;Abraham, Charles&lt;/author&gt;&lt;author&gt;Buston, Katie&lt;/author&gt;&lt;author&gt;Hart, Graham&lt;/author&gt;&lt;author&gt;Scott, Sue&lt;/author&gt;&lt;/authors&gt;&lt;/contributors&gt;&lt;titles&gt;&lt;title&gt;Limits of teacher delivered sex education: interim behavioural outcomes from randomised trial&lt;/title&gt;&lt;secondary-title&gt;Bmj&lt;/secondary-title&gt;&lt;/titles&gt;&lt;periodical&gt;&lt;full-title&gt;Bmj&lt;/full-title&gt;&lt;/periodical&gt;&lt;pages&gt;1430&lt;/pages&gt;&lt;volume&gt;324&lt;/volume&gt;&lt;number&gt;7351&lt;/number&gt;&lt;dates&gt;&lt;year&gt;2002&lt;/year&gt;&lt;/dates&gt;&lt;isbn&gt;0959-813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ight, Raab (73)</w:t>
            </w:r>
            <w:r w:rsidRPr="00253613">
              <w:rPr>
                <w:rFonts w:eastAsia="Times New Roman" w:cs="Times New Roman"/>
                <w:sz w:val="20"/>
                <w:szCs w:val="20"/>
                <w:lang w:eastAsia="en-GB"/>
              </w:rPr>
              <w:fldChar w:fldCharType="end"/>
            </w:r>
          </w:p>
        </w:tc>
      </w:tr>
      <w:tr w:rsidR="005A7729" w:rsidRPr="00253613" w14:paraId="37C15E28" w14:textId="77777777" w:rsidTr="005A7729">
        <w:trPr>
          <w:trHeight w:val="20"/>
        </w:trPr>
        <w:tc>
          <w:tcPr>
            <w:tcW w:w="0" w:type="auto"/>
            <w:vMerge/>
            <w:shd w:val="clear" w:color="auto" w:fill="auto"/>
            <w:hideMark/>
          </w:tcPr>
          <w:p w14:paraId="1103DFA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CA88E4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966BD2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tanton&lt;/Author&gt;&lt;Year&gt;2004&lt;/Year&gt;&lt;RecNum&gt;77&lt;/RecNum&gt;&lt;DisplayText&gt;Stanton, Cole (74)&lt;/DisplayText&gt;&lt;record&gt;&lt;rec-number&gt;77&lt;/rec-number&gt;&lt;foreign-keys&gt;&lt;key app="EN" db-id="tevtssspz250euez52svzrpm095wtfe9vr9z" timestamp="1429778603"&gt;77&lt;/key&gt;&lt;/foreign-keys&gt;&lt;ref-type name="Journal Article"&gt;17&lt;/ref-type&gt;&lt;contributors&gt;&lt;authors&gt;&lt;author&gt;Stanton, Bonita&lt;/author&gt;&lt;author&gt;Cole, Matthew&lt;/author&gt;&lt;author&gt;Galbraith, Jennifer&lt;/author&gt;&lt;author&gt;Li, Xiaoming&lt;/author&gt;&lt;author&gt;Pendleton, Sara&lt;/author&gt;&lt;author&gt;Cottrel, Lesley&lt;/author&gt;&lt;author&gt;Marshall, Sharon&lt;/author&gt;&lt;author&gt;Wu, Ying&lt;/author&gt;&lt;author&gt;Kaljee, Linda&lt;/author&gt;&lt;/authors&gt;&lt;/contributors&gt;&lt;titles&gt;&lt;title&gt;Randomized trial of a parent intervention: parents can make a difference in long-term adolescent risk behaviors, perceptions, and knowledge&lt;/title&gt;&lt;secondary-title&gt;Archives of pediatrics &amp;amp; adolescent medicine&lt;/secondary-title&gt;&lt;/titles&gt;&lt;periodical&gt;&lt;full-title&gt;Archives of Pediatrics &amp;amp; Adolescent Medicine&lt;/full-title&gt;&lt;/periodical&gt;&lt;pages&gt;947-955&lt;/pages&gt;&lt;volume&gt;158&lt;/volume&gt;&lt;number&gt;10&lt;/number&gt;&lt;dates&gt;&lt;year&gt;2004&lt;/year&gt;&lt;/dates&gt;&lt;isbn&gt;1072-471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tanton, Cole (74)</w:t>
            </w:r>
            <w:r w:rsidRPr="00253613">
              <w:rPr>
                <w:rFonts w:eastAsia="Times New Roman" w:cs="Times New Roman"/>
                <w:sz w:val="20"/>
                <w:szCs w:val="20"/>
                <w:lang w:eastAsia="en-GB"/>
              </w:rPr>
              <w:fldChar w:fldCharType="end"/>
            </w:r>
          </w:p>
        </w:tc>
      </w:tr>
      <w:tr w:rsidR="005A7729" w:rsidRPr="00253613" w14:paraId="00D2F98F" w14:textId="77777777" w:rsidTr="005A7729">
        <w:trPr>
          <w:trHeight w:val="20"/>
        </w:trPr>
        <w:tc>
          <w:tcPr>
            <w:tcW w:w="0" w:type="auto"/>
            <w:vMerge/>
            <w:shd w:val="clear" w:color="auto" w:fill="auto"/>
            <w:hideMark/>
          </w:tcPr>
          <w:p w14:paraId="1045E533"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4767FA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10B6D3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oyer&lt;/Author&gt;&lt;Year&gt;2005&lt;/Year&gt;&lt;RecNum&gt;72&lt;/RecNum&gt;&lt;DisplayText&gt;Boyer, Shafer (70)&lt;/DisplayText&gt;&lt;record&gt;&lt;rec-number&gt;72&lt;/rec-number&gt;&lt;foreign-keys&gt;&lt;key app="EN" db-id="tevtssspz250euez52svzrpm095wtfe9vr9z" timestamp="1429281668"&gt;72&lt;/key&gt;&lt;/foreign-keys&gt;&lt;ref-type name="Journal Article"&gt;17&lt;/ref-type&gt;&lt;contributors&gt;&lt;authors&gt;&lt;author&gt;Boyer, Cherrie B&lt;/author&gt;&lt;author&gt;Shafer, Mary-Ann&lt;/author&gt;&lt;author&gt;Shaffer, Richard A&lt;/author&gt;&lt;author&gt;Brodine, Stephanie K&lt;/author&gt;&lt;author&gt;Pollack, Lance M&lt;/author&gt;&lt;author&gt;Betsinger, Kelli&lt;/author&gt;&lt;author&gt;Chang, Y Jason&lt;/author&gt;&lt;author&gt;Kraft, Heidi S&lt;/author&gt;&lt;author&gt;Schachter, Julius&lt;/author&gt;&lt;/authors&gt;&lt;/contributors&gt;&lt;titles&gt;&lt;title&gt;Evaluation of a cognitive–behavioral, group, randomized controlled intervention trial to prevent sexually transmitted infections and unintended pregnancies in young women&lt;/title&gt;&lt;secondary-title&gt;Preventive medicine&lt;/secondary-title&gt;&lt;/titles&gt;&lt;periodical&gt;&lt;full-title&gt;Preventive medicine&lt;/full-title&gt;&lt;/periodical&gt;&lt;pages&gt;420-431&lt;/pages&gt;&lt;volume&gt;40&lt;/volume&gt;&lt;number&gt;4&lt;/number&gt;&lt;dates&gt;&lt;year&gt;2005&lt;/year&gt;&lt;/dates&gt;&lt;isbn&gt;0091-74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oyer, Shafer (70)</w:t>
            </w:r>
            <w:r w:rsidRPr="00253613">
              <w:rPr>
                <w:rFonts w:eastAsia="Times New Roman" w:cs="Times New Roman"/>
                <w:sz w:val="20"/>
                <w:szCs w:val="20"/>
                <w:lang w:eastAsia="en-GB"/>
              </w:rPr>
              <w:fldChar w:fldCharType="end"/>
            </w:r>
          </w:p>
        </w:tc>
      </w:tr>
      <w:tr w:rsidR="005A7729" w:rsidRPr="00253613" w14:paraId="5C5F267B" w14:textId="77777777" w:rsidTr="005A7729">
        <w:trPr>
          <w:trHeight w:val="20"/>
        </w:trPr>
        <w:tc>
          <w:tcPr>
            <w:tcW w:w="0" w:type="auto"/>
            <w:vMerge/>
            <w:shd w:val="clear" w:color="auto" w:fill="auto"/>
            <w:hideMark/>
          </w:tcPr>
          <w:p w14:paraId="38BC8EC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4BE727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939FC1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oyle&lt;/Author&gt;&lt;Year&gt;2006&lt;/Year&gt;&lt;RecNum&gt;76&lt;/RecNum&gt;&lt;DisplayText&gt;Coyle, Kirby (75)&lt;/DisplayText&gt;&lt;record&gt;&lt;rec-number&gt;76&lt;/rec-number&gt;&lt;foreign-keys&gt;&lt;key app="EN" db-id="tevtssspz250euez52svzrpm095wtfe9vr9z" timestamp="1429778418"&gt;76&lt;/key&gt;&lt;/foreign-keys&gt;&lt;ref-type name="Journal Article"&gt;17&lt;/ref-type&gt;&lt;contributors&gt;&lt;authors&gt;&lt;author&gt;Coyle, Karin K&lt;/author&gt;&lt;author&gt;Kirby, Douglas B&lt;/author&gt;&lt;author&gt;Robin, Leah E&lt;/author&gt;&lt;author&gt;Banspach, Stephen W&lt;/author&gt;&lt;author&gt;Baumler, Elizabeth&lt;/author&gt;&lt;author&gt;Glassman, Jill R&lt;/author&gt;&lt;/authors&gt;&lt;/contributors&gt;&lt;titles&gt;&lt;title&gt;All4You! A randomized trial of an HIV, other STDs, and pregnancy prevention intervention for alternative school students&lt;/title&gt;&lt;secondary-title&gt;AIDS Education &amp;amp; Prevention&lt;/secondary-title&gt;&lt;/titles&gt;&lt;periodical&gt;&lt;full-title&gt;AIDS Education &amp;amp; Prevention&lt;/full-title&gt;&lt;/periodical&gt;&lt;pages&gt;187-203&lt;/pages&gt;&lt;volume&gt;18&lt;/volume&gt;&lt;number&gt;3&lt;/number&gt;&lt;dates&gt;&lt;year&gt;2006&lt;/year&gt;&lt;/dates&gt;&lt;isbn&gt;0899-954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yle, Kirby (75)</w:t>
            </w:r>
            <w:r w:rsidRPr="00253613">
              <w:rPr>
                <w:rFonts w:eastAsia="Times New Roman" w:cs="Times New Roman"/>
                <w:sz w:val="20"/>
                <w:szCs w:val="20"/>
                <w:lang w:eastAsia="en-GB"/>
              </w:rPr>
              <w:fldChar w:fldCharType="end"/>
            </w:r>
          </w:p>
        </w:tc>
      </w:tr>
      <w:tr w:rsidR="005A7729" w:rsidRPr="00253613" w14:paraId="2E94A12B" w14:textId="77777777" w:rsidTr="005A7729">
        <w:trPr>
          <w:trHeight w:val="20"/>
        </w:trPr>
        <w:tc>
          <w:tcPr>
            <w:tcW w:w="0" w:type="auto"/>
            <w:vMerge/>
            <w:shd w:val="clear" w:color="auto" w:fill="auto"/>
            <w:hideMark/>
          </w:tcPr>
          <w:p w14:paraId="49541BD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ABCFB2C"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EFC885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oss&lt;/Author&gt;&lt;Year&gt;2007&lt;/Year&gt;&lt;RecNum&gt;70&lt;/RecNum&gt;&lt;DisplayText&gt;Ross, Changalucha (67)&lt;/DisplayText&gt;&lt;record&gt;&lt;rec-number&gt;70&lt;/rec-number&gt;&lt;foreign-keys&gt;&lt;key app="EN" db-id="tevtssspz250euez52svzrpm095wtfe9vr9z" timestamp="1429281391"&gt;70&lt;/key&gt;&lt;/foreign-keys&gt;&lt;ref-type name="Journal Article"&gt;17&lt;/ref-type&gt;&lt;contributors&gt;&lt;authors&gt;&lt;author&gt;Ross, David A&lt;/author&gt;&lt;author&gt;Changalucha, John&lt;/author&gt;&lt;author&gt;Obasi, Angela IN&lt;/author&gt;&lt;author&gt;Todd, Jim&lt;/author&gt;&lt;author&gt;Plummer, Mary L&lt;/author&gt;&lt;author&gt;Cleophas-Mazige, Bernadette&lt;/author&gt;&lt;author&gt;Anemona, Alessandra&lt;/author&gt;&lt;author&gt;Everett, Dean&lt;/author&gt;&lt;author&gt;Weiss, Helen A&lt;/author&gt;&lt;author&gt;Mabey, David C&lt;/author&gt;&lt;/authors&gt;&lt;/contributors&gt;&lt;titles&gt;&lt;title&gt;Biological and behavioural impact of an adolescent sexual health intervention in Tanzania: a community-randomized trial&lt;/title&gt;&lt;secondary-title&gt;Aids&lt;/secondary-title&gt;&lt;/titles&gt;&lt;periodical&gt;&lt;full-title&gt;Aids&lt;/full-title&gt;&lt;/periodical&gt;&lt;pages&gt;1943-1955&lt;/pages&gt;&lt;volume&gt;21&lt;/volume&gt;&lt;number&gt;14&lt;/number&gt;&lt;dates&gt;&lt;year&gt;2007&lt;/year&gt;&lt;/dates&gt;&lt;isbn&gt;0269-937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oss, Changalucha (67)</w:t>
            </w:r>
            <w:r w:rsidRPr="00253613">
              <w:rPr>
                <w:rFonts w:eastAsia="Times New Roman" w:cs="Times New Roman"/>
                <w:sz w:val="20"/>
                <w:szCs w:val="20"/>
                <w:lang w:eastAsia="en-GB"/>
              </w:rPr>
              <w:fldChar w:fldCharType="end"/>
            </w:r>
          </w:p>
        </w:tc>
      </w:tr>
      <w:tr w:rsidR="005A7729" w:rsidRPr="00253613" w14:paraId="11A434F5" w14:textId="77777777" w:rsidTr="005A7729">
        <w:trPr>
          <w:trHeight w:val="20"/>
        </w:trPr>
        <w:tc>
          <w:tcPr>
            <w:tcW w:w="0" w:type="auto"/>
            <w:vMerge/>
            <w:shd w:val="clear" w:color="auto" w:fill="auto"/>
            <w:hideMark/>
          </w:tcPr>
          <w:p w14:paraId="16F7BF2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96DB89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14EC51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owan&lt;/Author&gt;&lt;Year&gt;2010&lt;/Year&gt;&lt;RecNum&gt;69&lt;/RecNum&gt;&lt;DisplayText&gt;Cowan, Pascoe (69)&lt;/DisplayText&gt;&lt;record&gt;&lt;rec-number&gt;69&lt;/rec-number&gt;&lt;foreign-keys&gt;&lt;key app="EN" db-id="tevtssspz250euez52svzrpm095wtfe9vr9z" timestamp="1429281299"&gt;69&lt;/key&gt;&lt;/foreign-keys&gt;&lt;ref-type name="Journal Article"&gt;17&lt;/ref-type&gt;&lt;contributors&gt;&lt;authors&gt;&lt;author&gt;Cowan, Frances M&lt;/author&gt;&lt;author&gt;Pascoe, Sophie JS&lt;/author&gt;&lt;author&gt;Langhaug, Lisa F&lt;/author&gt;&lt;author&gt;Mavhu, Webster&lt;/author&gt;&lt;author&gt;Chidiya, Samson&lt;/author&gt;&lt;author&gt;Jaffar, Shabbar&lt;/author&gt;&lt;author&gt;Mbizvo, Michael&lt;/author&gt;&lt;author&gt;Stephenson, Judith M&lt;/author&gt;&lt;author&gt;Johnson, Anne M&lt;/author&gt;&lt;author&gt;Power, Robert M&lt;/author&gt;&lt;/authors&gt;&lt;/contributors&gt;&lt;titles&gt;&lt;title&gt;The Regai Dzive Shiri Project: results of a randomised trial of an HIV prevention intervention for Zimbabwean youth&lt;/title&gt;&lt;secondary-title&gt;AIDS (London, England)&lt;/secondary-title&gt;&lt;/titles&gt;&lt;periodical&gt;&lt;full-title&gt;AIDS (London, England)&lt;/full-title&gt;&lt;/periodical&gt;&lt;pages&gt;2541&lt;/pages&gt;&lt;volume&gt;24&lt;/volume&gt;&lt;number&gt;16&lt;/number&gt;&lt;dates&gt;&lt;year&gt;2010&lt;/year&gt;&lt;/dates&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wan, Pascoe (69)</w:t>
            </w:r>
            <w:r w:rsidRPr="00253613">
              <w:rPr>
                <w:rFonts w:eastAsia="Times New Roman" w:cs="Times New Roman"/>
                <w:sz w:val="20"/>
                <w:szCs w:val="20"/>
                <w:lang w:eastAsia="en-GB"/>
              </w:rPr>
              <w:fldChar w:fldCharType="end"/>
            </w:r>
          </w:p>
        </w:tc>
      </w:tr>
      <w:tr w:rsidR="005A7729" w:rsidRPr="00253613" w14:paraId="6C2184DB" w14:textId="77777777" w:rsidTr="005A7729">
        <w:trPr>
          <w:trHeight w:val="20"/>
        </w:trPr>
        <w:tc>
          <w:tcPr>
            <w:tcW w:w="0" w:type="auto"/>
            <w:shd w:val="clear" w:color="auto" w:fill="auto"/>
            <w:hideMark/>
          </w:tcPr>
          <w:p w14:paraId="63905E70"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Remote and web 2.0 interventions for promoting physical activity</w:t>
            </w:r>
          </w:p>
        </w:tc>
        <w:tc>
          <w:tcPr>
            <w:tcW w:w="0" w:type="auto"/>
            <w:shd w:val="clear" w:color="auto" w:fill="auto"/>
            <w:hideMark/>
          </w:tcPr>
          <w:p w14:paraId="3483DAC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Heart Group</w:t>
            </w:r>
          </w:p>
        </w:tc>
        <w:tc>
          <w:tcPr>
            <w:tcW w:w="0" w:type="auto"/>
            <w:shd w:val="clear" w:color="auto" w:fill="auto"/>
            <w:hideMark/>
          </w:tcPr>
          <w:p w14:paraId="416E152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Elley&lt;/Author&gt;&lt;Year&gt;2003&lt;/Year&gt;&lt;RecNum&gt;79&lt;/RecNum&gt;&lt;DisplayText&gt;Elley, Kerse (76)&lt;/DisplayText&gt;&lt;record&gt;&lt;rec-number&gt;79&lt;/rec-number&gt;&lt;foreign-keys&gt;&lt;key app="EN" db-id="tevtssspz250euez52svzrpm095wtfe9vr9z" timestamp="1429778807"&gt;79&lt;/key&gt;&lt;/foreign-keys&gt;&lt;ref-type name="Journal Article"&gt;17&lt;/ref-type&gt;&lt;contributors&gt;&lt;authors&gt;&lt;author&gt;Elley, C Raina&lt;/author&gt;&lt;author&gt;Kerse, Ngaire&lt;/author&gt;&lt;author&gt;Arroll, Bruce&lt;/author&gt;&lt;author&gt;Robinson, Elizabeth&lt;/author&gt;&lt;/authors&gt;&lt;/contributors&gt;&lt;titles&gt;&lt;title&gt;Effectiveness of counselling patients on physical activity in general practice: cluster randomised controlled trial&lt;/title&gt;&lt;secondary-title&gt;Bmj&lt;/secondary-title&gt;&lt;/titles&gt;&lt;periodical&gt;&lt;full-title&gt;Bmj&lt;/full-title&gt;&lt;/periodical&gt;&lt;pages&gt;793&lt;/pages&gt;&lt;volume&gt;326&lt;/volume&gt;&lt;number&gt;7393&lt;/number&gt;&lt;dates&gt;&lt;year&gt;2003&lt;/year&gt;&lt;/dates&gt;&lt;isbn&gt;0959-813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Elley, Kerse (76)</w:t>
            </w:r>
            <w:r w:rsidRPr="00253613">
              <w:rPr>
                <w:rFonts w:eastAsia="Times New Roman" w:cs="Times New Roman"/>
                <w:sz w:val="20"/>
                <w:szCs w:val="20"/>
                <w:lang w:eastAsia="en-GB"/>
              </w:rPr>
              <w:fldChar w:fldCharType="end"/>
            </w:r>
          </w:p>
        </w:tc>
      </w:tr>
      <w:tr w:rsidR="005A7729" w:rsidRPr="00253613" w14:paraId="42A6540D" w14:textId="77777777" w:rsidTr="005A7729">
        <w:trPr>
          <w:trHeight w:val="20"/>
        </w:trPr>
        <w:tc>
          <w:tcPr>
            <w:tcW w:w="0" w:type="auto"/>
            <w:vMerge w:val="restart"/>
            <w:shd w:val="clear" w:color="auto" w:fill="auto"/>
            <w:hideMark/>
          </w:tcPr>
          <w:p w14:paraId="5CF2A504"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Decentralising HIV treatment in lower- and middle-income countries</w:t>
            </w:r>
          </w:p>
        </w:tc>
        <w:tc>
          <w:tcPr>
            <w:tcW w:w="0" w:type="auto"/>
            <w:vMerge w:val="restart"/>
            <w:shd w:val="clear" w:color="auto" w:fill="auto"/>
            <w:hideMark/>
          </w:tcPr>
          <w:p w14:paraId="63B1742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HIV/AIDS Group</w:t>
            </w:r>
          </w:p>
        </w:tc>
        <w:tc>
          <w:tcPr>
            <w:tcW w:w="0" w:type="auto"/>
            <w:shd w:val="clear" w:color="auto" w:fill="auto"/>
            <w:hideMark/>
          </w:tcPr>
          <w:p w14:paraId="29C2C78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Jaffar&lt;/Author&gt;&lt;Year&gt;2010&lt;/Year&gt;&lt;RecNum&gt;80&lt;/RecNum&gt;&lt;DisplayText&gt;Jaffar, Amuron (77)&lt;/DisplayText&gt;&lt;record&gt;&lt;rec-number&gt;80&lt;/rec-number&gt;&lt;foreign-keys&gt;&lt;key app="EN" db-id="tevtssspz250euez52svzrpm095wtfe9vr9z" timestamp="1429778943"&gt;80&lt;/key&gt;&lt;/foreign-keys&gt;&lt;ref-type name="Journal Article"&gt;17&lt;/ref-type&gt;&lt;contributors&gt;&lt;authors&gt;&lt;author&gt;Jaffar, Shabbar&lt;/author&gt;&lt;author&gt;Amuron, Barbara&lt;/author&gt;&lt;author&gt;Foster, Susan&lt;/author&gt;&lt;author&gt;Birungi, Josephine&lt;/author&gt;&lt;author&gt;Levin, Jonathan&lt;/author&gt;&lt;author&gt;Namara, Geoffrey&lt;/author&gt;&lt;author&gt;Nabiryo, Christine&lt;/author&gt;&lt;author&gt;Ndembi, Nicaise&lt;/author&gt;&lt;author&gt;Kyomuhangi, Rosette&lt;/author&gt;&lt;author&gt;Opio, Alex&lt;/author&gt;&lt;/authors&gt;&lt;/contributors&gt;&lt;titles&gt;&lt;title&gt;Rates of virological failure in patients treated in a home-based versus a facility-based HIV-care model in Jinja, southeast Uganda: a cluster-randomised equivalence trial&lt;/title&gt;&lt;secondary-title&gt;The Lancet&lt;/secondary-title&gt;&lt;/titles&gt;&lt;periodical&gt;&lt;full-title&gt;The Lancet&lt;/full-title&gt;&lt;/periodical&gt;&lt;pages&gt;2080-2089&lt;/pages&gt;&lt;volume&gt;374&lt;/volume&gt;&lt;number&gt;9707&lt;/number&gt;&lt;dates&gt;&lt;year&gt;2010&lt;/year&gt;&lt;/dates&gt;&lt;isbn&gt;0140-67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Jaffar, Amuron (77)</w:t>
            </w:r>
            <w:r w:rsidRPr="00253613">
              <w:rPr>
                <w:rFonts w:eastAsia="Times New Roman" w:cs="Times New Roman"/>
                <w:sz w:val="20"/>
                <w:szCs w:val="20"/>
                <w:lang w:eastAsia="en-GB"/>
              </w:rPr>
              <w:fldChar w:fldCharType="end"/>
            </w:r>
          </w:p>
        </w:tc>
      </w:tr>
      <w:tr w:rsidR="005A7729" w:rsidRPr="00253613" w14:paraId="5C7735B5" w14:textId="77777777" w:rsidTr="005A7729">
        <w:trPr>
          <w:trHeight w:val="20"/>
        </w:trPr>
        <w:tc>
          <w:tcPr>
            <w:tcW w:w="0" w:type="auto"/>
            <w:vMerge/>
            <w:shd w:val="clear" w:color="auto" w:fill="auto"/>
            <w:hideMark/>
          </w:tcPr>
          <w:p w14:paraId="01F34A3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D7220F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E67F53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elke&lt;/Author&gt;&lt;Year&gt;2010&lt;/Year&gt;&lt;RecNum&gt;81&lt;/RecNum&gt;&lt;DisplayText&gt;Selke, Kimaiyo (78)&lt;/DisplayText&gt;&lt;record&gt;&lt;rec-number&gt;81&lt;/rec-number&gt;&lt;foreign-keys&gt;&lt;key app="EN" db-id="tevtssspz250euez52svzrpm095wtfe9vr9z" timestamp="1429778967"&gt;81&lt;/key&gt;&lt;/foreign-keys&gt;&lt;ref-type name="Journal Article"&gt;17&lt;/ref-type&gt;&lt;contributors&gt;&lt;authors&gt;&lt;author&gt;Selke, Henry M&lt;/author&gt;&lt;author&gt;Kimaiyo, Sylvester&lt;/author&gt;&lt;author&gt;Sidle, John E&lt;/author&gt;&lt;author&gt;Vedanthan, Rajesh&lt;/author&gt;&lt;author&gt;Tierney, William M&lt;/author&gt;&lt;author&gt;Shen, Changyu&lt;/author&gt;&lt;author&gt;Denski, Cheryl D&lt;/author&gt;&lt;author&gt;Katschke, Adrian R&lt;/author&gt;&lt;author&gt;Wools-Kaloustian, Kara&lt;/author&gt;&lt;/authors&gt;&lt;/contributors&gt;&lt;titles&gt;&lt;title&gt;Task-shifting of antiretroviral delivery from health care workers to persons living with HIV/AIDS: clinical outcomes of a community-based program in Kenya&lt;/title&gt;&lt;secondary-title&gt;JAIDS Journal of Acquired Immune Deficiency Syndromes&lt;/secondary-title&gt;&lt;/titles&gt;&lt;periodical&gt;&lt;full-title&gt;JAIDS Journal of Acquired Immune Deficiency Syndromes&lt;/full-title&gt;&lt;/periodical&gt;&lt;pages&gt;483-490&lt;/pages&gt;&lt;volume&gt;55&lt;/volume&gt;&lt;number&gt;4&lt;/number&gt;&lt;dates&gt;&lt;year&gt;2010&lt;/year&gt;&lt;/dates&gt;&lt;isbn&gt;1525-41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elke, Kimaiyo (78)</w:t>
            </w:r>
            <w:r w:rsidRPr="00253613">
              <w:rPr>
                <w:rFonts w:eastAsia="Times New Roman" w:cs="Times New Roman"/>
                <w:sz w:val="20"/>
                <w:szCs w:val="20"/>
                <w:lang w:eastAsia="en-GB"/>
              </w:rPr>
              <w:fldChar w:fldCharType="end"/>
            </w:r>
          </w:p>
        </w:tc>
      </w:tr>
      <w:tr w:rsidR="005A7729" w:rsidRPr="00253613" w14:paraId="3B4A9472" w14:textId="77777777" w:rsidTr="005A7729">
        <w:trPr>
          <w:trHeight w:val="20"/>
        </w:trPr>
        <w:tc>
          <w:tcPr>
            <w:tcW w:w="0" w:type="auto"/>
            <w:vMerge w:val="restart"/>
            <w:shd w:val="clear" w:color="auto" w:fill="auto"/>
            <w:hideMark/>
          </w:tcPr>
          <w:p w14:paraId="6454435C" w14:textId="77777777" w:rsidR="005A7729" w:rsidRPr="00253613" w:rsidRDefault="005A7729" w:rsidP="00AB51F0">
            <w:pPr>
              <w:pStyle w:val="NoSpacing"/>
              <w:spacing w:line="276" w:lineRule="auto"/>
              <w:rPr>
                <w:rFonts w:eastAsia="Times New Roman" w:cs="Times New Roman"/>
                <w:bCs/>
                <w:sz w:val="20"/>
                <w:szCs w:val="20"/>
                <w:lang w:eastAsia="en-GB"/>
              </w:rPr>
            </w:pPr>
            <w:proofErr w:type="spellStart"/>
            <w:r w:rsidRPr="00253613">
              <w:rPr>
                <w:rFonts w:eastAsia="Times New Roman" w:cs="Times New Roman"/>
                <w:bCs/>
                <w:sz w:val="20"/>
                <w:szCs w:val="20"/>
                <w:lang w:eastAsia="en-GB"/>
              </w:rPr>
              <w:t>Primaquine</w:t>
            </w:r>
            <w:proofErr w:type="spellEnd"/>
            <w:r w:rsidRPr="00253613">
              <w:rPr>
                <w:rFonts w:eastAsia="Times New Roman" w:cs="Times New Roman"/>
                <w:bCs/>
                <w:sz w:val="20"/>
                <w:szCs w:val="20"/>
                <w:lang w:eastAsia="en-GB"/>
              </w:rPr>
              <w:t xml:space="preserve"> for preventing relapse in people with </w:t>
            </w:r>
            <w:r w:rsidRPr="00253613">
              <w:rPr>
                <w:rFonts w:eastAsia="Times New Roman" w:cs="Times New Roman"/>
                <w:bCs/>
                <w:i/>
                <w:iCs/>
                <w:sz w:val="20"/>
                <w:szCs w:val="20"/>
                <w:lang w:eastAsia="en-GB"/>
              </w:rPr>
              <w:t xml:space="preserve">Plasmodium </w:t>
            </w:r>
            <w:proofErr w:type="spellStart"/>
            <w:r w:rsidRPr="00253613">
              <w:rPr>
                <w:rFonts w:eastAsia="Times New Roman" w:cs="Times New Roman"/>
                <w:bCs/>
                <w:i/>
                <w:iCs/>
                <w:sz w:val="20"/>
                <w:szCs w:val="20"/>
                <w:lang w:eastAsia="en-GB"/>
              </w:rPr>
              <w:t>vivax</w:t>
            </w:r>
            <w:r w:rsidRPr="00253613">
              <w:rPr>
                <w:rFonts w:eastAsia="Times New Roman" w:cs="Times New Roman"/>
                <w:bCs/>
                <w:sz w:val="20"/>
                <w:szCs w:val="20"/>
                <w:lang w:eastAsia="en-GB"/>
              </w:rPr>
              <w:t>malaria</w:t>
            </w:r>
            <w:proofErr w:type="spellEnd"/>
            <w:r w:rsidRPr="00253613">
              <w:rPr>
                <w:rFonts w:eastAsia="Times New Roman" w:cs="Times New Roman"/>
                <w:bCs/>
                <w:sz w:val="20"/>
                <w:szCs w:val="20"/>
                <w:lang w:eastAsia="en-GB"/>
              </w:rPr>
              <w:t xml:space="preserve"> treated with chloroquine</w:t>
            </w:r>
          </w:p>
        </w:tc>
        <w:tc>
          <w:tcPr>
            <w:tcW w:w="0" w:type="auto"/>
            <w:vMerge w:val="restart"/>
            <w:shd w:val="clear" w:color="auto" w:fill="auto"/>
            <w:hideMark/>
          </w:tcPr>
          <w:p w14:paraId="0FA8FBC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Infectious Diseases Group</w:t>
            </w:r>
          </w:p>
        </w:tc>
        <w:tc>
          <w:tcPr>
            <w:tcW w:w="0" w:type="auto"/>
            <w:shd w:val="clear" w:color="auto" w:fill="auto"/>
            <w:hideMark/>
          </w:tcPr>
          <w:p w14:paraId="60CF2B6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eslie&lt;/Author&gt;&lt;Year&gt;2004&lt;/Year&gt;&lt;RecNum&gt;82&lt;/RecNum&gt;&lt;DisplayText&gt;Leslie, Rab (79)&lt;/DisplayText&gt;&lt;record&gt;&lt;rec-number&gt;82&lt;/rec-number&gt;&lt;foreign-keys&gt;&lt;key app="EN" db-id="tevtssspz250euez52svzrpm095wtfe9vr9z" timestamp="1429779050"&gt;82&lt;/key&gt;&lt;/foreign-keys&gt;&lt;ref-type name="Journal Article"&gt;17&lt;/ref-type&gt;&lt;contributors&gt;&lt;authors&gt;&lt;author&gt;Leslie, Toby&lt;/author&gt;&lt;author&gt;Rab, Mohammad Abdur&lt;/author&gt;&lt;author&gt;Ahmadzai, Hayat&lt;/author&gt;&lt;author&gt;Durrani, Naeem&lt;/author&gt;&lt;author&gt;Fayaz, Mohammad&lt;/author&gt;&lt;author&gt;Kolaczinski, Jan&lt;/author&gt;&lt;author&gt;Rowland, Mark&lt;/author&gt;&lt;/authors&gt;&lt;/contributors&gt;&lt;titles&gt;&lt;title&gt;Compliance with 14-day primaquine therapy for radical cure of vivax malaria—a randomized placebo-controlled trial comparing unsupervised with supervised treatment&lt;/title&gt;&lt;secondary-title&gt;Transactions of the Royal Society of Tropical Medicine and Hygiene&lt;/secondary-title&gt;&lt;/titles&gt;&lt;periodical&gt;&lt;full-title&gt;Transactions of the Royal Society of Tropical Medicine and Hygiene&lt;/full-title&gt;&lt;/periodical&gt;&lt;pages&gt;168-173&lt;/pages&gt;&lt;volume&gt;98&lt;/volume&gt;&lt;number&gt;3&lt;/number&gt;&lt;dates&gt;&lt;year&gt;2004&lt;/year&gt;&lt;/dates&gt;&lt;isbn&gt;0035-920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eslie, Rab (79)</w:t>
            </w:r>
            <w:r w:rsidRPr="00253613">
              <w:rPr>
                <w:rFonts w:eastAsia="Times New Roman" w:cs="Times New Roman"/>
                <w:sz w:val="20"/>
                <w:szCs w:val="20"/>
                <w:lang w:eastAsia="en-GB"/>
              </w:rPr>
              <w:fldChar w:fldCharType="end"/>
            </w:r>
          </w:p>
        </w:tc>
      </w:tr>
      <w:tr w:rsidR="005A7729" w:rsidRPr="00253613" w14:paraId="2B2884AF" w14:textId="77777777" w:rsidTr="005A7729">
        <w:trPr>
          <w:trHeight w:val="20"/>
        </w:trPr>
        <w:tc>
          <w:tcPr>
            <w:tcW w:w="0" w:type="auto"/>
            <w:vMerge/>
            <w:shd w:val="clear" w:color="auto" w:fill="auto"/>
            <w:hideMark/>
          </w:tcPr>
          <w:p w14:paraId="372D9AA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B93C0B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E549BC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eslie&lt;/Author&gt;&lt;Year&gt;2008&lt;/Year&gt;&lt;RecNum&gt;83&lt;/RecNum&gt;&lt;DisplayText&gt;Leslie, Mayan (80)&lt;/DisplayText&gt;&lt;record&gt;&lt;rec-number&gt;83&lt;/rec-number&gt;&lt;foreign-keys&gt;&lt;key app="EN" db-id="tevtssspz250euez52svzrpm095wtfe9vr9z" timestamp="1429779072"&gt;83&lt;/key&gt;&lt;/foreign-keys&gt;&lt;ref-type name="Journal Article"&gt;17&lt;/ref-type&gt;&lt;contributors&gt;&lt;authors&gt;&lt;author&gt;Leslie, Toby&lt;/author&gt;&lt;author&gt;Mayan, Ismail&lt;/author&gt;&lt;author&gt;Mohammed, Nasir&lt;/author&gt;&lt;author&gt;Erasmus, Panna&lt;/author&gt;&lt;author&gt;Kolaczinski, Jan&lt;/author&gt;&lt;author&gt;Whitty, Christopher JM&lt;/author&gt;&lt;author&gt;Rowland, Mark&lt;/author&gt;&lt;/authors&gt;&lt;/contributors&gt;&lt;titles&gt;&lt;title&gt;A randomised trial of an eight-week, once weekly primaquine regimen to prevent relapse of Plasmodium vivax in Northwest Frontier Province, Pakistan&lt;/title&gt;&lt;secondary-title&gt;PLoS One&lt;/secondary-title&gt;&lt;/titles&gt;&lt;periodical&gt;&lt;full-title&gt;PLoS One&lt;/full-title&gt;&lt;/periodical&gt;&lt;pages&gt;e2861&lt;/pages&gt;&lt;volume&gt;3&lt;/volume&gt;&lt;number&gt;8&lt;/number&gt;&lt;dates&gt;&lt;year&gt;2008&lt;/year&gt;&lt;/dates&gt;&lt;isbn&gt;1932-620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eslie, Mayan (80)</w:t>
            </w:r>
            <w:r w:rsidRPr="00253613">
              <w:rPr>
                <w:rFonts w:eastAsia="Times New Roman" w:cs="Times New Roman"/>
                <w:sz w:val="20"/>
                <w:szCs w:val="20"/>
                <w:lang w:eastAsia="en-GB"/>
              </w:rPr>
              <w:fldChar w:fldCharType="end"/>
            </w:r>
          </w:p>
        </w:tc>
      </w:tr>
      <w:tr w:rsidR="005A7729" w:rsidRPr="00253613" w14:paraId="7F7C0A28" w14:textId="77777777" w:rsidTr="005A7729">
        <w:trPr>
          <w:trHeight w:val="20"/>
        </w:trPr>
        <w:tc>
          <w:tcPr>
            <w:tcW w:w="0" w:type="auto"/>
            <w:vMerge w:val="restart"/>
            <w:shd w:val="clear" w:color="auto" w:fill="auto"/>
            <w:hideMark/>
          </w:tcPr>
          <w:p w14:paraId="4C76F594"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Mosquito larval source management for controlling malaria</w:t>
            </w:r>
          </w:p>
        </w:tc>
        <w:tc>
          <w:tcPr>
            <w:tcW w:w="0" w:type="auto"/>
            <w:vMerge w:val="restart"/>
            <w:shd w:val="clear" w:color="auto" w:fill="auto"/>
            <w:hideMark/>
          </w:tcPr>
          <w:p w14:paraId="0AB81DF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Infectious Diseases Group</w:t>
            </w:r>
          </w:p>
        </w:tc>
        <w:tc>
          <w:tcPr>
            <w:tcW w:w="0" w:type="auto"/>
            <w:shd w:val="clear" w:color="auto" w:fill="auto"/>
            <w:hideMark/>
          </w:tcPr>
          <w:p w14:paraId="54622F1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Yapabandara&lt;/Author&gt;&lt;Year&gt;2001&lt;/Year&gt;&lt;RecNum&gt;85&lt;/RecNum&gt;&lt;DisplayText&gt;Yapabandara, Curtis (81)&lt;/DisplayText&gt;&lt;record&gt;&lt;rec-number&gt;85&lt;/rec-number&gt;&lt;foreign-keys&gt;&lt;key app="EN" db-id="tevtssspz250euez52svzrpm095wtfe9vr9z" timestamp="1429779139"&gt;85&lt;/key&gt;&lt;/foreign-keys&gt;&lt;ref-type name="Journal Article"&gt;17&lt;/ref-type&gt;&lt;contributors&gt;&lt;authors&gt;&lt;author&gt;Yapabandara, AMGM&lt;/author&gt;&lt;author&gt;Curtis, CF&lt;/author&gt;&lt;author&gt;Wickramasinghe, MB&lt;/author&gt;&lt;author&gt;Fernando, WP&lt;/author&gt;&lt;/authors&gt;&lt;/contributors&gt;&lt;titles&gt;&lt;title&gt;Control of malaria vectors with the insect growth regulator pyriproxyfen in a gem-mining area in Sri Lanka&lt;/title&gt;&lt;secondary-title&gt;Acta tropica&lt;/secondary-title&gt;&lt;/titles&gt;&lt;periodical&gt;&lt;full-title&gt;Acta tropica&lt;/full-title&gt;&lt;/periodical&gt;&lt;pages&gt;265-276&lt;/pages&gt;&lt;volume&gt;80&lt;/volume&gt;&lt;number&gt;3&lt;/number&gt;&lt;dates&gt;&lt;year&gt;2001&lt;/year&gt;&lt;/dates&gt;&lt;isbn&gt;0001-706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Yapabandara, Curtis (81)</w:t>
            </w:r>
            <w:r w:rsidRPr="00253613">
              <w:rPr>
                <w:rFonts w:eastAsia="Times New Roman" w:cs="Times New Roman"/>
                <w:sz w:val="20"/>
                <w:szCs w:val="20"/>
                <w:lang w:eastAsia="en-GB"/>
              </w:rPr>
              <w:fldChar w:fldCharType="end"/>
            </w:r>
          </w:p>
        </w:tc>
      </w:tr>
      <w:tr w:rsidR="005A7729" w:rsidRPr="00253613" w14:paraId="25FD2774" w14:textId="77777777" w:rsidTr="005A7729">
        <w:trPr>
          <w:trHeight w:val="20"/>
        </w:trPr>
        <w:tc>
          <w:tcPr>
            <w:tcW w:w="0" w:type="auto"/>
            <w:vMerge/>
            <w:shd w:val="clear" w:color="auto" w:fill="auto"/>
            <w:hideMark/>
          </w:tcPr>
          <w:p w14:paraId="549EAA53"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5F90D7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E875E5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Yapabandara&lt;/Author&gt;&lt;Year&gt;2004&lt;/Year&gt;&lt;RecNum&gt;213&lt;/RecNum&gt;&lt;DisplayText&gt;Yapabandara and Curtis (82)&lt;/DisplayText&gt;&lt;record&gt;&lt;rec-number&gt;213&lt;/rec-number&gt;&lt;foreign-keys&gt;&lt;key app="EN" db-id="tevtssspz250euez52svzrpm095wtfe9vr9z" timestamp="1429799321"&gt;213&lt;/key&gt;&lt;/foreign-keys&gt;&lt;ref-type name="Journal Article"&gt;17&lt;/ref-type&gt;&lt;contributors&gt;&lt;authors&gt;&lt;author&gt;Yapabandara, AMGM&lt;/author&gt;&lt;author&gt;Curtis, CF&lt;/author&gt;&lt;/authors&gt;&lt;/contributors&gt;&lt;titles&gt;&lt;title&gt;Control of Vectors and Incidence of Malaria in an Irrigated Settlement Scheme in Sri Lanka When Using the Insect Growth Regulator Pyriproxyfen&lt;/title&gt;&lt;secondary-title&gt;Journal of the American Mosquito Control Association&lt;/secondary-title&gt;&lt;/titles&gt;&lt;periodical&gt;&lt;full-title&gt;Journal of the American Mosquito Control Association&lt;/full-title&gt;&lt;/periodical&gt;&lt;pages&gt;395-400&lt;/pages&gt;&lt;volume&gt;20&lt;/volume&gt;&lt;number&gt;4&lt;/number&gt;&lt;dates&gt;&lt;year&gt;2004&lt;/year&gt;&lt;/dates&gt;&lt;isbn&gt;8756-971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Yapabandara and Curtis (82)</w:t>
            </w:r>
            <w:r w:rsidRPr="00253613">
              <w:rPr>
                <w:rFonts w:eastAsia="Times New Roman" w:cs="Times New Roman"/>
                <w:sz w:val="20"/>
                <w:szCs w:val="20"/>
                <w:lang w:eastAsia="en-GB"/>
              </w:rPr>
              <w:fldChar w:fldCharType="end"/>
            </w:r>
          </w:p>
        </w:tc>
      </w:tr>
      <w:tr w:rsidR="005A7729" w:rsidRPr="00253613" w14:paraId="4A569403" w14:textId="77777777" w:rsidTr="005A7729">
        <w:trPr>
          <w:trHeight w:val="20"/>
        </w:trPr>
        <w:tc>
          <w:tcPr>
            <w:tcW w:w="0" w:type="auto"/>
            <w:vMerge/>
            <w:shd w:val="clear" w:color="auto" w:fill="auto"/>
            <w:hideMark/>
          </w:tcPr>
          <w:p w14:paraId="7BDF524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165208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F9E8D4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hililu&lt;/Author&gt;&lt;Year&gt;2007&lt;/Year&gt;&lt;RecNum&gt;84&lt;/RecNum&gt;&lt;DisplayText&gt;Shililu, Mbogo (83)&lt;/DisplayText&gt;&lt;record&gt;&lt;rec-number&gt;84&lt;/rec-number&gt;&lt;foreign-keys&gt;&lt;key app="EN" db-id="tevtssspz250euez52svzrpm095wtfe9vr9z" timestamp="1429779093"&gt;84&lt;/key&gt;&lt;/foreign-keys&gt;&lt;ref-type name="Journal Article"&gt;17&lt;/ref-type&gt;&lt;contributors&gt;&lt;authors&gt;&lt;author&gt;Shililu, Josephat&lt;/author&gt;&lt;author&gt;Mbogo, Charles&lt;/author&gt;&lt;author&gt;Ghebremeskel, Tewolde&lt;/author&gt;&lt;author&gt;Githure, John&lt;/author&gt;&lt;author&gt;Novak, Robert&lt;/author&gt;&lt;/authors&gt;&lt;/contributors&gt;&lt;titles&gt;&lt;title&gt;Mosquito larval habitats in a semiarid ecosystem in Eritrea: impact of larval habitat management on Anopheles arabiensis population&lt;/title&gt;&lt;secondary-title&gt;The American journal of tropical medicine and hygiene&lt;/secondary-title&gt;&lt;/titles&gt;&lt;periodical&gt;&lt;full-title&gt;The American journal of tropical medicine and hygiene&lt;/full-title&gt;&lt;/periodical&gt;&lt;pages&gt;103-110&lt;/pages&gt;&lt;volume&gt;76&lt;/volume&gt;&lt;number&gt;1&lt;/number&gt;&lt;dates&gt;&lt;year&gt;2007&lt;/year&gt;&lt;/dates&gt;&lt;isbn&gt;0002-963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hililu, Mbogo (83)</w:t>
            </w:r>
            <w:r w:rsidRPr="00253613">
              <w:rPr>
                <w:rFonts w:eastAsia="Times New Roman" w:cs="Times New Roman"/>
                <w:sz w:val="20"/>
                <w:szCs w:val="20"/>
                <w:lang w:eastAsia="en-GB"/>
              </w:rPr>
              <w:fldChar w:fldCharType="end"/>
            </w:r>
          </w:p>
        </w:tc>
      </w:tr>
      <w:tr w:rsidR="005A7729" w:rsidRPr="00253613" w14:paraId="52045DC9" w14:textId="77777777" w:rsidTr="005A7729">
        <w:trPr>
          <w:trHeight w:val="337"/>
        </w:trPr>
        <w:tc>
          <w:tcPr>
            <w:tcW w:w="0" w:type="auto"/>
            <w:vMerge/>
            <w:shd w:val="clear" w:color="auto" w:fill="auto"/>
            <w:hideMark/>
          </w:tcPr>
          <w:p w14:paraId="76791B4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F17FA4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5E9A2A6" w14:textId="77777777" w:rsidR="005A7729" w:rsidRPr="00253613" w:rsidRDefault="005A7729" w:rsidP="00AB51F0">
            <w:pPr>
              <w:pStyle w:val="NoSpacing"/>
              <w:spacing w:line="276" w:lineRule="auto"/>
              <w:rPr>
                <w:rFonts w:eastAsia="Times New Roman" w:cs="Times New Roman"/>
                <w:sz w:val="20"/>
                <w:szCs w:val="20"/>
                <w:lang w:eastAsia="en-GB"/>
              </w:rPr>
            </w:pPr>
            <w:proofErr w:type="spellStart"/>
            <w:r w:rsidRPr="00253613">
              <w:rPr>
                <w:rFonts w:eastAsia="Times New Roman" w:cs="Times New Roman"/>
                <w:sz w:val="20"/>
                <w:szCs w:val="20"/>
                <w:lang w:eastAsia="en-GB"/>
              </w:rPr>
              <w:t>Coulibaly</w:t>
            </w:r>
            <w:proofErr w:type="spellEnd"/>
            <w:r w:rsidRPr="00253613">
              <w:rPr>
                <w:rFonts w:eastAsia="Times New Roman" w:cs="Times New Roman"/>
                <w:sz w:val="20"/>
                <w:szCs w:val="20"/>
                <w:lang w:eastAsia="en-GB"/>
              </w:rPr>
              <w:t xml:space="preserve"> (NTR)</w:t>
            </w:r>
          </w:p>
        </w:tc>
      </w:tr>
      <w:tr w:rsidR="005A7729" w:rsidRPr="00253613" w14:paraId="7CBBD9F6" w14:textId="77777777" w:rsidTr="005A7729">
        <w:trPr>
          <w:trHeight w:val="20"/>
        </w:trPr>
        <w:tc>
          <w:tcPr>
            <w:tcW w:w="0" w:type="auto"/>
            <w:vMerge w:val="restart"/>
            <w:shd w:val="clear" w:color="auto" w:fill="auto"/>
            <w:hideMark/>
          </w:tcPr>
          <w:p w14:paraId="0C8ED87E" w14:textId="77777777" w:rsidR="005A7729" w:rsidRPr="00253613" w:rsidRDefault="005A7729" w:rsidP="00AB51F0">
            <w:pPr>
              <w:pStyle w:val="NoSpacing"/>
              <w:spacing w:line="276" w:lineRule="auto"/>
              <w:rPr>
                <w:rFonts w:eastAsia="Times New Roman" w:cs="Times New Roman"/>
                <w:bCs/>
                <w:sz w:val="20"/>
                <w:szCs w:val="20"/>
                <w:lang w:eastAsia="en-GB"/>
              </w:rPr>
            </w:pPr>
            <w:proofErr w:type="spellStart"/>
            <w:r w:rsidRPr="00253613">
              <w:rPr>
                <w:rFonts w:eastAsia="Times New Roman" w:cs="Times New Roman"/>
                <w:bCs/>
                <w:sz w:val="20"/>
                <w:szCs w:val="20"/>
                <w:lang w:eastAsia="en-GB"/>
              </w:rPr>
              <w:t>Rifamycins</w:t>
            </w:r>
            <w:proofErr w:type="spellEnd"/>
            <w:r w:rsidRPr="00253613">
              <w:rPr>
                <w:rFonts w:eastAsia="Times New Roman" w:cs="Times New Roman"/>
                <w:bCs/>
                <w:sz w:val="20"/>
                <w:szCs w:val="20"/>
                <w:lang w:eastAsia="en-GB"/>
              </w:rPr>
              <w:t xml:space="preserve"> (rifampicin, </w:t>
            </w:r>
            <w:proofErr w:type="spellStart"/>
            <w:r w:rsidRPr="00253613">
              <w:rPr>
                <w:rFonts w:eastAsia="Times New Roman" w:cs="Times New Roman"/>
                <w:bCs/>
                <w:sz w:val="20"/>
                <w:szCs w:val="20"/>
                <w:lang w:eastAsia="en-GB"/>
              </w:rPr>
              <w:t>rifabutin</w:t>
            </w:r>
            <w:proofErr w:type="spellEnd"/>
            <w:r w:rsidRPr="00253613">
              <w:rPr>
                <w:rFonts w:eastAsia="Times New Roman" w:cs="Times New Roman"/>
                <w:bCs/>
                <w:sz w:val="20"/>
                <w:szCs w:val="20"/>
                <w:lang w:eastAsia="en-GB"/>
              </w:rPr>
              <w:t xml:space="preserve"> and </w:t>
            </w:r>
            <w:proofErr w:type="spellStart"/>
            <w:r w:rsidRPr="00253613">
              <w:rPr>
                <w:rFonts w:eastAsia="Times New Roman" w:cs="Times New Roman"/>
                <w:bCs/>
                <w:sz w:val="20"/>
                <w:szCs w:val="20"/>
                <w:lang w:eastAsia="en-GB"/>
              </w:rPr>
              <w:t>rifapentine</w:t>
            </w:r>
            <w:proofErr w:type="spellEnd"/>
            <w:r w:rsidRPr="00253613">
              <w:rPr>
                <w:rFonts w:eastAsia="Times New Roman" w:cs="Times New Roman"/>
                <w:bCs/>
                <w:sz w:val="20"/>
                <w:szCs w:val="20"/>
                <w:lang w:eastAsia="en-GB"/>
              </w:rPr>
              <w:t>) compared to isoniazid for preventing tuberculosis in HIV-negative people at risk of active TB</w:t>
            </w:r>
          </w:p>
        </w:tc>
        <w:tc>
          <w:tcPr>
            <w:tcW w:w="0" w:type="auto"/>
            <w:vMerge w:val="restart"/>
            <w:shd w:val="clear" w:color="auto" w:fill="auto"/>
            <w:hideMark/>
          </w:tcPr>
          <w:p w14:paraId="5F13FF8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Infectious Diseases Group</w:t>
            </w:r>
          </w:p>
        </w:tc>
        <w:tc>
          <w:tcPr>
            <w:tcW w:w="0" w:type="auto"/>
            <w:shd w:val="clear" w:color="auto" w:fill="auto"/>
            <w:hideMark/>
          </w:tcPr>
          <w:p w14:paraId="1D3F199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Tortajada&lt;/Author&gt;&lt;Year&gt;2005&lt;/Year&gt;&lt;RecNum&gt;87&lt;/RecNum&gt;&lt;DisplayText&gt;Tortajada, Martinez-Lacasa (84)&lt;/DisplayText&gt;&lt;record&gt;&lt;rec-number&gt;87&lt;/rec-number&gt;&lt;foreign-keys&gt;&lt;key app="EN" db-id="tevtssspz250euez52svzrpm095wtfe9vr9z" timestamp="1429779385"&gt;87&lt;/key&gt;&lt;/foreign-keys&gt;&lt;ref-type name="Journal Article"&gt;17&lt;/ref-type&gt;&lt;contributors&gt;&lt;authors&gt;&lt;author&gt;Tortajada, C&lt;/author&gt;&lt;author&gt;Martinez-Lacasa, J&lt;/author&gt;&lt;author&gt;Sanchez, F&lt;/author&gt;&lt;author&gt;Jimenez-Fuentes, A&lt;/author&gt;&lt;author&gt;De Souza, ML&lt;/author&gt;&lt;author&gt;García, JF&lt;/author&gt;&lt;author&gt;Martinez, JA&lt;/author&gt;&lt;author&gt;Cayla, JA&lt;/author&gt;&lt;/authors&gt;&lt;/contributors&gt;&lt;titles&gt;&lt;title&gt;Is the combination of pyrazinamide plus rifampicin safe for treating latent tuberculosis infection in persons not infected by the human immunodeficiency virus?&lt;/title&gt;&lt;secondary-title&gt;The International Journal of Tuberculosis and Lung Disease&lt;/secondary-title&gt;&lt;/titles&gt;&lt;periodical&gt;&lt;full-title&gt;The International Journal of Tuberculosis and Lung Disease&lt;/full-title&gt;&lt;/periodical&gt;&lt;pages&gt;276-281&lt;/pages&gt;&lt;volume&gt;9&lt;/volume&gt;&lt;number&gt;3&lt;/number&gt;&lt;dates&gt;&lt;year&gt;2005&lt;/year&gt;&lt;/dates&gt;&lt;isbn&gt;1027-3719&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Tortajada, Martinez-Lacasa (84)</w:t>
            </w:r>
            <w:r w:rsidRPr="00253613">
              <w:rPr>
                <w:rFonts w:eastAsia="Times New Roman" w:cs="Times New Roman"/>
                <w:sz w:val="20"/>
                <w:szCs w:val="20"/>
                <w:lang w:eastAsia="en-GB"/>
              </w:rPr>
              <w:fldChar w:fldCharType="end"/>
            </w:r>
          </w:p>
        </w:tc>
      </w:tr>
      <w:tr w:rsidR="005A7729" w:rsidRPr="00253613" w14:paraId="793D9EB1" w14:textId="77777777" w:rsidTr="005A7729">
        <w:trPr>
          <w:trHeight w:val="20"/>
        </w:trPr>
        <w:tc>
          <w:tcPr>
            <w:tcW w:w="0" w:type="auto"/>
            <w:vMerge/>
            <w:shd w:val="clear" w:color="auto" w:fill="auto"/>
            <w:hideMark/>
          </w:tcPr>
          <w:p w14:paraId="4DA59C8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57342CE"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1D6CF8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terling&lt;/Author&gt;&lt;Year&gt;2011&lt;/Year&gt;&lt;RecNum&gt;86&lt;/RecNum&gt;&lt;DisplayText&gt;Sterling, Villarino (85)&lt;/DisplayText&gt;&lt;record&gt;&lt;rec-number&gt;86&lt;/rec-number&gt;&lt;foreign-keys&gt;&lt;key app="EN" db-id="tevtssspz250euez52svzrpm095wtfe9vr9z" timestamp="1429779358"&gt;86&lt;/key&gt;&lt;/foreign-keys&gt;&lt;ref-type name="Journal Article"&gt;17&lt;/ref-type&gt;&lt;contributors&gt;&lt;authors&gt;&lt;author&gt;Sterling, Timothy R&lt;/author&gt;&lt;author&gt;Villarino, M Elsa&lt;/author&gt;&lt;author&gt;Borisov, Andrey S&lt;/author&gt;&lt;author&gt;Shang, Nong&lt;/author&gt;&lt;author&gt;Gordin, Fred&lt;/author&gt;&lt;author&gt;Bliven-Sizemore, Erin&lt;/author&gt;&lt;author&gt;Hackman, Judith&lt;/author&gt;&lt;author&gt;Hamilton, Carol Dukes&lt;/author&gt;&lt;author&gt;Menzies, Dick&lt;/author&gt;&lt;author&gt;Kerrigan, Amy&lt;/author&gt;&lt;/authors&gt;&lt;/contributors&gt;&lt;titles&gt;&lt;title&gt;Three months of rifapentine and isoniazid for latent tuberculosis infection&lt;/title&gt;&lt;secondary-title&gt;New England Journal of Medicine&lt;/secondary-title&gt;&lt;/titles&gt;&lt;periodical&gt;&lt;full-title&gt;New England Journal of Medicine&lt;/full-title&gt;&lt;/periodical&gt;&lt;pages&gt;2155-2166&lt;/pages&gt;&lt;volume&gt;365&lt;/volume&gt;&lt;number&gt;23&lt;/number&gt;&lt;dates&gt;&lt;year&gt;2011&lt;/year&gt;&lt;/dates&gt;&lt;isbn&gt;0028-479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terling, Villarino (85)</w:t>
            </w:r>
            <w:r w:rsidRPr="00253613">
              <w:rPr>
                <w:rFonts w:eastAsia="Times New Roman" w:cs="Times New Roman"/>
                <w:sz w:val="20"/>
                <w:szCs w:val="20"/>
                <w:lang w:eastAsia="en-GB"/>
              </w:rPr>
              <w:fldChar w:fldCharType="end"/>
            </w:r>
          </w:p>
        </w:tc>
      </w:tr>
      <w:tr w:rsidR="005A7729" w:rsidRPr="00253613" w14:paraId="0E5DB9A5" w14:textId="77777777" w:rsidTr="005A7729">
        <w:trPr>
          <w:trHeight w:val="20"/>
        </w:trPr>
        <w:tc>
          <w:tcPr>
            <w:tcW w:w="0" w:type="auto"/>
            <w:shd w:val="clear" w:color="auto" w:fill="auto"/>
            <w:hideMark/>
          </w:tcPr>
          <w:p w14:paraId="4BFDD760"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Screening for lung cancer</w:t>
            </w:r>
          </w:p>
        </w:tc>
        <w:tc>
          <w:tcPr>
            <w:tcW w:w="0" w:type="auto"/>
            <w:shd w:val="clear" w:color="auto" w:fill="auto"/>
            <w:hideMark/>
          </w:tcPr>
          <w:p w14:paraId="643C529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Lung Cancer Group</w:t>
            </w:r>
          </w:p>
        </w:tc>
        <w:tc>
          <w:tcPr>
            <w:tcW w:w="0" w:type="auto"/>
            <w:shd w:val="clear" w:color="auto" w:fill="auto"/>
            <w:hideMark/>
          </w:tcPr>
          <w:p w14:paraId="793A61F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rett&lt;/Author&gt;&lt;Year&gt;1968&lt;/Year&gt;&lt;RecNum&gt;88&lt;/RecNum&gt;&lt;DisplayText&gt;Brett (86)&lt;/DisplayText&gt;&lt;record&gt;&lt;rec-number&gt;88&lt;/rec-number&gt;&lt;foreign-keys&gt;&lt;key app="EN" db-id="tevtssspz250euez52svzrpm095wtfe9vr9z" timestamp="1429779428"&gt;88&lt;/key&gt;&lt;/foreign-keys&gt;&lt;ref-type name="Journal Article"&gt;17&lt;/ref-type&gt;&lt;contributors&gt;&lt;authors&gt;&lt;author&gt;Brett, GZ&lt;/author&gt;&lt;/authors&gt;&lt;/contributors&gt;&lt;titles&gt;&lt;title&gt;The value of lung cancer detection by six-monthly chest radiographs&lt;/title&gt;&lt;secondary-title&gt;Thorax&lt;/secondary-title&gt;&lt;/titles&gt;&lt;periodical&gt;&lt;full-title&gt;Thorax&lt;/full-title&gt;&lt;/periodical&gt;&lt;pages&gt;414-420&lt;/pages&gt;&lt;volume&gt;23&lt;/volume&gt;&lt;number&gt;4&lt;/number&gt;&lt;dates&gt;&lt;year&gt;1968&lt;/year&gt;&lt;/dates&gt;&lt;isbn&gt;1468-329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rett (86)</w:t>
            </w:r>
            <w:r w:rsidRPr="00253613">
              <w:rPr>
                <w:rFonts w:eastAsia="Times New Roman" w:cs="Times New Roman"/>
                <w:sz w:val="20"/>
                <w:szCs w:val="20"/>
                <w:lang w:eastAsia="en-GB"/>
              </w:rPr>
              <w:fldChar w:fldCharType="end"/>
            </w:r>
          </w:p>
        </w:tc>
      </w:tr>
      <w:tr w:rsidR="005A7729" w:rsidRPr="00253613" w14:paraId="61774E96" w14:textId="77777777" w:rsidTr="005A7729">
        <w:trPr>
          <w:trHeight w:val="20"/>
        </w:trPr>
        <w:tc>
          <w:tcPr>
            <w:tcW w:w="0" w:type="auto"/>
            <w:shd w:val="clear" w:color="auto" w:fill="auto"/>
            <w:hideMark/>
          </w:tcPr>
          <w:p w14:paraId="3CA79ED2"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Targeting intensive glycaemic control versus targeting conventional glycaemic control for type 2 diabetes mellitus</w:t>
            </w:r>
          </w:p>
        </w:tc>
        <w:tc>
          <w:tcPr>
            <w:tcW w:w="0" w:type="auto"/>
            <w:shd w:val="clear" w:color="auto" w:fill="auto"/>
            <w:hideMark/>
          </w:tcPr>
          <w:p w14:paraId="0584BAC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Metabolic and Endocrine Disorders Group</w:t>
            </w:r>
          </w:p>
        </w:tc>
        <w:tc>
          <w:tcPr>
            <w:tcW w:w="0" w:type="auto"/>
            <w:shd w:val="clear" w:color="auto" w:fill="auto"/>
            <w:hideMark/>
          </w:tcPr>
          <w:p w14:paraId="4FFD372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Griffin&lt;/Author&gt;&lt;Year&gt;2011&lt;/Year&gt;&lt;RecNum&gt;89&lt;/RecNum&gt;&lt;DisplayText&gt;Griffin, Borch-Johnsen (87)&lt;/DisplayText&gt;&lt;record&gt;&lt;rec-number&gt;89&lt;/rec-number&gt;&lt;foreign-keys&gt;&lt;key app="EN" db-id="tevtssspz250euez52svzrpm095wtfe9vr9z" timestamp="1429779970"&gt;89&lt;/key&gt;&lt;/foreign-keys&gt;&lt;ref-type name="Journal Article"&gt;17&lt;/ref-type&gt;&lt;contributors&gt;&lt;authors&gt;&lt;author&gt;Griffin, Simon J&lt;/author&gt;&lt;author&gt;Borch-Johnsen, Knut&lt;/author&gt;&lt;author&gt;Davies, Melanie J&lt;/author&gt;&lt;author&gt;Khunti, Kamlesh&lt;/author&gt;&lt;author&gt;Rutten, Guy EHM&lt;/author&gt;&lt;author&gt;Sandbæk, Annelli&lt;/author&gt;&lt;author&gt;Sharp, Stephen J&lt;/author&gt;&lt;author&gt;Simmons, Rebecca K&lt;/author&gt;&lt;author&gt;Van den Donk, Maureen&lt;/author&gt;&lt;author&gt;Wareham, Nicholas J&lt;/author&gt;&lt;/authors&gt;&lt;/contributors&gt;&lt;titles&gt;&lt;title&gt;Effect of early intensive multifactorial therapy on 5-year cardiovascular outcomes in individuals with type 2 diabetes detected by screening (ADDITION-Europe): a cluster-randomised trial&lt;/title&gt;&lt;secondary-title&gt;The Lancet&lt;/secondary-title&gt;&lt;/titles&gt;&lt;periodical&gt;&lt;full-title&gt;The Lancet&lt;/full-title&gt;&lt;/periodical&gt;&lt;pages&gt;156-167&lt;/pages&gt;&lt;volume&gt;378&lt;/volume&gt;&lt;number&gt;9786&lt;/number&gt;&lt;dates&gt;&lt;year&gt;2011&lt;/year&gt;&lt;/dates&gt;&lt;isbn&gt;0140-67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Griffin, Borch-Johnsen (87)</w:t>
            </w:r>
            <w:r w:rsidRPr="00253613">
              <w:rPr>
                <w:rFonts w:eastAsia="Times New Roman" w:cs="Times New Roman"/>
                <w:sz w:val="20"/>
                <w:szCs w:val="20"/>
                <w:lang w:eastAsia="en-GB"/>
              </w:rPr>
              <w:fldChar w:fldCharType="end"/>
            </w:r>
          </w:p>
        </w:tc>
      </w:tr>
      <w:tr w:rsidR="005A7729" w:rsidRPr="00253613" w14:paraId="126A49DA" w14:textId="77777777" w:rsidTr="005A7729">
        <w:trPr>
          <w:trHeight w:val="20"/>
        </w:trPr>
        <w:tc>
          <w:tcPr>
            <w:tcW w:w="0" w:type="auto"/>
            <w:shd w:val="clear" w:color="auto" w:fill="auto"/>
            <w:hideMark/>
          </w:tcPr>
          <w:p w14:paraId="390EB13A"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Non-pharmacological interventions for fatigue in rheumatoid arthritis</w:t>
            </w:r>
          </w:p>
        </w:tc>
        <w:tc>
          <w:tcPr>
            <w:tcW w:w="0" w:type="auto"/>
            <w:shd w:val="clear" w:color="auto" w:fill="auto"/>
            <w:hideMark/>
          </w:tcPr>
          <w:p w14:paraId="03B1C4A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Musculoskeletal Group</w:t>
            </w:r>
          </w:p>
        </w:tc>
        <w:tc>
          <w:tcPr>
            <w:tcW w:w="0" w:type="auto"/>
            <w:shd w:val="clear" w:color="auto" w:fill="auto"/>
            <w:hideMark/>
          </w:tcPr>
          <w:p w14:paraId="55D2188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äkkinen&lt;/Author&gt;&lt;Year&gt;2003&lt;/Year&gt;&lt;RecNum&gt;90&lt;/RecNum&gt;&lt;DisplayText&gt;Häkkinen, Sokka (88)&lt;/DisplayText&gt;&lt;record&gt;&lt;rec-number&gt;90&lt;/rec-number&gt;&lt;foreign-keys&gt;&lt;key app="EN" db-id="tevtssspz250euez52svzrpm095wtfe9vr9z" timestamp="1429780421"&gt;90&lt;/key&gt;&lt;/foreign-keys&gt;&lt;ref-type name="Journal Article"&gt;17&lt;/ref-type&gt;&lt;contributors&gt;&lt;authors&gt;&lt;author&gt;Häkkinen, Arja&lt;/author&gt;&lt;author&gt;Sokka, Tuulikki&lt;/author&gt;&lt;author&gt;Lietsalmi, Anna‐Maria&lt;/author&gt;&lt;author&gt;Kautiainen, Hannu&lt;/author&gt;&lt;author&gt;Hannonen, Pekka&lt;/author&gt;&lt;/authors&gt;&lt;/contributors&gt;&lt;titles&gt;&lt;title&gt;Effects of dynamic strength training on physical function, Valpar 9 work sample test, and working capacity in patients with recent‐onset rheumatoid arthritis&lt;/title&gt;&lt;secondary-title&gt;Arthritis Care &amp;amp; Research&lt;/secondary-title&gt;&lt;/titles&gt;&lt;periodical&gt;&lt;full-title&gt;Arthritis Care &amp;amp; Research&lt;/full-title&gt;&lt;/periodical&gt;&lt;pages&gt;71-77&lt;/pages&gt;&lt;volume&gt;49&lt;/volume&gt;&lt;number&gt;1&lt;/number&gt;&lt;dates&gt;&lt;year&gt;2003&lt;/year&gt;&lt;/dates&gt;&lt;isbn&gt;1529-0131&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äkkinen, Sokka (88)</w:t>
            </w:r>
            <w:r w:rsidRPr="00253613">
              <w:rPr>
                <w:rFonts w:eastAsia="Times New Roman" w:cs="Times New Roman"/>
                <w:sz w:val="20"/>
                <w:szCs w:val="20"/>
                <w:lang w:eastAsia="en-GB"/>
              </w:rPr>
              <w:fldChar w:fldCharType="end"/>
            </w:r>
          </w:p>
        </w:tc>
      </w:tr>
      <w:tr w:rsidR="005A7729" w:rsidRPr="00253613" w14:paraId="3E963D18" w14:textId="77777777" w:rsidTr="005A7729">
        <w:trPr>
          <w:trHeight w:val="20"/>
        </w:trPr>
        <w:tc>
          <w:tcPr>
            <w:tcW w:w="0" w:type="auto"/>
            <w:shd w:val="clear" w:color="auto" w:fill="auto"/>
            <w:hideMark/>
          </w:tcPr>
          <w:p w14:paraId="129FF775"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Cycled light in the intensive care unit for preterm and low birth weight infants</w:t>
            </w:r>
          </w:p>
        </w:tc>
        <w:tc>
          <w:tcPr>
            <w:tcW w:w="0" w:type="auto"/>
            <w:shd w:val="clear" w:color="auto" w:fill="auto"/>
            <w:hideMark/>
          </w:tcPr>
          <w:p w14:paraId="1DE4ED0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Neonatal Group</w:t>
            </w:r>
          </w:p>
        </w:tc>
        <w:tc>
          <w:tcPr>
            <w:tcW w:w="0" w:type="auto"/>
            <w:shd w:val="clear" w:color="auto" w:fill="auto"/>
            <w:hideMark/>
          </w:tcPr>
          <w:p w14:paraId="72657E0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randon&lt;/Author&gt;&lt;Year&gt;2002&lt;/Year&gt;&lt;RecNum&gt;91&lt;/RecNum&gt;&lt;DisplayText&gt;Brandon, Holditch-Davis (89)&lt;/DisplayText&gt;&lt;record&gt;&lt;rec-number&gt;91&lt;/rec-number&gt;&lt;foreign-keys&gt;&lt;key app="EN" db-id="tevtssspz250euez52svzrpm095wtfe9vr9z" timestamp="1429780615"&gt;91&lt;/key&gt;&lt;/foreign-keys&gt;&lt;ref-type name="Journal Article"&gt;17&lt;/ref-type&gt;&lt;contributors&gt;&lt;authors&gt;&lt;author&gt;Brandon, Debra H&lt;/author&gt;&lt;author&gt;Holditch-Davis, Diane&lt;/author&gt;&lt;author&gt;Belyea, Michael&lt;/author&gt;&lt;/authors&gt;&lt;/contributors&gt;&lt;titles&gt;&lt;title&gt;Preterm infants born at less than 31 weeks&amp;apos; gestation have improved growth in cycled light compared with continuous near darkness&lt;/title&gt;&lt;secondary-title&gt;The Journal of pediatrics&lt;/secondary-title&gt;&lt;/titles&gt;&lt;periodical&gt;&lt;full-title&gt;The Journal of pediatrics&lt;/full-title&gt;&lt;/periodical&gt;&lt;pages&gt;192-199&lt;/pages&gt;&lt;volume&gt;140&lt;/volume&gt;&lt;number&gt;2&lt;/number&gt;&lt;dates&gt;&lt;year&gt;2002&lt;/year&gt;&lt;/dates&gt;&lt;isbn&gt;0022-347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randon, Holditch-Davis (89)</w:t>
            </w:r>
            <w:r w:rsidRPr="00253613">
              <w:rPr>
                <w:rFonts w:eastAsia="Times New Roman" w:cs="Times New Roman"/>
                <w:sz w:val="20"/>
                <w:szCs w:val="20"/>
                <w:lang w:eastAsia="en-GB"/>
              </w:rPr>
              <w:fldChar w:fldCharType="end"/>
            </w:r>
          </w:p>
        </w:tc>
      </w:tr>
      <w:tr w:rsidR="005A7729" w:rsidRPr="00253613" w14:paraId="51B8D8C7" w14:textId="77777777" w:rsidTr="005A7729">
        <w:trPr>
          <w:trHeight w:val="20"/>
        </w:trPr>
        <w:tc>
          <w:tcPr>
            <w:tcW w:w="0" w:type="auto"/>
            <w:vMerge w:val="restart"/>
            <w:shd w:val="clear" w:color="auto" w:fill="auto"/>
            <w:hideMark/>
          </w:tcPr>
          <w:p w14:paraId="24B2A6F3"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 xml:space="preserve">Enamel etching for bonding fixed orthodontic braces </w:t>
            </w:r>
          </w:p>
        </w:tc>
        <w:tc>
          <w:tcPr>
            <w:tcW w:w="0" w:type="auto"/>
            <w:vMerge w:val="restart"/>
            <w:shd w:val="clear" w:color="auto" w:fill="auto"/>
            <w:hideMark/>
          </w:tcPr>
          <w:p w14:paraId="74BB7AF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Oral Health Group</w:t>
            </w:r>
          </w:p>
        </w:tc>
        <w:tc>
          <w:tcPr>
            <w:tcW w:w="0" w:type="auto"/>
            <w:shd w:val="clear" w:color="auto" w:fill="auto"/>
            <w:hideMark/>
          </w:tcPr>
          <w:p w14:paraId="5769228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Aljubouri&lt;/Author&gt;&lt;Year&gt;2004&lt;/Year&gt;&lt;RecNum&gt;93&lt;/RecNum&gt;&lt;DisplayText&gt;Aljubouri, Millett (90)&lt;/DisplayText&gt;&lt;record&gt;&lt;rec-number&gt;93&lt;/rec-number&gt;&lt;foreign-keys&gt;&lt;key app="EN" db-id="tevtssspz250euez52svzrpm095wtfe9vr9z" timestamp="1429780794"&gt;93&lt;/key&gt;&lt;/foreign-keys&gt;&lt;ref-type name="Journal Article"&gt;17&lt;/ref-type&gt;&lt;contributors&gt;&lt;authors&gt;&lt;author&gt;Aljubouri, YD&lt;/author&gt;&lt;author&gt;Millett, DT&lt;/author&gt;&lt;author&gt;Gilmour, WH&lt;/author&gt;&lt;/authors&gt;&lt;/contributors&gt;&lt;titles&gt;&lt;title&gt;Six and 12 months&amp;apos; evaluation of a self-etching primer versus two-stage etch and prime for orthodontic bonding: a randomized clinical trial&lt;/title&gt;&lt;secondary-title&gt;The European Journal of Orthodontics&lt;/secondary-title&gt;&lt;/titles&gt;&lt;periodical&gt;&lt;full-title&gt;The European Journal of Orthodontics&lt;/full-title&gt;&lt;/periodical&gt;&lt;pages&gt;565-571&lt;/pages&gt;&lt;volume&gt;26&lt;/volume&gt;&lt;number&gt;6&lt;/number&gt;&lt;dates&gt;&lt;year&gt;2004&lt;/year&gt;&lt;/dates&gt;&lt;isbn&gt;0141-538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Aljubouri, Millett (90)</w:t>
            </w:r>
            <w:r w:rsidRPr="00253613">
              <w:rPr>
                <w:rFonts w:eastAsia="Times New Roman" w:cs="Times New Roman"/>
                <w:sz w:val="20"/>
                <w:szCs w:val="20"/>
                <w:lang w:eastAsia="en-GB"/>
              </w:rPr>
              <w:fldChar w:fldCharType="end"/>
            </w:r>
          </w:p>
        </w:tc>
      </w:tr>
      <w:tr w:rsidR="005A7729" w:rsidRPr="00253613" w14:paraId="7F5D9CE1" w14:textId="77777777" w:rsidTr="005A7729">
        <w:trPr>
          <w:trHeight w:val="20"/>
        </w:trPr>
        <w:tc>
          <w:tcPr>
            <w:tcW w:w="0" w:type="auto"/>
            <w:vMerge/>
            <w:shd w:val="clear" w:color="auto" w:fill="auto"/>
            <w:hideMark/>
          </w:tcPr>
          <w:p w14:paraId="3B6136F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B857D9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B2ED82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Asgari&lt;/Author&gt;&lt;Year&gt;2002&lt;/Year&gt;&lt;RecNum&gt;94&lt;/RecNum&gt;&lt;DisplayText&gt;Asgari, Salas (91)&lt;/DisplayText&gt;&lt;record&gt;&lt;rec-number&gt;94&lt;/rec-number&gt;&lt;foreign-keys&gt;&lt;key app="EN" db-id="tevtssspz250euez52svzrpm095wtfe9vr9z" timestamp="1429780828"&gt;94&lt;/key&gt;&lt;/foreign-keys&gt;&lt;ref-type name="Journal Article"&gt;17&lt;/ref-type&gt;&lt;contributors&gt;&lt;authors&gt;&lt;author&gt;Asgari, Shadow&lt;/author&gt;&lt;author&gt;Salas, Anna&lt;/author&gt;&lt;author&gt;English, Jeryl&lt;/author&gt;&lt;author&gt;Powers, John&lt;/author&gt;&lt;/authors&gt;&lt;/contributors&gt;&lt;titles&gt;&lt;title&gt;Clinical evaluation of bond failure rates with a new self-etching primer&lt;/title&gt;&lt;secondary-title&gt;Journal of clinical orthodontics: JCO&lt;/secondary-title&gt;&lt;/titles&gt;&lt;periodical&gt;&lt;full-title&gt;Journal of clinical orthodontics: JCO&lt;/full-title&gt;&lt;/periodical&gt;&lt;pages&gt;687&lt;/pages&gt;&lt;volume&gt;36&lt;/volume&gt;&lt;number&gt;12&lt;/number&gt;&lt;dates&gt;&lt;year&gt;2002&lt;/year&gt;&lt;/dates&gt;&lt;isbn&gt;0022-387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Asgari, Salas (91)</w:t>
            </w:r>
            <w:r w:rsidRPr="00253613">
              <w:rPr>
                <w:rFonts w:eastAsia="Times New Roman" w:cs="Times New Roman"/>
                <w:sz w:val="20"/>
                <w:szCs w:val="20"/>
                <w:lang w:eastAsia="en-GB"/>
              </w:rPr>
              <w:fldChar w:fldCharType="end"/>
            </w:r>
          </w:p>
        </w:tc>
      </w:tr>
      <w:tr w:rsidR="005A7729" w:rsidRPr="00253613" w14:paraId="05887B8C" w14:textId="77777777" w:rsidTr="005A7729">
        <w:trPr>
          <w:trHeight w:val="20"/>
        </w:trPr>
        <w:tc>
          <w:tcPr>
            <w:tcW w:w="0" w:type="auto"/>
            <w:vMerge/>
            <w:shd w:val="clear" w:color="auto" w:fill="auto"/>
            <w:hideMark/>
          </w:tcPr>
          <w:p w14:paraId="455866C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B6C216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E4989D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anks&lt;/Author&gt;&lt;Year&gt;2007&lt;/Year&gt;&lt;RecNum&gt;95&lt;/RecNum&gt;&lt;DisplayText&gt;Banks and Thiruvenkatachari (92)&lt;/DisplayText&gt;&lt;record&gt;&lt;rec-number&gt;95&lt;/rec-number&gt;&lt;foreign-keys&gt;&lt;key app="EN" db-id="tevtssspz250euez52svzrpm095wtfe9vr9z" timestamp="1429780848"&gt;95&lt;/key&gt;&lt;/foreign-keys&gt;&lt;ref-type name="Journal Article"&gt;17&lt;/ref-type&gt;&lt;contributors&gt;&lt;authors&gt;&lt;author&gt;Banks, Phil&lt;/author&gt;&lt;author&gt;Thiruvenkatachari, Badri&lt;/author&gt;&lt;/authors&gt;&lt;/contributors&gt;&lt;titles&gt;&lt;title&gt;Long-term clinical evaluation of bracket failure with a self-etching primer: a randomized controlled trial&lt;/title&gt;&lt;secondary-title&gt;Journal of orthodontics&lt;/secondary-title&gt;&lt;/titles&gt;&lt;periodical&gt;&lt;full-title&gt;Journal of orthodontics&lt;/full-title&gt;&lt;/periodical&gt;&lt;pages&gt;243-251&lt;/pages&gt;&lt;volume&gt;34&lt;/volume&gt;&lt;number&gt;4&lt;/number&gt;&lt;dates&gt;&lt;year&gt;2007&lt;/year&gt;&lt;/dates&gt;&lt;isbn&gt;1465-312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anks and Thiruvenkatachari (92)</w:t>
            </w:r>
            <w:r w:rsidRPr="00253613">
              <w:rPr>
                <w:rFonts w:eastAsia="Times New Roman" w:cs="Times New Roman"/>
                <w:sz w:val="20"/>
                <w:szCs w:val="20"/>
                <w:lang w:eastAsia="en-GB"/>
              </w:rPr>
              <w:fldChar w:fldCharType="end"/>
            </w:r>
          </w:p>
        </w:tc>
      </w:tr>
      <w:tr w:rsidR="005A7729" w:rsidRPr="00253613" w14:paraId="3C36CCCE" w14:textId="77777777" w:rsidTr="005A7729">
        <w:trPr>
          <w:trHeight w:val="20"/>
        </w:trPr>
        <w:tc>
          <w:tcPr>
            <w:tcW w:w="0" w:type="auto"/>
            <w:vMerge/>
            <w:shd w:val="clear" w:color="auto" w:fill="auto"/>
            <w:hideMark/>
          </w:tcPr>
          <w:p w14:paraId="5FF853E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4B74E35"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740352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e Cal-Neto&lt;/Author&gt;&lt;Year&gt;2009&lt;/Year&gt;&lt;RecNum&gt;97&lt;/RecNum&gt;&lt;DisplayText&gt;e Cal-Neto, Quintão (93)&lt;/DisplayText&gt;&lt;record&gt;&lt;rec-number&gt;97&lt;/rec-number&gt;&lt;foreign-keys&gt;&lt;key app="EN" db-id="tevtssspz250euez52svzrpm095wtfe9vr9z" timestamp="1429780886"&gt;97&lt;/key&gt;&lt;/foreign-keys&gt;&lt;ref-type name="Journal Article"&gt;17&lt;/ref-type&gt;&lt;contributors&gt;&lt;authors&gt;&lt;author&gt;e Cal-Neto, Julio Pedra&lt;/author&gt;&lt;author&gt;Quintão, Cátia Abdo&lt;/author&gt;&lt;author&gt;de Oliveira Almeida, Marco Antônio&lt;/author&gt;&lt;author&gt;Miguel, José Augusto Mendes&lt;/author&gt;&lt;/authors&gt;&lt;/contributors&gt;&lt;titles&gt;&lt;title&gt;Bond failure rates with a self-etching primer: a randomized controlled trial&lt;/title&gt;&lt;secondary-title&gt;American Journal of Orthodontics and Dentofacial Orthopedics&lt;/secondary-title&gt;&lt;/titles&gt;&lt;periodical&gt;&lt;full-title&gt;American Journal of Orthodontics and Dentofacial Orthopedics&lt;/full-title&gt;&lt;/periodical&gt;&lt;pages&gt;782-786&lt;/pages&gt;&lt;volume&gt;135&lt;/volume&gt;&lt;number&gt;6&lt;/number&gt;&lt;dates&gt;&lt;year&gt;2009&lt;/year&gt;&lt;/dates&gt;&lt;isbn&gt;0889-540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e Cal-Neto, Quintão (93)</w:t>
            </w:r>
            <w:r w:rsidRPr="00253613">
              <w:rPr>
                <w:rFonts w:eastAsia="Times New Roman" w:cs="Times New Roman"/>
                <w:sz w:val="20"/>
                <w:szCs w:val="20"/>
                <w:lang w:eastAsia="en-GB"/>
              </w:rPr>
              <w:fldChar w:fldCharType="end"/>
            </w:r>
          </w:p>
        </w:tc>
      </w:tr>
      <w:tr w:rsidR="005A7729" w:rsidRPr="00253613" w14:paraId="2E13B97E" w14:textId="77777777" w:rsidTr="005A7729">
        <w:trPr>
          <w:trHeight w:val="20"/>
        </w:trPr>
        <w:tc>
          <w:tcPr>
            <w:tcW w:w="0" w:type="auto"/>
            <w:vMerge/>
            <w:shd w:val="clear" w:color="auto" w:fill="auto"/>
            <w:hideMark/>
          </w:tcPr>
          <w:p w14:paraId="1D5BD35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6C704D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C11CFA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Elekdag-Turk&lt;/Author&gt;&lt;Year&gt;2008&lt;/Year&gt;&lt;RecNum&gt;99&lt;/RecNum&gt;&lt;DisplayText&gt;Elekdag-Turk, Isci (94)&lt;/DisplayText&gt;&lt;record&gt;&lt;rec-number&gt;99&lt;/rec-number&gt;&lt;foreign-keys&gt;&lt;key app="EN" db-id="tevtssspz250euez52svzrpm095wtfe9vr9z" timestamp="1429780954"&gt;99&lt;/key&gt;&lt;/foreign-keys&gt;&lt;ref-type name="Journal Article"&gt;17&lt;/ref-type&gt;&lt;contributors&gt;&lt;authors&gt;&lt;author&gt;Elekdag-Turk, Selma&lt;/author&gt;&lt;author&gt;Isci, Devrim&lt;/author&gt;&lt;author&gt;Turk, Tamer&lt;/author&gt;&lt;author&gt;Cakmak, Fethiye&lt;/author&gt;&lt;/authors&gt;&lt;/contributors&gt;&lt;titles&gt;&lt;title&gt;Six-month bracket failure rate evaluation of a self-etching primer&lt;/title&gt;&lt;secondary-title&gt;The European Journal of Orthodontics&lt;/secondary-title&gt;&lt;/titles&gt;&lt;periodical&gt;&lt;full-title&gt;The European Journal of Orthodontics&lt;/full-title&gt;&lt;/periodical&gt;&lt;pages&gt;211-216&lt;/pages&gt;&lt;volume&gt;30&lt;/volume&gt;&lt;number&gt;2&lt;/number&gt;&lt;dates&gt;&lt;year&gt;2008&lt;/year&gt;&lt;/dates&gt;&lt;isbn&gt;0141-538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Elekdag-Turk, Isci (94)</w:t>
            </w:r>
            <w:r w:rsidRPr="00253613">
              <w:rPr>
                <w:rFonts w:eastAsia="Times New Roman" w:cs="Times New Roman"/>
                <w:sz w:val="20"/>
                <w:szCs w:val="20"/>
                <w:lang w:eastAsia="en-GB"/>
              </w:rPr>
              <w:fldChar w:fldCharType="end"/>
            </w:r>
          </w:p>
        </w:tc>
      </w:tr>
      <w:tr w:rsidR="005A7729" w:rsidRPr="00253613" w14:paraId="5AD79632" w14:textId="77777777" w:rsidTr="005A7729">
        <w:trPr>
          <w:trHeight w:val="20"/>
        </w:trPr>
        <w:tc>
          <w:tcPr>
            <w:tcW w:w="0" w:type="auto"/>
            <w:vMerge/>
            <w:shd w:val="clear" w:color="auto" w:fill="auto"/>
            <w:hideMark/>
          </w:tcPr>
          <w:p w14:paraId="45BFDAB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C372E7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BFE991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Elekdag-Turk&lt;/Author&gt;&lt;Year&gt;2008&lt;/Year&gt;&lt;RecNum&gt;98&lt;/RecNum&gt;&lt;DisplayText&gt;Elekdag-Turk, Cakmak (95)&lt;/DisplayText&gt;&lt;record&gt;&lt;rec-number&gt;98&lt;/rec-number&gt;&lt;foreign-keys&gt;&lt;key app="EN" db-id="tevtssspz250euez52svzrpm095wtfe9vr9z" timestamp="1429780928"&gt;98&lt;/key&gt;&lt;/foreign-keys&gt;&lt;ref-type name="Journal Article"&gt;17&lt;/ref-type&gt;&lt;contributors&gt;&lt;authors&gt;&lt;author&gt;Elekdag-Turk, Selma&lt;/author&gt;&lt;author&gt;Cakmak, Fethiye&lt;/author&gt;&lt;author&gt;Isci, Devrim&lt;/author&gt;&lt;author&gt;Turk, Tamer&lt;/author&gt;&lt;/authors&gt;&lt;/contributors&gt;&lt;titles&gt;&lt;title&gt;12-month self-ligating bracket failure rate with a self-etching primer&lt;/title&gt;&lt;secondary-title&gt;The Angle orthodontist&lt;/secondary-title&gt;&lt;/titles&gt;&lt;periodical&gt;&lt;full-title&gt;The Angle orthodontist&lt;/full-title&gt;&lt;/periodical&gt;&lt;pages&gt;1095-1100&lt;/pages&gt;&lt;volume&gt;78&lt;/volume&gt;&lt;number&gt;6&lt;/number&gt;&lt;dates&gt;&lt;year&gt;2008&lt;/year&gt;&lt;/dates&gt;&lt;isbn&gt;0003-3219&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Elekdag-Turk, Cakmak (95)</w:t>
            </w:r>
            <w:r w:rsidRPr="00253613">
              <w:rPr>
                <w:rFonts w:eastAsia="Times New Roman" w:cs="Times New Roman"/>
                <w:sz w:val="20"/>
                <w:szCs w:val="20"/>
                <w:lang w:eastAsia="en-GB"/>
              </w:rPr>
              <w:fldChar w:fldCharType="end"/>
            </w:r>
          </w:p>
        </w:tc>
      </w:tr>
      <w:tr w:rsidR="005A7729" w:rsidRPr="00253613" w14:paraId="4138595D" w14:textId="77777777" w:rsidTr="005A7729">
        <w:trPr>
          <w:trHeight w:val="20"/>
        </w:trPr>
        <w:tc>
          <w:tcPr>
            <w:tcW w:w="0" w:type="auto"/>
            <w:vMerge/>
            <w:shd w:val="clear" w:color="auto" w:fill="auto"/>
            <w:hideMark/>
          </w:tcPr>
          <w:p w14:paraId="1BA9EBF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0CDF02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782829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Ghiz&lt;/Author&gt;&lt;Year&gt;2009&lt;/Year&gt;&lt;RecNum&gt;100&lt;/RecNum&gt;&lt;DisplayText&gt;Ghiz, Ngan (96)&lt;/DisplayText&gt;&lt;record&gt;&lt;rec-number&gt;100&lt;/rec-number&gt;&lt;foreign-keys&gt;&lt;key app="EN" db-id="tevtssspz250euez52svzrpm095wtfe9vr9z" timestamp="1429780987"&gt;100&lt;/key&gt;&lt;/foreign-keys&gt;&lt;ref-type name="Journal Article"&gt;17&lt;/ref-type&gt;&lt;contributors&gt;&lt;authors&gt;&lt;author&gt;Ghiz, Matthew A&lt;/author&gt;&lt;author&gt;Ngan, Peter&lt;/author&gt;&lt;author&gt;Kao, Elizabeth&lt;/author&gt;&lt;author&gt;Martin, Chris&lt;/author&gt;&lt;author&gt;Gunel, Erdogan&lt;/author&gt;&lt;/authors&gt;&lt;/contributors&gt;&lt;titles&gt;&lt;title&gt;Effects of sealant and self-etching primer on enamel decalcification. Part II: an in-vivo study&lt;/title&gt;&lt;secondary-title&gt;American Journal of Orthodontics and Dentofacial Orthopedics&lt;/secondary-title&gt;&lt;/titles&gt;&lt;periodical&gt;&lt;full-title&gt;American Journal of Orthodontics and Dentofacial Orthopedics&lt;/full-title&gt;&lt;/periodical&gt;&lt;pages&gt;206-213&lt;/pages&gt;&lt;volume&gt;135&lt;/volume&gt;&lt;number&gt;2&lt;/number&gt;&lt;dates&gt;&lt;year&gt;2009&lt;/year&gt;&lt;/dates&gt;&lt;isbn&gt;0889-540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Ghiz, Ngan (96)</w:t>
            </w:r>
            <w:r w:rsidRPr="00253613">
              <w:rPr>
                <w:rFonts w:eastAsia="Times New Roman" w:cs="Times New Roman"/>
                <w:sz w:val="20"/>
                <w:szCs w:val="20"/>
                <w:lang w:eastAsia="en-GB"/>
              </w:rPr>
              <w:fldChar w:fldCharType="end"/>
            </w:r>
          </w:p>
        </w:tc>
      </w:tr>
      <w:tr w:rsidR="005A7729" w:rsidRPr="00253613" w14:paraId="5622FFD1" w14:textId="77777777" w:rsidTr="005A7729">
        <w:trPr>
          <w:trHeight w:val="20"/>
        </w:trPr>
        <w:tc>
          <w:tcPr>
            <w:tcW w:w="0" w:type="auto"/>
            <w:vMerge/>
            <w:shd w:val="clear" w:color="auto" w:fill="auto"/>
            <w:hideMark/>
          </w:tcPr>
          <w:p w14:paraId="29C9167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270CFDE"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CE3474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ouse&lt;/Author&gt;&lt;Year&gt;2006&lt;/Year&gt;&lt;RecNum&gt;96&lt;/RecNum&gt;&lt;DisplayText&gt;House, Ireland (97)&lt;/DisplayText&gt;&lt;record&gt;&lt;rec-number&gt;96&lt;/rec-number&gt;&lt;foreign-keys&gt;&lt;key app="EN" db-id="tevtssspz250euez52svzrpm095wtfe9vr9z" timestamp="1429780866"&gt;96&lt;/key&gt;&lt;/foreign-keys&gt;&lt;ref-type name="Journal Article"&gt;17&lt;/ref-type&gt;&lt;contributors&gt;&lt;authors&gt;&lt;author&gt;House, K&lt;/author&gt;&lt;author&gt;Ireland, AJ&lt;/author&gt;&lt;author&gt;Sherriff, M&lt;/author&gt;&lt;/authors&gt;&lt;/contributors&gt;&lt;titles&gt;&lt;title&gt;An investigation into the use of a single component self-etching primer adhesive system for orthodontic bonding: a randomized controlled clinical trial&lt;/title&gt;&lt;secondary-title&gt;Journal of orthodontics&lt;/secondary-title&gt;&lt;/titles&gt;&lt;periodical&gt;&lt;full-title&gt;Journal of orthodontics&lt;/full-title&gt;&lt;/periodical&gt;&lt;pages&gt;38-44&lt;/pages&gt;&lt;volume&gt;33&lt;/volume&gt;&lt;number&gt;1&lt;/number&gt;&lt;dates&gt;&lt;year&gt;2006&lt;/year&gt;&lt;/dates&gt;&lt;isbn&gt;1465-312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ouse, Ireland (97)</w:t>
            </w:r>
            <w:r w:rsidRPr="00253613">
              <w:rPr>
                <w:rFonts w:eastAsia="Times New Roman" w:cs="Times New Roman"/>
                <w:sz w:val="20"/>
                <w:szCs w:val="20"/>
                <w:lang w:eastAsia="en-GB"/>
              </w:rPr>
              <w:fldChar w:fldCharType="end"/>
            </w:r>
          </w:p>
        </w:tc>
      </w:tr>
      <w:tr w:rsidR="005A7729" w:rsidRPr="00253613" w14:paraId="3E90A121" w14:textId="77777777" w:rsidTr="005A7729">
        <w:trPr>
          <w:trHeight w:val="20"/>
        </w:trPr>
        <w:tc>
          <w:tcPr>
            <w:tcW w:w="0" w:type="auto"/>
            <w:vMerge/>
            <w:shd w:val="clear" w:color="auto" w:fill="auto"/>
            <w:hideMark/>
          </w:tcPr>
          <w:p w14:paraId="17BCE65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4DE7E2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699E45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Ireland&lt;/Author&gt;&lt;Year&gt;2003&lt;/Year&gt;&lt;RecNum&gt;105&lt;/RecNum&gt;&lt;DisplayText&gt;Ireland, Knight (98)&lt;/DisplayText&gt;&lt;record&gt;&lt;rec-number&gt;105&lt;/rec-number&gt;&lt;foreign-keys&gt;&lt;key app="EN" db-id="tevtssspz250euez52svzrpm095wtfe9vr9z" timestamp="1429781162"&gt;105&lt;/key&gt;&lt;/foreign-keys&gt;&lt;ref-type name="Journal Article"&gt;17&lt;/ref-type&gt;&lt;contributors&gt;&lt;authors&gt;&lt;author&gt;Ireland, Anthony J&lt;/author&gt;&lt;author&gt;Knight, Helen&lt;/author&gt;&lt;author&gt;Sherriff, Martyn&lt;/author&gt;&lt;/authors&gt;&lt;/contributors&gt;&lt;titles&gt;&lt;title&gt;An in vivo investigation into bond failure rates with a new self-etching primer system&lt;/title&gt;&lt;secondary-title&gt;American Journal of Orthodontics and Dentofacial Orthopedics&lt;/secondary-title&gt;&lt;/titles&gt;&lt;periodical&gt;&lt;full-title&gt;American Journal of Orthodontics and Dentofacial Orthopedics&lt;/full-title&gt;&lt;/periodical&gt;&lt;pages&gt;323-326&lt;/pages&gt;&lt;volume&gt;124&lt;/volume&gt;&lt;number&gt;3&lt;/number&gt;&lt;dates&gt;&lt;year&gt;2003&lt;/year&gt;&lt;/dates&gt;&lt;isbn&gt;0889-540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Ireland, Knight (98)</w:t>
            </w:r>
            <w:r w:rsidRPr="00253613">
              <w:rPr>
                <w:rFonts w:eastAsia="Times New Roman" w:cs="Times New Roman"/>
                <w:sz w:val="20"/>
                <w:szCs w:val="20"/>
                <w:lang w:eastAsia="en-GB"/>
              </w:rPr>
              <w:fldChar w:fldCharType="end"/>
            </w:r>
          </w:p>
        </w:tc>
      </w:tr>
      <w:tr w:rsidR="005A7729" w:rsidRPr="00253613" w14:paraId="78EC3A49" w14:textId="77777777" w:rsidTr="005A7729">
        <w:trPr>
          <w:trHeight w:val="20"/>
        </w:trPr>
        <w:tc>
          <w:tcPr>
            <w:tcW w:w="0" w:type="auto"/>
            <w:vMerge/>
            <w:shd w:val="clear" w:color="auto" w:fill="auto"/>
            <w:hideMark/>
          </w:tcPr>
          <w:p w14:paraId="4D8253E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BDA2B8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BC5772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anning&lt;/Author&gt;&lt;Year&gt;2006&lt;/Year&gt;&lt;RecNum&gt;103&lt;/RecNum&gt;&lt;DisplayText&gt;Manning, Chadwick (99)&lt;/DisplayText&gt;&lt;record&gt;&lt;rec-number&gt;103&lt;/rec-number&gt;&lt;foreign-keys&gt;&lt;key app="EN" db-id="tevtssspz250euez52svzrpm095wtfe9vr9z" timestamp="1429781130"&gt;103&lt;/key&gt;&lt;/foreign-keys&gt;&lt;ref-type name="Journal Article"&gt;17&lt;/ref-type&gt;&lt;contributors&gt;&lt;authors&gt;&lt;author&gt;Manning, N&lt;/author&gt;&lt;author&gt;Chadwick, SM&lt;/author&gt;&lt;author&gt;Plunkett, D&lt;/author&gt;&lt;author&gt;Macfarlane, TV&lt;/author&gt;&lt;/authors&gt;&lt;/contributors&gt;&lt;titles&gt;&lt;title&gt;A randomized clinical trial comparing ‘one-step’and ‘two-step’orthodontic bonding systems&lt;/title&gt;&lt;secondary-title&gt;Journal of Orthodontics&lt;/secondary-title&gt;&lt;/titles&gt;&lt;periodical&gt;&lt;full-title&gt;Journal of orthodontics&lt;/full-title&gt;&lt;/periodical&gt;&lt;pages&gt;276-283&lt;/pages&gt;&lt;volume&gt;33&lt;/volume&gt;&lt;number&gt;4&lt;/number&gt;&lt;dates&gt;&lt;year&gt;2006&lt;/year&gt;&lt;/dates&gt;&lt;isbn&gt;1465-312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anning, Chadwick (99)</w:t>
            </w:r>
            <w:r w:rsidRPr="00253613">
              <w:rPr>
                <w:rFonts w:eastAsia="Times New Roman" w:cs="Times New Roman"/>
                <w:sz w:val="20"/>
                <w:szCs w:val="20"/>
                <w:lang w:eastAsia="en-GB"/>
              </w:rPr>
              <w:fldChar w:fldCharType="end"/>
            </w:r>
          </w:p>
        </w:tc>
      </w:tr>
      <w:tr w:rsidR="005A7729" w:rsidRPr="00253613" w14:paraId="0E1DEB51" w14:textId="77777777" w:rsidTr="005A7729">
        <w:trPr>
          <w:trHeight w:val="20"/>
        </w:trPr>
        <w:tc>
          <w:tcPr>
            <w:tcW w:w="0" w:type="auto"/>
            <w:vMerge/>
            <w:shd w:val="clear" w:color="auto" w:fill="auto"/>
            <w:hideMark/>
          </w:tcPr>
          <w:p w14:paraId="1985025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EB7E5A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FF2F36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urfitt&lt;/Author&gt;&lt;Year&gt;2006&lt;/Year&gt;&lt;RecNum&gt;104&lt;/RecNum&gt;&lt;DisplayText&gt;Murfitt, Quick (100)&lt;/DisplayText&gt;&lt;record&gt;&lt;rec-number&gt;104&lt;/rec-number&gt;&lt;foreign-keys&gt;&lt;key app="EN" db-id="tevtssspz250euez52svzrpm095wtfe9vr9z" timestamp="1429781149"&gt;104&lt;/key&gt;&lt;/foreign-keys&gt;&lt;ref-type name="Journal Article"&gt;17&lt;/ref-type&gt;&lt;contributors&gt;&lt;authors&gt;&lt;author&gt;Murfitt, PG&lt;/author&gt;&lt;author&gt;Quick, AN&lt;/author&gt;&lt;author&gt;Swain, MV&lt;/author&gt;&lt;author&gt;Herbison, GP&lt;/author&gt;&lt;/authors&gt;&lt;/contributors&gt;&lt;titles&gt;&lt;title&gt;A randomised clinical trial to investigate bond failure rates using a self-etching primer&lt;/title&gt;&lt;secondary-title&gt;The European Journal of Orthodontics&lt;/secondary-title&gt;&lt;/titles&gt;&lt;periodical&gt;&lt;full-title&gt;The European Journal of Orthodontics&lt;/full-title&gt;&lt;/periodical&gt;&lt;pages&gt;444-449&lt;/pages&gt;&lt;volume&gt;28&lt;/volume&gt;&lt;number&gt;5&lt;/number&gt;&lt;dates&gt;&lt;year&gt;2006&lt;/year&gt;&lt;/dates&gt;&lt;isbn&gt;0141-538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urfitt, Quick (100)</w:t>
            </w:r>
            <w:r w:rsidRPr="00253613">
              <w:rPr>
                <w:rFonts w:eastAsia="Times New Roman" w:cs="Times New Roman"/>
                <w:sz w:val="20"/>
                <w:szCs w:val="20"/>
                <w:lang w:eastAsia="en-GB"/>
              </w:rPr>
              <w:fldChar w:fldCharType="end"/>
            </w:r>
          </w:p>
        </w:tc>
      </w:tr>
      <w:tr w:rsidR="005A7729" w:rsidRPr="00253613" w14:paraId="53BAFE6E" w14:textId="77777777" w:rsidTr="005A7729">
        <w:trPr>
          <w:trHeight w:val="20"/>
        </w:trPr>
        <w:tc>
          <w:tcPr>
            <w:tcW w:w="0" w:type="auto"/>
            <w:vMerge/>
            <w:shd w:val="clear" w:color="auto" w:fill="auto"/>
            <w:hideMark/>
          </w:tcPr>
          <w:p w14:paraId="2CD9311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33DB8DE"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1E9F13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Noble&lt;/Author&gt;&lt;Year&gt;2006&lt;/Year&gt;&lt;RecNum&gt;101&lt;/RecNum&gt;&lt;DisplayText&gt;Noble, Salas-Lopez (101)&lt;/DisplayText&gt;&lt;record&gt;&lt;rec-number&gt;101&lt;/rec-number&gt;&lt;foreign-keys&gt;&lt;key app="EN" db-id="tevtssspz250euez52svzrpm095wtfe9vr9z" timestamp="1429781091"&gt;101&lt;/key&gt;&lt;/foreign-keys&gt;&lt;ref-type name="Journal Article"&gt;17&lt;/ref-type&gt;&lt;contributors&gt;&lt;authors&gt;&lt;author&gt;Noble, R. R.&lt;/author&gt;&lt;author&gt;Salas-Lopez, A.&lt;/author&gt;&lt;author&gt;English, J. D.&lt;/author&gt;&lt;author&gt;Powers, J. M.&lt;/author&gt;&lt;/authors&gt;&lt;/contributors&gt;&lt;auth-address&gt;University of Texas Dental Branch, Houston, USA.&lt;/auth-address&gt;&lt;titles&gt;&lt;title&gt;Clinical evaluation of orthodontic self-etching primers&lt;/title&gt;&lt;secondary-title&gt;Tex Dent J&lt;/secondary-title&gt;&lt;alt-title&gt;Texas dental journal&lt;/alt-title&gt;&lt;/titles&gt;&lt;periodical&gt;&lt;full-title&gt;Tex Dent J&lt;/full-title&gt;&lt;abbr-1&gt;Texas dental journal&lt;/abbr-1&gt;&lt;/periodical&gt;&lt;alt-periodical&gt;&lt;full-title&gt;Tex Dent J&lt;/full-title&gt;&lt;abbr-1&gt;Texas dental journal&lt;/abbr-1&gt;&lt;/alt-periodical&gt;&lt;pages&gt;274-8&lt;/pages&gt;&lt;volume&gt;123&lt;/volume&gt;&lt;number&gt;3&lt;/number&gt;&lt;edition&gt;2006/04/22&lt;/edition&gt;&lt;keywords&gt;&lt;keyword&gt;Acid Etching, Dental/*methods&lt;/keyword&gt;&lt;keyword&gt;Adolescent&lt;/keyword&gt;&lt;keyword&gt;Adult&lt;/keyword&gt;&lt;keyword&gt;Child&lt;/keyword&gt;&lt;keyword&gt;*Dental Bonding&lt;/keyword&gt;&lt;keyword&gt;Dental Debonding&lt;/keyword&gt;&lt;keyword&gt;Dental Stress Analysis&lt;/keyword&gt;&lt;keyword&gt;Humans&lt;/keyword&gt;&lt;keyword&gt;Materials Testing&lt;/keyword&gt;&lt;keyword&gt;*Orthodontic Brackets&lt;/keyword&gt;&lt;keyword&gt;*Resin Cements&lt;/keyword&gt;&lt;/keywords&gt;&lt;dates&gt;&lt;year&gt;2006&lt;/year&gt;&lt;pub-dates&gt;&lt;date&gt;Mar&lt;/date&gt;&lt;/pub-dates&gt;&lt;/dates&gt;&lt;isbn&gt;0040-4284 (Print)&amp;#xD;0040-4284&lt;/isbn&gt;&lt;accession-num&gt;16625957&lt;/accession-num&gt;&lt;urls&gt;&lt;/urls&gt;&lt;remote-database-provider&gt;NLM&lt;/remote-database-provider&gt;&lt;language&gt;eng&lt;/language&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Noble, Salas-Lopez (101)</w:t>
            </w:r>
            <w:r w:rsidRPr="00253613">
              <w:rPr>
                <w:rFonts w:eastAsia="Times New Roman" w:cs="Times New Roman"/>
                <w:sz w:val="20"/>
                <w:szCs w:val="20"/>
                <w:lang w:eastAsia="en-GB"/>
              </w:rPr>
              <w:fldChar w:fldCharType="end"/>
            </w:r>
          </w:p>
        </w:tc>
      </w:tr>
      <w:tr w:rsidR="005A7729" w:rsidRPr="00253613" w14:paraId="0DF52405" w14:textId="77777777" w:rsidTr="005A7729">
        <w:trPr>
          <w:trHeight w:val="20"/>
        </w:trPr>
        <w:tc>
          <w:tcPr>
            <w:tcW w:w="0" w:type="auto"/>
            <w:vMerge/>
            <w:shd w:val="clear" w:color="auto" w:fill="auto"/>
            <w:hideMark/>
          </w:tcPr>
          <w:p w14:paraId="47BFB4A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0832E36"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3908D8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aschos&lt;/Author&gt;&lt;Year&gt;2009&lt;/Year&gt;&lt;RecNum&gt;102&lt;/RecNum&gt;&lt;DisplayText&gt;Paschos, Kurochkina (102)&lt;/DisplayText&gt;&lt;record&gt;&lt;rec-number&gt;102&lt;/rec-number&gt;&lt;foreign-keys&gt;&lt;key app="EN" db-id="tevtssspz250euez52svzrpm095wtfe9vr9z" timestamp="1429781115"&gt;102&lt;/key&gt;&lt;/foreign-keys&gt;&lt;ref-type name="Journal Article"&gt;17&lt;/ref-type&gt;&lt;contributors&gt;&lt;authors&gt;&lt;author&gt;Paschos, Ekaterini&lt;/author&gt;&lt;author&gt;Kurochkina, Natascha&lt;/author&gt;&lt;author&gt;Huth, Karin C&lt;/author&gt;&lt;author&gt;Hansson, Clara S&lt;/author&gt;&lt;author&gt;Rudzki-Janson, Ingrid&lt;/author&gt;&lt;/authors&gt;&lt;/contributors&gt;&lt;titles&gt;&lt;title&gt;Failure rate of brackets bonded with antimicrobial and fluoride-releasing, self-etching primer and the effect on prevention of enamel demineralization&lt;/title&gt;&lt;secondary-title&gt;American Journal of Orthodontics and Dentofacial Orthopedics&lt;/secondary-title&gt;&lt;/titles&gt;&lt;periodical&gt;&lt;full-title&gt;American Journal of Orthodontics and Dentofacial Orthopedics&lt;/full-title&gt;&lt;/periodical&gt;&lt;pages&gt;613-620&lt;/pages&gt;&lt;volume&gt;135&lt;/volume&gt;&lt;number&gt;5&lt;/number&gt;&lt;dates&gt;&lt;year&gt;2009&lt;/year&gt;&lt;/dates&gt;&lt;isbn&gt;0889-540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aschos, Kurochkina (102)</w:t>
            </w:r>
            <w:r w:rsidRPr="00253613">
              <w:rPr>
                <w:rFonts w:eastAsia="Times New Roman" w:cs="Times New Roman"/>
                <w:sz w:val="20"/>
                <w:szCs w:val="20"/>
                <w:lang w:eastAsia="en-GB"/>
              </w:rPr>
              <w:fldChar w:fldCharType="end"/>
            </w:r>
          </w:p>
        </w:tc>
      </w:tr>
      <w:tr w:rsidR="005A7729" w:rsidRPr="00253613" w14:paraId="1D706735" w14:textId="77777777" w:rsidTr="005A7729">
        <w:trPr>
          <w:trHeight w:val="20"/>
        </w:trPr>
        <w:tc>
          <w:tcPr>
            <w:tcW w:w="0" w:type="auto"/>
            <w:shd w:val="clear" w:color="auto" w:fill="auto"/>
            <w:hideMark/>
          </w:tcPr>
          <w:p w14:paraId="10738D37"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Screening programmes for the early detection and prevention of oral cancer</w:t>
            </w:r>
          </w:p>
        </w:tc>
        <w:tc>
          <w:tcPr>
            <w:tcW w:w="0" w:type="auto"/>
            <w:shd w:val="clear" w:color="auto" w:fill="auto"/>
            <w:hideMark/>
          </w:tcPr>
          <w:p w14:paraId="3BFD2FB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Oral Health Group</w:t>
            </w:r>
          </w:p>
        </w:tc>
        <w:tc>
          <w:tcPr>
            <w:tcW w:w="0" w:type="auto"/>
            <w:shd w:val="clear" w:color="auto" w:fill="auto"/>
            <w:hideMark/>
          </w:tcPr>
          <w:p w14:paraId="7B1BD31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ankaranarayanan&lt;/Author&gt;&lt;Year&gt;2005&lt;/Year&gt;&lt;RecNum&gt;106&lt;/RecNum&gt;&lt;DisplayText&gt;Sankaranarayanan, Ramadas (103)&lt;/DisplayText&gt;&lt;record&gt;&lt;rec-number&gt;106&lt;/rec-number&gt;&lt;foreign-keys&gt;&lt;key app="EN" db-id="tevtssspz250euez52svzrpm095wtfe9vr9z" timestamp="1429781283"&gt;106&lt;/key&gt;&lt;/foreign-keys&gt;&lt;ref-type name="Journal Article"&gt;17&lt;/ref-type&gt;&lt;contributors&gt;&lt;authors&gt;&lt;author&gt;Sankaranarayanan, Rengaswamy&lt;/author&gt;&lt;author&gt;Ramadas, Kunnambath&lt;/author&gt;&lt;author&gt;Thomas, Gigi&lt;/author&gt;&lt;author&gt;Muwonge, Richard&lt;/author&gt;&lt;author&gt;Thara, Somanathan&lt;/author&gt;&lt;author&gt;Mathew, Babu&lt;/author&gt;&lt;author&gt;Rajan, Balakrishnan&lt;/author&gt;&lt;author&gt;Trivandrum Oral Cancer Screening Study Group&lt;/author&gt;&lt;/authors&gt;&lt;/contributors&gt;&lt;titles&gt;&lt;title&gt;Effect of screening on oral cancer mortality in Kerala, India: a cluster-randomised controlled trial&lt;/title&gt;&lt;secondary-title&gt;The Lancet&lt;/secondary-title&gt;&lt;/titles&gt;&lt;periodical&gt;&lt;full-title&gt;The Lancet&lt;/full-title&gt;&lt;/periodical&gt;&lt;pages&gt;1927-1933&lt;/pages&gt;&lt;volume&gt;365&lt;/volume&gt;&lt;number&gt;9475&lt;/number&gt;&lt;dates&gt;&lt;year&gt;2005&lt;/year&gt;&lt;/dates&gt;&lt;isbn&gt;0140-67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ankaranarayanan, Ramadas (103)</w:t>
            </w:r>
            <w:r w:rsidRPr="00253613">
              <w:rPr>
                <w:rFonts w:eastAsia="Times New Roman" w:cs="Times New Roman"/>
                <w:sz w:val="20"/>
                <w:szCs w:val="20"/>
                <w:lang w:eastAsia="en-GB"/>
              </w:rPr>
              <w:fldChar w:fldCharType="end"/>
            </w:r>
          </w:p>
        </w:tc>
      </w:tr>
      <w:tr w:rsidR="005A7729" w:rsidRPr="00253613" w14:paraId="7B1586F9" w14:textId="77777777" w:rsidTr="005A7729">
        <w:trPr>
          <w:trHeight w:val="20"/>
        </w:trPr>
        <w:tc>
          <w:tcPr>
            <w:tcW w:w="0" w:type="auto"/>
            <w:vMerge w:val="restart"/>
            <w:shd w:val="clear" w:color="auto" w:fill="auto"/>
            <w:hideMark/>
          </w:tcPr>
          <w:p w14:paraId="7C340E14"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Fluoride varnishes for preventing dental caries in children and adolescents</w:t>
            </w:r>
          </w:p>
        </w:tc>
        <w:tc>
          <w:tcPr>
            <w:tcW w:w="0" w:type="auto"/>
            <w:vMerge w:val="restart"/>
            <w:shd w:val="clear" w:color="auto" w:fill="auto"/>
            <w:hideMark/>
          </w:tcPr>
          <w:p w14:paraId="740D0D7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Oral Health Group</w:t>
            </w:r>
          </w:p>
        </w:tc>
        <w:tc>
          <w:tcPr>
            <w:tcW w:w="0" w:type="auto"/>
            <w:shd w:val="clear" w:color="auto" w:fill="auto"/>
            <w:hideMark/>
          </w:tcPr>
          <w:p w14:paraId="33C9DC1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orutta&lt;/Author&gt;&lt;Year&gt;2006&lt;/Year&gt;&lt;RecNum&gt;107&lt;/RecNum&gt;&lt;DisplayText&gt;Borutta, Reuscher (104)&lt;/DisplayText&gt;&lt;record&gt;&lt;rec-number&gt;107&lt;/rec-number&gt;&lt;foreign-keys&gt;&lt;key app="EN" db-id="tevtssspz250euez52svzrpm095wtfe9vr9z" timestamp="1429781426"&gt;107&lt;/key&gt;&lt;/foreign-keys&gt;&lt;ref-type name="Journal Article"&gt;17&lt;/ref-type&gt;&lt;contributors&gt;&lt;authors&gt;&lt;author&gt;Borutta, A&lt;/author&gt;&lt;author&gt;Reuscher, G&lt;/author&gt;&lt;author&gt;Hufnagl, S&lt;/author&gt;&lt;author&gt;Möbius, S&lt;/author&gt;&lt;/authors&gt;&lt;/contributors&gt;&lt;titles&gt;&lt;title&gt;[Caries prevention with fluoride varnishes among preschool children]&lt;/title&gt;&lt;secondary-title&gt;Gesundheitswesen (Bundesverband der Arzte des Offentlichen Gesundheitsdienstes (Germany))&lt;/secondary-title&gt;&lt;/titles&gt;&lt;periodical&gt;&lt;full-title&gt;Gesundheitswesen (Bundesverband der Arzte des Offentlichen Gesundheitsdienstes (Germany))&lt;/full-title&gt;&lt;/periodical&gt;&lt;pages&gt;731-734&lt;/pages&gt;&lt;volume&gt;68&lt;/volume&gt;&lt;number&gt;11&lt;/number&gt;&lt;dates&gt;&lt;year&gt;2006&lt;/year&gt;&lt;/dates&gt;&lt;isbn&gt;0941-379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orutta, Reuscher (104)</w:t>
            </w:r>
            <w:r w:rsidRPr="00253613">
              <w:rPr>
                <w:rFonts w:eastAsia="Times New Roman" w:cs="Times New Roman"/>
                <w:sz w:val="20"/>
                <w:szCs w:val="20"/>
                <w:lang w:eastAsia="en-GB"/>
              </w:rPr>
              <w:fldChar w:fldCharType="end"/>
            </w:r>
          </w:p>
        </w:tc>
      </w:tr>
      <w:tr w:rsidR="005A7729" w:rsidRPr="00253613" w14:paraId="794506A8" w14:textId="77777777" w:rsidTr="005A7729">
        <w:trPr>
          <w:trHeight w:val="20"/>
        </w:trPr>
        <w:tc>
          <w:tcPr>
            <w:tcW w:w="0" w:type="auto"/>
            <w:vMerge/>
            <w:shd w:val="clear" w:color="auto" w:fill="auto"/>
            <w:hideMark/>
          </w:tcPr>
          <w:p w14:paraId="03E805A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72CBF0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AA9BC6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ravo&lt;/Author&gt;&lt;Year&gt;1997&lt;/Year&gt;&lt;RecNum&gt;108&lt;/RecNum&gt;&lt;DisplayText&gt;Bravo, Baca (105)&lt;/DisplayText&gt;&lt;record&gt;&lt;rec-number&gt;108&lt;/rec-number&gt;&lt;foreign-keys&gt;&lt;key app="EN" db-id="tevtssspz250euez52svzrpm095wtfe9vr9z" timestamp="1429781450"&gt;108&lt;/key&gt;&lt;/foreign-keys&gt;&lt;ref-type name="Journal Article"&gt;17&lt;/ref-type&gt;&lt;contributors&gt;&lt;authors&gt;&lt;author&gt;Bravo, Manuel&lt;/author&gt;&lt;author&gt;Baca, Pilar&lt;/author&gt;&lt;author&gt;Llodra, Juan Carlos&lt;/author&gt;&lt;author&gt;Osorio, Estrella&lt;/author&gt;&lt;/authors&gt;&lt;/contributors&gt;&lt;titles&gt;&lt;title&gt;A 24‐month Study Comparing Sealant and Fluoride Varnish in Caries Reduction on Different Permanent First Molar Surfaces&lt;/title&gt;&lt;secondary-title&gt;Journal of public health dentistry&lt;/secondary-title&gt;&lt;/titles&gt;&lt;periodical&gt;&lt;full-title&gt;Journal of public health dentistry&lt;/full-title&gt;&lt;/periodical&gt;&lt;pages&gt;184-186&lt;/pages&gt;&lt;volume&gt;57&lt;/volume&gt;&lt;number&gt;3&lt;/number&gt;&lt;dates&gt;&lt;year&gt;1997&lt;/year&gt;&lt;/dates&gt;&lt;isbn&gt;1752-732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ravo, Baca (105)</w:t>
            </w:r>
            <w:r w:rsidRPr="00253613">
              <w:rPr>
                <w:rFonts w:eastAsia="Times New Roman" w:cs="Times New Roman"/>
                <w:sz w:val="20"/>
                <w:szCs w:val="20"/>
                <w:lang w:eastAsia="en-GB"/>
              </w:rPr>
              <w:fldChar w:fldCharType="end"/>
            </w:r>
          </w:p>
        </w:tc>
      </w:tr>
      <w:tr w:rsidR="005A7729" w:rsidRPr="00253613" w14:paraId="51D3849D" w14:textId="77777777" w:rsidTr="005A7729">
        <w:trPr>
          <w:trHeight w:val="20"/>
        </w:trPr>
        <w:tc>
          <w:tcPr>
            <w:tcW w:w="0" w:type="auto"/>
            <w:vMerge/>
            <w:shd w:val="clear" w:color="auto" w:fill="auto"/>
            <w:hideMark/>
          </w:tcPr>
          <w:p w14:paraId="681D53D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8254B46"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9C587C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ardman&lt;/Author&gt;&lt;Year&gt;2006&lt;/Year&gt;&lt;RecNum&gt;109&lt;/RecNum&gt;&lt;DisplayText&gt;Hardman, Davies (106)&lt;/DisplayText&gt;&lt;record&gt;&lt;rec-number&gt;109&lt;/rec-number&gt;&lt;foreign-keys&gt;&lt;key app="EN" db-id="tevtssspz250euez52svzrpm095wtfe9vr9z" timestamp="1429781487"&gt;109&lt;/key&gt;&lt;/foreign-keys&gt;&lt;ref-type name="Journal Article"&gt;17&lt;/ref-type&gt;&lt;contributors&gt;&lt;authors&gt;&lt;author&gt;Hardman, MC&lt;/author&gt;&lt;author&gt;Davies, GM&lt;/author&gt;&lt;author&gt;Duxbury, JT&lt;/author&gt;&lt;author&gt;Davies, RM&lt;/author&gt;&lt;/authors&gt;&lt;/contributors&gt;&lt;titles&gt;&lt;title&gt;A cluster randomised controlled trial to evaluate the effectiveness of fluoride varnish as a public health measure to reduce caries in children&lt;/title&gt;&lt;secondary-title&gt;Caries research&lt;/secondary-title&gt;&lt;/titles&gt;&lt;periodical&gt;&lt;full-title&gt;Caries research&lt;/full-title&gt;&lt;/periodical&gt;&lt;pages&gt;371-376&lt;/pages&gt;&lt;volume&gt;41&lt;/volume&gt;&lt;number&gt;5&lt;/number&gt;&lt;dates&gt;&lt;year&gt;2006&lt;/year&gt;&lt;/dates&gt;&lt;isbn&gt;0008-656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ardman, Davies (106)</w:t>
            </w:r>
            <w:r w:rsidRPr="00253613">
              <w:rPr>
                <w:rFonts w:eastAsia="Times New Roman" w:cs="Times New Roman"/>
                <w:sz w:val="20"/>
                <w:szCs w:val="20"/>
                <w:lang w:eastAsia="en-GB"/>
              </w:rPr>
              <w:fldChar w:fldCharType="end"/>
            </w:r>
          </w:p>
        </w:tc>
      </w:tr>
      <w:tr w:rsidR="005A7729" w:rsidRPr="00253613" w14:paraId="1D455D90" w14:textId="77777777" w:rsidTr="005A7729">
        <w:trPr>
          <w:trHeight w:val="20"/>
        </w:trPr>
        <w:tc>
          <w:tcPr>
            <w:tcW w:w="0" w:type="auto"/>
            <w:vMerge/>
            <w:shd w:val="clear" w:color="auto" w:fill="auto"/>
            <w:hideMark/>
          </w:tcPr>
          <w:p w14:paraId="3A9351F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0BBCC1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F916F0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awrence&lt;/Author&gt;&lt;Year&gt;2008&lt;/Year&gt;&lt;RecNum&gt;111&lt;/RecNum&gt;&lt;DisplayText&gt;Lawrence, Binguis (107)&lt;/DisplayText&gt;&lt;record&gt;&lt;rec-number&gt;111&lt;/rec-number&gt;&lt;foreign-keys&gt;&lt;key app="EN" db-id="tevtssspz250euez52svzrpm095wtfe9vr9z" timestamp="1429781706"&gt;111&lt;/key&gt;&lt;/foreign-keys&gt;&lt;ref-type name="Journal Article"&gt;17&lt;/ref-type&gt;&lt;contributors&gt;&lt;authors&gt;&lt;author&gt;Lawrence, Herenia P&lt;/author&gt;&lt;author&gt;Binguis, Darlene&lt;/author&gt;&lt;author&gt;Douglas, Jan&lt;/author&gt;&lt;author&gt;McKeown, Lynda&lt;/author&gt;&lt;author&gt;Switzer, Bonita&lt;/author&gt;&lt;author&gt;Figueiredo, Rafael&lt;/author&gt;&lt;author&gt;Laporte, Audrey&lt;/author&gt;&lt;/authors&gt;&lt;/contributors&gt;&lt;titles&gt;&lt;title&gt;A 2‐year community‐randomized controlled trial of fluoride varnish to prevent early childhood caries in Aboriginal children&lt;/title&gt;&lt;secondary-title&gt;Community dentistry and oral epidemiology&lt;/secondary-title&gt;&lt;/titles&gt;&lt;periodical&gt;&lt;full-title&gt;Community dentistry and oral epidemiology&lt;/full-title&gt;&lt;/periodical&gt;&lt;pages&gt;503-516&lt;/pages&gt;&lt;volume&gt;36&lt;/volume&gt;&lt;number&gt;6&lt;/number&gt;&lt;dates&gt;&lt;year&gt;2008&lt;/year&gt;&lt;/dates&gt;&lt;isbn&gt;1600-052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awrence, Binguis (107)</w:t>
            </w:r>
            <w:r w:rsidRPr="00253613">
              <w:rPr>
                <w:rFonts w:eastAsia="Times New Roman" w:cs="Times New Roman"/>
                <w:sz w:val="20"/>
                <w:szCs w:val="20"/>
                <w:lang w:eastAsia="en-GB"/>
              </w:rPr>
              <w:fldChar w:fldCharType="end"/>
            </w:r>
          </w:p>
        </w:tc>
      </w:tr>
      <w:tr w:rsidR="005A7729" w:rsidRPr="00253613" w14:paraId="75659C33" w14:textId="77777777" w:rsidTr="005A7729">
        <w:trPr>
          <w:trHeight w:val="20"/>
        </w:trPr>
        <w:tc>
          <w:tcPr>
            <w:tcW w:w="0" w:type="auto"/>
            <w:vMerge/>
            <w:shd w:val="clear" w:color="auto" w:fill="auto"/>
            <w:hideMark/>
          </w:tcPr>
          <w:p w14:paraId="092321F3"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3DA297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374967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ilsom&lt;/Author&gt;&lt;Year&gt;2011&lt;/Year&gt;&lt;RecNum&gt;110&lt;/RecNum&gt;&lt;DisplayText&gt;Milsom, Blinkhorn (108)&lt;/DisplayText&gt;&lt;record&gt;&lt;rec-number&gt;110&lt;/rec-number&gt;&lt;foreign-keys&gt;&lt;key app="EN" db-id="tevtssspz250euez52svzrpm095wtfe9vr9z" timestamp="1429781506"&gt;110&lt;/key&gt;&lt;/foreign-keys&gt;&lt;ref-type name="Journal Article"&gt;17&lt;/ref-type&gt;&lt;contributors&gt;&lt;authors&gt;&lt;author&gt;Milsom, KM&lt;/author&gt;&lt;author&gt;Blinkhorn, AS&lt;/author&gt;&lt;author&gt;Walsh, T&lt;/author&gt;&lt;author&gt;Worthington, HV&lt;/author&gt;&lt;author&gt;Kearney-Mitchell, P&lt;/author&gt;&lt;author&gt;Whitehead, H&lt;/author&gt;&lt;author&gt;Tickle, M&lt;/author&gt;&lt;/authors&gt;&lt;/contributors&gt;&lt;titles&gt;&lt;title&gt;A Cluster-randomized Controlled Trial Fluoride Varnish in School Children&lt;/title&gt;&lt;secondary-title&gt;Journal of dental research&lt;/secondary-title&gt;&lt;/titles&gt;&lt;periodical&gt;&lt;full-title&gt;Journal of Dental Research&lt;/full-title&gt;&lt;/periodical&gt;&lt;pages&gt;1306-1311&lt;/pages&gt;&lt;volume&gt;90&lt;/volume&gt;&lt;number&gt;11&lt;/number&gt;&lt;dates&gt;&lt;year&gt;2011&lt;/year&gt;&lt;/dates&gt;&lt;isbn&gt;0022-034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ilsom, Blinkhorn (108)</w:t>
            </w:r>
            <w:r w:rsidRPr="00253613">
              <w:rPr>
                <w:rFonts w:eastAsia="Times New Roman" w:cs="Times New Roman"/>
                <w:sz w:val="20"/>
                <w:szCs w:val="20"/>
                <w:lang w:eastAsia="en-GB"/>
              </w:rPr>
              <w:fldChar w:fldCharType="end"/>
            </w:r>
          </w:p>
        </w:tc>
      </w:tr>
      <w:tr w:rsidR="005A7729" w:rsidRPr="00253613" w14:paraId="01421DF2" w14:textId="77777777" w:rsidTr="005A7729">
        <w:trPr>
          <w:trHeight w:val="20"/>
        </w:trPr>
        <w:tc>
          <w:tcPr>
            <w:tcW w:w="0" w:type="auto"/>
            <w:vMerge w:val="restart"/>
            <w:shd w:val="clear" w:color="auto" w:fill="auto"/>
            <w:hideMark/>
          </w:tcPr>
          <w:p w14:paraId="5626366E"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Effectiveness and cost-effectiveness of home palliative care services for adults with advanced illness and their caregivers</w:t>
            </w:r>
          </w:p>
        </w:tc>
        <w:tc>
          <w:tcPr>
            <w:tcW w:w="0" w:type="auto"/>
            <w:vMerge w:val="restart"/>
            <w:shd w:val="clear" w:color="auto" w:fill="auto"/>
            <w:hideMark/>
          </w:tcPr>
          <w:p w14:paraId="1302F50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ain, Palliative and Supportive Care Group</w:t>
            </w:r>
          </w:p>
        </w:tc>
        <w:tc>
          <w:tcPr>
            <w:tcW w:w="0" w:type="auto"/>
            <w:shd w:val="clear" w:color="auto" w:fill="auto"/>
            <w:hideMark/>
          </w:tcPr>
          <w:p w14:paraId="737DCF1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Jordhøy&lt;/Author&gt;&lt;Year&gt;2000&lt;/Year&gt;&lt;RecNum&gt;112&lt;/RecNum&gt;&lt;DisplayText&gt;Jordhøy, Fayers (109)&lt;/DisplayText&gt;&lt;record&gt;&lt;rec-number&gt;112&lt;/rec-number&gt;&lt;foreign-keys&gt;&lt;key app="EN" db-id="tevtssspz250euez52svzrpm095wtfe9vr9z" timestamp="1429781807"&gt;112&lt;/key&gt;&lt;/foreign-keys&gt;&lt;ref-type name="Journal Article"&gt;17&lt;/ref-type&gt;&lt;contributors&gt;&lt;authors&gt;&lt;author&gt;Jordhøy, Marit S&lt;/author&gt;&lt;author&gt;Fayers, Peter&lt;/author&gt;&lt;author&gt;Saltnes, Turi&lt;/author&gt;&lt;author&gt;Ahlner-Elmqvist, Marianne&lt;/author&gt;&lt;author&gt;Jannert, Magnus&lt;/author&gt;&lt;author&gt;Kaasa, Stein&lt;/author&gt;&lt;/authors&gt;&lt;/contributors&gt;&lt;titles&gt;&lt;title&gt;A palliative-care intervention and death at home: a cluster randomised trial&lt;/title&gt;&lt;secondary-title&gt;The Lancet&lt;/secondary-title&gt;&lt;/titles&gt;&lt;periodical&gt;&lt;full-title&gt;The Lancet&lt;/full-title&gt;&lt;/periodical&gt;&lt;pages&gt;888-893&lt;/pages&gt;&lt;volume&gt;356&lt;/volume&gt;&lt;number&gt;9233&lt;/number&gt;&lt;dates&gt;&lt;year&gt;2000&lt;/year&gt;&lt;/dates&gt;&lt;isbn&gt;0140-67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Jordhøy, Fayers (109)</w:t>
            </w:r>
            <w:r w:rsidRPr="00253613">
              <w:rPr>
                <w:rFonts w:eastAsia="Times New Roman" w:cs="Times New Roman"/>
                <w:sz w:val="20"/>
                <w:szCs w:val="20"/>
                <w:lang w:eastAsia="en-GB"/>
              </w:rPr>
              <w:fldChar w:fldCharType="end"/>
            </w:r>
          </w:p>
        </w:tc>
      </w:tr>
      <w:tr w:rsidR="005A7729" w:rsidRPr="00253613" w14:paraId="1F27032C" w14:textId="77777777" w:rsidTr="005A7729">
        <w:trPr>
          <w:trHeight w:val="20"/>
        </w:trPr>
        <w:tc>
          <w:tcPr>
            <w:tcW w:w="0" w:type="auto"/>
            <w:vMerge/>
            <w:shd w:val="clear" w:color="auto" w:fill="auto"/>
            <w:hideMark/>
          </w:tcPr>
          <w:p w14:paraId="608371D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DB3A71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01DFC1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cKegney&lt;/Author&gt;&lt;Year&gt;1981&lt;/Year&gt;&lt;RecNum&gt;113&lt;/RecNum&gt;&lt;DisplayText&gt;McKegney, Bailey (110)&lt;/DisplayText&gt;&lt;record&gt;&lt;rec-number&gt;113&lt;/rec-number&gt;&lt;foreign-keys&gt;&lt;key app="EN" db-id="tevtssspz250euez52svzrpm095wtfe9vr9z" timestamp="1429781929"&gt;113&lt;/key&gt;&lt;/foreign-keys&gt;&lt;ref-type name="Journal Article"&gt;17&lt;/ref-type&gt;&lt;contributors&gt;&lt;authors&gt;&lt;author&gt;McKegney, F Patrick&lt;/author&gt;&lt;author&gt;Bailey, Linda R&lt;/author&gt;&lt;author&gt;Yates, Jerome W&lt;/author&gt;&lt;/authors&gt;&lt;/contributors&gt;&lt;titles&gt;&lt;title&gt;Prediction and management of pain in patients with advanced cancer&lt;/title&gt;&lt;secondary-title&gt;General hospital psychiatry&lt;/secondary-title&gt;&lt;/titles&gt;&lt;periodical&gt;&lt;full-title&gt;General hospital psychiatry&lt;/full-title&gt;&lt;/periodical&gt;&lt;pages&gt;95-101&lt;/pages&gt;&lt;volume&gt;3&lt;/volume&gt;&lt;number&gt;2&lt;/number&gt;&lt;dates&gt;&lt;year&gt;1981&lt;/year&gt;&lt;/dates&gt;&lt;isbn&gt;0163-834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cKegney, Bailey (110)</w:t>
            </w:r>
            <w:r w:rsidRPr="00253613">
              <w:rPr>
                <w:rFonts w:eastAsia="Times New Roman" w:cs="Times New Roman"/>
                <w:sz w:val="20"/>
                <w:szCs w:val="20"/>
                <w:lang w:eastAsia="en-GB"/>
              </w:rPr>
              <w:fldChar w:fldCharType="end"/>
            </w:r>
          </w:p>
        </w:tc>
      </w:tr>
      <w:tr w:rsidR="005A7729" w:rsidRPr="00253613" w14:paraId="3126B159" w14:textId="77777777" w:rsidTr="005A7729">
        <w:trPr>
          <w:trHeight w:val="20"/>
        </w:trPr>
        <w:tc>
          <w:tcPr>
            <w:tcW w:w="0" w:type="auto"/>
            <w:vMerge/>
            <w:shd w:val="clear" w:color="auto" w:fill="auto"/>
            <w:hideMark/>
          </w:tcPr>
          <w:p w14:paraId="36B1817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2C124F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6B5384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abow&lt;/Author&gt;&lt;Year&gt;2004&lt;/Year&gt;&lt;RecNum&gt;114&lt;/RecNum&gt;&lt;DisplayText&gt;Rabow, Dibble (111)&lt;/DisplayText&gt;&lt;record&gt;&lt;rec-number&gt;114&lt;/rec-number&gt;&lt;foreign-keys&gt;&lt;key app="EN" db-id="tevtssspz250euez52svzrpm095wtfe9vr9z" timestamp="1429781988"&gt;114&lt;/key&gt;&lt;/foreign-keys&gt;&lt;ref-type name="Journal Article"&gt;17&lt;/ref-type&gt;&lt;contributors&gt;&lt;authors&gt;&lt;author&gt;Rabow, Michael W&lt;/author&gt;&lt;author&gt;Dibble, Suzanne L&lt;/author&gt;&lt;author&gt;Pantilat, Steven Z&lt;/author&gt;&lt;author&gt;McPhee, Stephen J&lt;/author&gt;&lt;/authors&gt;&lt;/contributors&gt;&lt;titles&gt;&lt;title&gt;The comprehensive care team: a controlled trial of outpatient palliative medicine consultation&lt;/title&gt;&lt;secondary-title&gt;Archives of internal medicine&lt;/secondary-title&gt;&lt;/titles&gt;&lt;periodical&gt;&lt;full-title&gt;Archives of Internal Medicine&lt;/full-title&gt;&lt;/periodical&gt;&lt;pages&gt;83-91&lt;/pages&gt;&lt;volume&gt;164&lt;/volume&gt;&lt;number&gt;1&lt;/number&gt;&lt;dates&gt;&lt;year&gt;2004&lt;/year&gt;&lt;/dates&gt;&lt;isbn&gt;0003-992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abow, Dibble (111)</w:t>
            </w:r>
            <w:r w:rsidRPr="00253613">
              <w:rPr>
                <w:rFonts w:eastAsia="Times New Roman" w:cs="Times New Roman"/>
                <w:sz w:val="20"/>
                <w:szCs w:val="20"/>
                <w:lang w:eastAsia="en-GB"/>
              </w:rPr>
              <w:fldChar w:fldCharType="end"/>
            </w:r>
          </w:p>
        </w:tc>
      </w:tr>
      <w:tr w:rsidR="005A7729" w:rsidRPr="00253613" w14:paraId="78EB3607" w14:textId="77777777" w:rsidTr="005A7729">
        <w:trPr>
          <w:trHeight w:val="20"/>
        </w:trPr>
        <w:tc>
          <w:tcPr>
            <w:tcW w:w="0" w:type="auto"/>
            <w:vMerge w:val="restart"/>
            <w:shd w:val="clear" w:color="auto" w:fill="auto"/>
            <w:hideMark/>
          </w:tcPr>
          <w:p w14:paraId="346E7049"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 xml:space="preserve">Interventions for implementation of </w:t>
            </w:r>
            <w:proofErr w:type="spellStart"/>
            <w:r w:rsidRPr="00253613">
              <w:rPr>
                <w:rFonts w:eastAsia="Times New Roman" w:cs="Times New Roman"/>
                <w:bCs/>
                <w:sz w:val="20"/>
                <w:szCs w:val="20"/>
                <w:lang w:eastAsia="en-GB"/>
              </w:rPr>
              <w:t>thromboprophylaxis</w:t>
            </w:r>
            <w:proofErr w:type="spellEnd"/>
            <w:r w:rsidRPr="00253613">
              <w:rPr>
                <w:rFonts w:eastAsia="Times New Roman" w:cs="Times New Roman"/>
                <w:bCs/>
                <w:sz w:val="20"/>
                <w:szCs w:val="20"/>
                <w:lang w:eastAsia="en-GB"/>
              </w:rPr>
              <w:t xml:space="preserve"> in hospitalized medical and surgical patients at risk for venous thromboembolism</w:t>
            </w:r>
          </w:p>
        </w:tc>
        <w:tc>
          <w:tcPr>
            <w:tcW w:w="0" w:type="auto"/>
            <w:vMerge w:val="restart"/>
            <w:shd w:val="clear" w:color="auto" w:fill="auto"/>
            <w:hideMark/>
          </w:tcPr>
          <w:p w14:paraId="0BD668E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eripheral Vascular Diseases Group</w:t>
            </w:r>
          </w:p>
        </w:tc>
        <w:tc>
          <w:tcPr>
            <w:tcW w:w="0" w:type="auto"/>
            <w:shd w:val="clear" w:color="auto" w:fill="auto"/>
            <w:hideMark/>
          </w:tcPr>
          <w:p w14:paraId="3B832B3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Anderson&lt;/Author&gt;&lt;Year&gt;1994&lt;/Year&gt;&lt;RecNum&gt;115&lt;/RecNum&gt;&lt;DisplayText&gt;Anderson, Wheeler (112)&lt;/DisplayText&gt;&lt;record&gt;&lt;rec-number&gt;115&lt;/rec-number&gt;&lt;foreign-keys&gt;&lt;key app="EN" db-id="tevtssspz250euez52svzrpm095wtfe9vr9z" timestamp="1429782107"&gt;115&lt;/key&gt;&lt;/foreign-keys&gt;&lt;ref-type name="Journal Article"&gt;17&lt;/ref-type&gt;&lt;contributors&gt;&lt;authors&gt;&lt;author&gt;Anderson, Frederick A&lt;/author&gt;&lt;author&gt;Wheeler, H Brownell&lt;/author&gt;&lt;author&gt;Goldberg, Robert J&lt;/author&gt;&lt;author&gt;Hosmer, David W&lt;/author&gt;&lt;author&gt;Forcier, Ann&lt;/author&gt;&lt;author&gt;Patwardhan, Nilima A&lt;/author&gt;&lt;/authors&gt;&lt;/contributors&gt;&lt;titles&gt;&lt;title&gt;Changing clinical practice: prospective study of the impact of continuing medical education and quality assurance programs on use of prophylaxis for venous thromboembolism&lt;/title&gt;&lt;secondary-title&gt;Archives of internal medicine&lt;/secondary-title&gt;&lt;/titles&gt;&lt;periodical&gt;&lt;full-title&gt;Archives of Internal Medicine&lt;/full-title&gt;&lt;/periodical&gt;&lt;pages&gt;669-677&lt;/pages&gt;&lt;volume&gt;154&lt;/volume&gt;&lt;number&gt;6&lt;/number&gt;&lt;dates&gt;&lt;year&gt;1994&lt;/year&gt;&lt;/dates&gt;&lt;isbn&gt;0003-992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Anderson, Wheeler (112)</w:t>
            </w:r>
            <w:r w:rsidRPr="00253613">
              <w:rPr>
                <w:rFonts w:eastAsia="Times New Roman" w:cs="Times New Roman"/>
                <w:sz w:val="20"/>
                <w:szCs w:val="20"/>
                <w:lang w:eastAsia="en-GB"/>
              </w:rPr>
              <w:fldChar w:fldCharType="end"/>
            </w:r>
          </w:p>
        </w:tc>
      </w:tr>
      <w:tr w:rsidR="005A7729" w:rsidRPr="00253613" w14:paraId="0E8EE290" w14:textId="77777777" w:rsidTr="005A7729">
        <w:trPr>
          <w:trHeight w:val="20"/>
        </w:trPr>
        <w:tc>
          <w:tcPr>
            <w:tcW w:w="0" w:type="auto"/>
            <w:vMerge/>
            <w:shd w:val="clear" w:color="auto" w:fill="auto"/>
            <w:hideMark/>
          </w:tcPr>
          <w:p w14:paraId="7284A3E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5919ED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E86FBD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Dexter&lt;/Author&gt;&lt;Year&gt;2001&lt;/Year&gt;&lt;RecNum&gt;116&lt;/RecNum&gt;&lt;DisplayText&gt;Dexter, Perkins (113)&lt;/DisplayText&gt;&lt;record&gt;&lt;rec-number&gt;116&lt;/rec-number&gt;&lt;foreign-keys&gt;&lt;key app="EN" db-id="tevtssspz250euez52svzrpm095wtfe9vr9z" timestamp="1429782137"&gt;116&lt;/key&gt;&lt;/foreign-keys&gt;&lt;ref-type name="Journal Article"&gt;17&lt;/ref-type&gt;&lt;contributors&gt;&lt;authors&gt;&lt;author&gt;Dexter, Paul R&lt;/author&gt;&lt;author&gt;Perkins, Susan&lt;/author&gt;&lt;author&gt;Overhage, J Marc&lt;/author&gt;&lt;author&gt;Maharry, Kati&lt;/author&gt;&lt;author&gt;Kohler, Richard B&lt;/author&gt;&lt;author&gt;McDonald, Clement J&lt;/author&gt;&lt;/authors&gt;&lt;/contributors&gt;&lt;titles&gt;&lt;title&gt;A computerized reminder system to increase the use of preventive care for hospitalized patients&lt;/title&gt;&lt;secondary-title&gt;New England Journal of Medicine&lt;/secondary-title&gt;&lt;/titles&gt;&lt;periodical&gt;&lt;full-title&gt;New England Journal of Medicine&lt;/full-title&gt;&lt;/periodical&gt;&lt;pages&gt;965-970&lt;/pages&gt;&lt;volume&gt;345&lt;/volume&gt;&lt;number&gt;13&lt;/number&gt;&lt;dates&gt;&lt;year&gt;2001&lt;/year&gt;&lt;/dates&gt;&lt;isbn&gt;0028-479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Dexter, Perkins (113)</w:t>
            </w:r>
            <w:r w:rsidRPr="00253613">
              <w:rPr>
                <w:rFonts w:eastAsia="Times New Roman" w:cs="Times New Roman"/>
                <w:sz w:val="20"/>
                <w:szCs w:val="20"/>
                <w:lang w:eastAsia="en-GB"/>
              </w:rPr>
              <w:fldChar w:fldCharType="end"/>
            </w:r>
          </w:p>
        </w:tc>
      </w:tr>
      <w:tr w:rsidR="005A7729" w:rsidRPr="00253613" w14:paraId="2E4A19C9" w14:textId="77777777" w:rsidTr="005A7729">
        <w:trPr>
          <w:trHeight w:val="20"/>
        </w:trPr>
        <w:tc>
          <w:tcPr>
            <w:tcW w:w="0" w:type="auto"/>
            <w:vMerge/>
            <w:shd w:val="clear" w:color="auto" w:fill="auto"/>
            <w:hideMark/>
          </w:tcPr>
          <w:p w14:paraId="1A9670E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876F9E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75F046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Fontaine&lt;/Author&gt;&lt;Year&gt;2006&lt;/Year&gt;&lt;RecNum&gt;117&lt;/RecNum&gt;&lt;DisplayText&gt;Fontaine, Mahe (114)&lt;/DisplayText&gt;&lt;record&gt;&lt;rec-number&gt;117&lt;/rec-number&gt;&lt;foreign-keys&gt;&lt;key app="EN" db-id="tevtssspz250euez52svzrpm095wtfe9vr9z" timestamp="1429782229"&gt;117&lt;/key&gt;&lt;/foreign-keys&gt;&lt;ref-type name="Journal Article"&gt;17&lt;/ref-type&gt;&lt;contributors&gt;&lt;authors&gt;&lt;author&gt;Fontaine, A&lt;/author&gt;&lt;author&gt;Mahe, I&lt;/author&gt;&lt;author&gt;Bergmann, JF&lt;/author&gt;&lt;author&gt;Fiessinger, JN&lt;/author&gt;&lt;author&gt;Dhote, R&lt;/author&gt;&lt;author&gt;Cohen, P&lt;/author&gt;&lt;author&gt;Vinceneux, P&lt;/author&gt;&lt;/authors&gt;&lt;/contributors&gt;&lt;titles&gt;&lt;title&gt;Effectiveness of written guidelines on the appropriateness of thromboprophylaxis prescriptions for medical patients: a prospective randomized study&lt;/title&gt;&lt;secondary-title&gt;Journal of internal medicine&lt;/secondary-title&gt;&lt;/titles&gt;&lt;periodical&gt;&lt;full-title&gt;Journal of internal medicine&lt;/full-title&gt;&lt;/periodical&gt;&lt;pages&gt;369-376&lt;/pages&gt;&lt;volume&gt;260&lt;/volume&gt;&lt;number&gt;4&lt;/number&gt;&lt;dates&gt;&lt;year&gt;2006&lt;/year&gt;&lt;/dates&gt;&lt;isbn&gt;1365-279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Fontaine, Mahe (114)</w:t>
            </w:r>
            <w:r w:rsidRPr="00253613">
              <w:rPr>
                <w:rFonts w:eastAsia="Times New Roman" w:cs="Times New Roman"/>
                <w:sz w:val="20"/>
                <w:szCs w:val="20"/>
                <w:lang w:eastAsia="en-GB"/>
              </w:rPr>
              <w:fldChar w:fldCharType="end"/>
            </w:r>
          </w:p>
        </w:tc>
      </w:tr>
      <w:tr w:rsidR="005A7729" w:rsidRPr="00253613" w14:paraId="41C297E0" w14:textId="77777777" w:rsidTr="005A7729">
        <w:trPr>
          <w:trHeight w:val="20"/>
        </w:trPr>
        <w:tc>
          <w:tcPr>
            <w:tcW w:w="0" w:type="auto"/>
            <w:vMerge/>
            <w:shd w:val="clear" w:color="auto" w:fill="auto"/>
            <w:hideMark/>
          </w:tcPr>
          <w:p w14:paraId="6BCBF0A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9DB750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325894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Garcia&lt;/Author&gt;&lt;Year&gt;2009&lt;/Year&gt;&lt;RecNum&gt;118&lt;/RecNum&gt;&lt;DisplayText&gt;Garcia, Highfill (115)&lt;/DisplayText&gt;&lt;record&gt;&lt;rec-number&gt;118&lt;/rec-number&gt;&lt;foreign-keys&gt;&lt;key app="EN" db-id="tevtssspz250euez52svzrpm095wtfe9vr9z" timestamp="1429782246"&gt;118&lt;/key&gt;&lt;/foreign-keys&gt;&lt;ref-type name="Journal Article"&gt;17&lt;/ref-type&gt;&lt;contributors&gt;&lt;authors&gt;&lt;author&gt;Garcia, David A&lt;/author&gt;&lt;author&gt;Highfill, Jessica&lt;/author&gt;&lt;author&gt;Finnerty, Katie&lt;/author&gt;&lt;author&gt;Varoz, Eugene&lt;/author&gt;&lt;author&gt;McConkey, Shawn&lt;/author&gt;&lt;author&gt;Hutchinson, Keith&lt;/author&gt;&lt;author&gt;Libby, Edward&lt;/author&gt;&lt;/authors&gt;&lt;/contributors&gt;&lt;titles&gt;&lt;title&gt;A prospective, controlled trial of a pharmacy-driven alert system to increase thromboprophylaxis rates in medical inpatients&lt;/title&gt;&lt;secondary-title&gt;Blood Coagulation &amp;amp; Fibrinolysis&lt;/secondary-title&gt;&lt;/titles&gt;&lt;periodical&gt;&lt;full-title&gt;Blood Coagulation &amp;amp; Fibrinolysis&lt;/full-title&gt;&lt;/periodical&gt;&lt;pages&gt;541-545&lt;/pages&gt;&lt;volume&gt;20&lt;/volume&gt;&lt;number&gt;7&lt;/number&gt;&lt;dates&gt;&lt;year&gt;2009&lt;/year&gt;&lt;/dates&gt;&lt;isbn&gt;0957-52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Garcia, Highfill (115)</w:t>
            </w:r>
            <w:r w:rsidRPr="00253613">
              <w:rPr>
                <w:rFonts w:eastAsia="Times New Roman" w:cs="Times New Roman"/>
                <w:sz w:val="20"/>
                <w:szCs w:val="20"/>
                <w:lang w:eastAsia="en-GB"/>
              </w:rPr>
              <w:fldChar w:fldCharType="end"/>
            </w:r>
          </w:p>
        </w:tc>
      </w:tr>
      <w:tr w:rsidR="005A7729" w:rsidRPr="00253613" w14:paraId="5E9135C7" w14:textId="77777777" w:rsidTr="005A7729">
        <w:trPr>
          <w:trHeight w:val="20"/>
        </w:trPr>
        <w:tc>
          <w:tcPr>
            <w:tcW w:w="0" w:type="auto"/>
            <w:vMerge/>
            <w:shd w:val="clear" w:color="auto" w:fill="auto"/>
            <w:hideMark/>
          </w:tcPr>
          <w:p w14:paraId="6149495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390383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EC9A87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abarere&lt;/Author&gt;&lt;Year&gt;2007&lt;/Year&gt;&lt;RecNum&gt;119&lt;/RecNum&gt;&lt;DisplayText&gt;Labarere, Bosson (116)&lt;/DisplayText&gt;&lt;record&gt;&lt;rec-number&gt;119&lt;/rec-number&gt;&lt;foreign-keys&gt;&lt;key app="EN" db-id="tevtssspz250euez52svzrpm095wtfe9vr9z" timestamp="1429782260"&gt;119&lt;/key&gt;&lt;/foreign-keys&gt;&lt;ref-type name="Journal Article"&gt;17&lt;/ref-type&gt;&lt;contributors&gt;&lt;authors&gt;&lt;author&gt;Labarere, Jose&lt;/author&gt;&lt;author&gt;Bosson, Jean-Luc&lt;/author&gt;&lt;author&gt;Sevestre, Marie-Antoinette&lt;/author&gt;&lt;author&gt;Sellier, Elodie&lt;/author&gt;&lt;author&gt;Richaud, Cecile&lt;/author&gt;&lt;author&gt;Legagneux, Annie&lt;/author&gt;&lt;/authors&gt;&lt;/contributors&gt;&lt;titles&gt;&lt;title&gt;Intervention targeted at nurses to improve venous thromboprophylaxis&lt;/title&gt;&lt;secondary-title&gt;International Journal for Quality in Health Care&lt;/secondary-title&gt;&lt;/titles&gt;&lt;periodical&gt;&lt;full-title&gt;International Journal for Quality in Health Care&lt;/full-title&gt;&lt;/periodical&gt;&lt;pages&gt;301-308&lt;/pages&gt;&lt;volume&gt;19&lt;/volume&gt;&lt;number&gt;5&lt;/number&gt;&lt;dates&gt;&lt;year&gt;2007&lt;/year&gt;&lt;/dates&gt;&lt;isbn&gt;1353-450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abarere, Bosson (116)</w:t>
            </w:r>
            <w:r w:rsidRPr="00253613">
              <w:rPr>
                <w:rFonts w:eastAsia="Times New Roman" w:cs="Times New Roman"/>
                <w:sz w:val="20"/>
                <w:szCs w:val="20"/>
                <w:lang w:eastAsia="en-GB"/>
              </w:rPr>
              <w:fldChar w:fldCharType="end"/>
            </w:r>
          </w:p>
        </w:tc>
      </w:tr>
      <w:tr w:rsidR="005A7729" w:rsidRPr="00253613" w14:paraId="4AB93921" w14:textId="77777777" w:rsidTr="005A7729">
        <w:trPr>
          <w:trHeight w:val="20"/>
        </w:trPr>
        <w:tc>
          <w:tcPr>
            <w:tcW w:w="0" w:type="auto"/>
            <w:vMerge/>
            <w:shd w:val="clear" w:color="auto" w:fill="auto"/>
            <w:hideMark/>
          </w:tcPr>
          <w:p w14:paraId="03C9038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1997C5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84483E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Overhage&lt;/Author&gt;&lt;Year&gt;1996&lt;/Year&gt;&lt;RecNum&gt;214&lt;/RecNum&gt;&lt;DisplayText&gt;Overhage, Tierney (117)&lt;/DisplayText&gt;&lt;record&gt;&lt;rec-number&gt;214&lt;/rec-number&gt;&lt;foreign-keys&gt;&lt;key app="EN" db-id="tevtssspz250euez52svzrpm095wtfe9vr9z" timestamp="1429803075"&gt;214&lt;/key&gt;&lt;/foreign-keys&gt;&lt;ref-type name="Journal Article"&gt;17&lt;/ref-type&gt;&lt;contributors&gt;&lt;authors&gt;&lt;author&gt;Overhage, J Marc&lt;/author&gt;&lt;author&gt;Tierney, William M&lt;/author&gt;&lt;author&gt;McDonald, Clement J&lt;/author&gt;&lt;/authors&gt;&lt;/contributors&gt;&lt;titles&gt;&lt;title&gt;Computer reminders to implement preventive care guidelines for hospitalized patients&lt;/title&gt;&lt;secondary-title&gt;Archives of Internal Medicine&lt;/secondary-title&gt;&lt;/titles&gt;&lt;periodical&gt;&lt;full-title&gt;Archives of Internal Medicine&lt;/full-title&gt;&lt;/periodical&gt;&lt;pages&gt;1551-1556&lt;/pages&gt;&lt;volume&gt;156&lt;/volume&gt;&lt;number&gt;14&lt;/number&gt;&lt;dates&gt;&lt;year&gt;1996&lt;/year&gt;&lt;/dates&gt;&lt;isbn&gt;0003-992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Overhage, Tierney (117)</w:t>
            </w:r>
            <w:r w:rsidRPr="00253613">
              <w:rPr>
                <w:rFonts w:eastAsia="Times New Roman" w:cs="Times New Roman"/>
                <w:sz w:val="20"/>
                <w:szCs w:val="20"/>
                <w:lang w:eastAsia="en-GB"/>
              </w:rPr>
              <w:fldChar w:fldCharType="end"/>
            </w:r>
          </w:p>
        </w:tc>
      </w:tr>
      <w:tr w:rsidR="005A7729" w:rsidRPr="00253613" w14:paraId="0ACF716B" w14:textId="77777777" w:rsidTr="005A7729">
        <w:trPr>
          <w:trHeight w:val="20"/>
        </w:trPr>
        <w:tc>
          <w:tcPr>
            <w:tcW w:w="0" w:type="auto"/>
            <w:vMerge w:val="restart"/>
            <w:shd w:val="clear" w:color="auto" w:fill="auto"/>
            <w:hideMark/>
          </w:tcPr>
          <w:p w14:paraId="3ED177C3" w14:textId="77777777" w:rsidR="005A7729" w:rsidRPr="00253613" w:rsidRDefault="005A7729" w:rsidP="00AB51F0">
            <w:pPr>
              <w:pStyle w:val="NoSpacing"/>
              <w:spacing w:line="276" w:lineRule="auto"/>
              <w:rPr>
                <w:rFonts w:eastAsia="Times New Roman" w:cs="Times New Roman"/>
                <w:bCs/>
                <w:sz w:val="20"/>
                <w:szCs w:val="20"/>
                <w:lang w:eastAsia="en-GB"/>
              </w:rPr>
            </w:pPr>
            <w:proofErr w:type="spellStart"/>
            <w:r w:rsidRPr="00253613">
              <w:rPr>
                <w:rFonts w:eastAsia="Times New Roman" w:cs="Times New Roman"/>
                <w:bCs/>
                <w:sz w:val="20"/>
                <w:szCs w:val="20"/>
                <w:lang w:eastAsia="en-GB"/>
              </w:rPr>
              <w:t>Fetal</w:t>
            </w:r>
            <w:proofErr w:type="spellEnd"/>
            <w:r w:rsidRPr="00253613">
              <w:rPr>
                <w:rFonts w:eastAsia="Times New Roman" w:cs="Times New Roman"/>
                <w:bCs/>
                <w:sz w:val="20"/>
                <w:szCs w:val="20"/>
                <w:lang w:eastAsia="en-GB"/>
              </w:rPr>
              <w:t xml:space="preserve"> and umbilical Doppler ultrasound in high-risk pregnancies </w:t>
            </w:r>
          </w:p>
        </w:tc>
        <w:tc>
          <w:tcPr>
            <w:tcW w:w="0" w:type="auto"/>
            <w:vMerge w:val="restart"/>
            <w:shd w:val="clear" w:color="auto" w:fill="auto"/>
            <w:hideMark/>
          </w:tcPr>
          <w:p w14:paraId="04EC465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regnancy and Childbirth Group</w:t>
            </w:r>
          </w:p>
        </w:tc>
        <w:tc>
          <w:tcPr>
            <w:tcW w:w="0" w:type="auto"/>
            <w:shd w:val="clear" w:color="auto" w:fill="auto"/>
            <w:hideMark/>
          </w:tcPr>
          <w:p w14:paraId="77532A8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Giles&lt;/Author&gt;&lt;Year&gt;2003&lt;/Year&gt;&lt;RecNum&gt;120&lt;/RecNum&gt;&lt;DisplayText&gt;Giles, Bisits (118)&lt;/DisplayText&gt;&lt;record&gt;&lt;rec-number&gt;120&lt;/rec-number&gt;&lt;foreign-keys&gt;&lt;key app="EN" db-id="tevtssspz250euez52svzrpm095wtfe9vr9z" timestamp="1429783152"&gt;120&lt;/key&gt;&lt;/foreign-keys&gt;&lt;ref-type name="Journal Article"&gt;17&lt;/ref-type&gt;&lt;contributors&gt;&lt;authors&gt;&lt;author&gt;Giles, Warwick&lt;/author&gt;&lt;author&gt;Bisits, Andrew&lt;/author&gt;&lt;author&gt;O&amp;apos;Callaghan, Stephen&lt;/author&gt;&lt;author&gt;Gill, Andrew&lt;/author&gt;&lt;/authors&gt;&lt;/contributors&gt;&lt;titles&gt;&lt;title&gt;The Doppler assessment in multiple pregnancy randomised controlled trial of ultrasound biometry versus umbilical artery Doppler ultrasound and biometry in twin pregnancy&lt;/title&gt;&lt;secondary-title&gt;BJOG: An International Journal of Obstetrics &amp;amp; Gynaecology&lt;/secondary-title&gt;&lt;/titles&gt;&lt;periodical&gt;&lt;full-title&gt;BJOG: An International Journal of Obstetrics &amp;amp; Gynaecology&lt;/full-title&gt;&lt;/periodical&gt;&lt;pages&gt;593-597&lt;/pages&gt;&lt;volume&gt;110&lt;/volume&gt;&lt;number&gt;6&lt;/number&gt;&lt;dates&gt;&lt;year&gt;2003&lt;/year&gt;&lt;/dates&gt;&lt;isbn&gt;1471-052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Giles, Bisits (118)</w:t>
            </w:r>
            <w:r w:rsidRPr="00253613">
              <w:rPr>
                <w:rFonts w:eastAsia="Times New Roman" w:cs="Times New Roman"/>
                <w:sz w:val="20"/>
                <w:szCs w:val="20"/>
                <w:lang w:eastAsia="en-GB"/>
              </w:rPr>
              <w:fldChar w:fldCharType="end"/>
            </w:r>
          </w:p>
        </w:tc>
      </w:tr>
      <w:tr w:rsidR="005A7729" w:rsidRPr="00253613" w14:paraId="43207140" w14:textId="77777777" w:rsidTr="005A7729">
        <w:trPr>
          <w:trHeight w:val="20"/>
        </w:trPr>
        <w:tc>
          <w:tcPr>
            <w:tcW w:w="0" w:type="auto"/>
            <w:vMerge/>
            <w:shd w:val="clear" w:color="auto" w:fill="auto"/>
            <w:hideMark/>
          </w:tcPr>
          <w:p w14:paraId="533EBC6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8CDE36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D98C9A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Johnstone&lt;/Author&gt;&lt;Year&gt;1993&lt;/Year&gt;&lt;RecNum&gt;121&lt;/RecNum&gt;&lt;DisplayText&gt;Johnstone, Prescott (119)&lt;/DisplayText&gt;&lt;record&gt;&lt;rec-number&gt;121&lt;/rec-number&gt;&lt;foreign-keys&gt;&lt;key app="EN" db-id="tevtssspz250euez52svzrpm095wtfe9vr9z" timestamp="1429783174"&gt;121&lt;/key&gt;&lt;/foreign-keys&gt;&lt;ref-type name="Journal Article"&gt;17&lt;/ref-type&gt;&lt;contributors&gt;&lt;authors&gt;&lt;author&gt;Johnstone, Frank D&lt;/author&gt;&lt;author&gt;Prescott, Robin&lt;/author&gt;&lt;author&gt;Hoskins, Peter&lt;/author&gt;&lt;author&gt;Greer, Ian A&lt;/author&gt;&lt;author&gt;McGlew, Tom&lt;/author&gt;&lt;author&gt;Compton, Mary&lt;/author&gt;&lt;/authors&gt;&lt;/contributors&gt;&lt;titles&gt;&lt;title&gt;The effect of introduction of umbilical Doppler recordings to obstetric practice&lt;/title&gt;&lt;secondary-title&gt;BJOG: An International Journal of Obstetrics &amp;amp; Gynaecology&lt;/secondary-title&gt;&lt;/titles&gt;&lt;periodical&gt;&lt;full-title&gt;BJOG: An International Journal of Obstetrics &amp;amp; Gynaecology&lt;/full-title&gt;&lt;/periodical&gt;&lt;pages&gt;733-741&lt;/pages&gt;&lt;volume&gt;100&lt;/volume&gt;&lt;number&gt;8&lt;/number&gt;&lt;dates&gt;&lt;year&gt;1993&lt;/year&gt;&lt;/dates&gt;&lt;isbn&gt;1471-052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Johnstone, Prescott (119)</w:t>
            </w:r>
            <w:r w:rsidRPr="00253613">
              <w:rPr>
                <w:rFonts w:eastAsia="Times New Roman" w:cs="Times New Roman"/>
                <w:sz w:val="20"/>
                <w:szCs w:val="20"/>
                <w:lang w:eastAsia="en-GB"/>
              </w:rPr>
              <w:fldChar w:fldCharType="end"/>
            </w:r>
          </w:p>
        </w:tc>
      </w:tr>
      <w:tr w:rsidR="005A7729" w:rsidRPr="00253613" w14:paraId="3A531272" w14:textId="77777777" w:rsidTr="005A7729">
        <w:trPr>
          <w:trHeight w:val="20"/>
        </w:trPr>
        <w:tc>
          <w:tcPr>
            <w:tcW w:w="0" w:type="auto"/>
            <w:vMerge/>
            <w:shd w:val="clear" w:color="auto" w:fill="auto"/>
            <w:hideMark/>
          </w:tcPr>
          <w:p w14:paraId="4EA57A7E"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D59103C"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CD0AD2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Newnham&lt;/Author&gt;&lt;Year&gt;1991&lt;/Year&gt;&lt;RecNum&gt;122&lt;/RecNum&gt;&lt;DisplayText&gt;Newnham, O&amp;apos;Dea (120)&lt;/DisplayText&gt;&lt;record&gt;&lt;rec-number&gt;122&lt;/rec-number&gt;&lt;foreign-keys&gt;&lt;key app="EN" db-id="tevtssspz250euez52svzrpm095wtfe9vr9z" timestamp="1429783197"&gt;122&lt;/key&gt;&lt;/foreign-keys&gt;&lt;ref-type name="Journal Article"&gt;17&lt;/ref-type&gt;&lt;contributors&gt;&lt;authors&gt;&lt;author&gt;Newnham, John P&lt;/author&gt;&lt;author&gt;O&amp;apos;Dea, Michelle R‐A&lt;/author&gt;&lt;author&gt;Reid, Karen P&lt;/author&gt;&lt;author&gt;Diepeveen, Dean A&lt;/author&gt;&lt;/authors&gt;&lt;/contributors&gt;&lt;titles&gt;&lt;title&gt;Doppler flow velocity waveform analysis in high risk pregnancies: a randomized controlled trial&lt;/title&gt;&lt;secondary-title&gt;BJOG: An International Journal of Obstetrics &amp;amp; Gynaecology&lt;/secondary-title&gt;&lt;/titles&gt;&lt;periodical&gt;&lt;full-title&gt;BJOG: An International Journal of Obstetrics &amp;amp; Gynaecology&lt;/full-title&gt;&lt;/periodical&gt;&lt;pages&gt;956-963&lt;/pages&gt;&lt;volume&gt;98&lt;/volume&gt;&lt;number&gt;10&lt;/number&gt;&lt;dates&gt;&lt;year&gt;1991&lt;/year&gt;&lt;/dates&gt;&lt;isbn&gt;1471-052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Newnham, O'Dea (120)</w:t>
            </w:r>
            <w:r w:rsidRPr="00253613">
              <w:rPr>
                <w:rFonts w:eastAsia="Times New Roman" w:cs="Times New Roman"/>
                <w:sz w:val="20"/>
                <w:szCs w:val="20"/>
                <w:lang w:eastAsia="en-GB"/>
              </w:rPr>
              <w:fldChar w:fldCharType="end"/>
            </w:r>
          </w:p>
        </w:tc>
      </w:tr>
      <w:tr w:rsidR="005A7729" w:rsidRPr="00253613" w14:paraId="3C55D385" w14:textId="77777777" w:rsidTr="005A7729">
        <w:trPr>
          <w:trHeight w:val="20"/>
        </w:trPr>
        <w:tc>
          <w:tcPr>
            <w:tcW w:w="0" w:type="auto"/>
            <w:vMerge w:val="restart"/>
            <w:shd w:val="clear" w:color="auto" w:fill="auto"/>
            <w:hideMark/>
          </w:tcPr>
          <w:p w14:paraId="1FF78026"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Psychosocial interventions for supporting women to stop smoking in pregnancy</w:t>
            </w:r>
          </w:p>
        </w:tc>
        <w:tc>
          <w:tcPr>
            <w:tcW w:w="0" w:type="auto"/>
            <w:vMerge w:val="restart"/>
            <w:shd w:val="clear" w:color="auto" w:fill="auto"/>
            <w:hideMark/>
          </w:tcPr>
          <w:p w14:paraId="74FBF86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regnancy and Childbirth Group</w:t>
            </w:r>
          </w:p>
        </w:tc>
        <w:tc>
          <w:tcPr>
            <w:tcW w:w="0" w:type="auto"/>
            <w:shd w:val="clear" w:color="auto" w:fill="auto"/>
            <w:hideMark/>
          </w:tcPr>
          <w:p w14:paraId="0174CBD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auman&lt;/Author&gt;&lt;Year&gt;1983&lt;/Year&gt;&lt;RecNum&gt;124&lt;/RecNum&gt;&lt;DisplayText&gt;Bauman, Bryan (121)&lt;/DisplayText&gt;&lt;record&gt;&lt;rec-number&gt;124&lt;/rec-number&gt;&lt;foreign-keys&gt;&lt;key app="EN" db-id="tevtssspz250euez52svzrpm095wtfe9vr9z" timestamp="1429784417"&gt;124&lt;/key&gt;&lt;/foreign-keys&gt;&lt;ref-type name="Journal Article"&gt;17&lt;/ref-type&gt;&lt;contributors&gt;&lt;authors&gt;&lt;author&gt;Bauman, KARL E&lt;/author&gt;&lt;author&gt;Bryan, Elizabeth S&lt;/author&gt;&lt;author&gt;Dent, CLYDE W&lt;/author&gt;&lt;author&gt;Koch, Gary G&lt;/author&gt;&lt;/authors&gt;&lt;/contributors&gt;&lt;titles&gt;&lt;title&gt;The influence of observing carbon monoxide level on cigarette smoking by public prenatal patients&lt;/title&gt;&lt;secondary-title&gt;American journal of public health&lt;/secondary-title&gt;&lt;/titles&gt;&lt;periodical&gt;&lt;full-title&gt;American journal of public health&lt;/full-title&gt;&lt;/periodical&gt;&lt;pages&gt;1089-1091&lt;/pages&gt;&lt;volume&gt;73&lt;/volume&gt;&lt;number&gt;9&lt;/number&gt;&lt;dates&gt;&lt;year&gt;1983&lt;/year&gt;&lt;/dates&gt;&lt;isbn&gt;0090-00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auman, Bryan (121)</w:t>
            </w:r>
            <w:r w:rsidRPr="00253613">
              <w:rPr>
                <w:rFonts w:eastAsia="Times New Roman" w:cs="Times New Roman"/>
                <w:sz w:val="20"/>
                <w:szCs w:val="20"/>
                <w:lang w:eastAsia="en-GB"/>
              </w:rPr>
              <w:fldChar w:fldCharType="end"/>
            </w:r>
          </w:p>
        </w:tc>
      </w:tr>
      <w:tr w:rsidR="005A7729" w:rsidRPr="00253613" w14:paraId="44AA5870" w14:textId="77777777" w:rsidTr="005A7729">
        <w:trPr>
          <w:trHeight w:val="20"/>
        </w:trPr>
        <w:tc>
          <w:tcPr>
            <w:tcW w:w="0" w:type="auto"/>
            <w:vMerge/>
            <w:shd w:val="clear" w:color="auto" w:fill="auto"/>
            <w:hideMark/>
          </w:tcPr>
          <w:p w14:paraId="43A0614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AC15B2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6D1D58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ampbell&lt;/Author&gt;&lt;Year&gt;2006&lt;/Year&gt;&lt;RecNum&gt;125&lt;/RecNum&gt;&lt;DisplayText&gt;Campbell, Walsh (122)&lt;/DisplayText&gt;&lt;record&gt;&lt;rec-number&gt;125&lt;/rec-number&gt;&lt;foreign-keys&gt;&lt;key app="EN" db-id="tevtssspz250euez52svzrpm095wtfe9vr9z" timestamp="1429784435"&gt;125&lt;/key&gt;&lt;/foreign-keys&gt;&lt;ref-type name="Journal Article"&gt;17&lt;/ref-type&gt;&lt;contributors&gt;&lt;authors&gt;&lt;author&gt;Campbell, E&lt;/author&gt;&lt;author&gt;Walsh, RA&lt;/author&gt;&lt;author&gt;Sanson-Fisher, R&lt;/author&gt;&lt;author&gt;Burrows, S&lt;/author&gt;&lt;author&gt;Stojanovski, E&lt;/author&gt;&lt;/authors&gt;&lt;/contributors&gt;&lt;titles&gt;&lt;title&gt;A group randomised trial of two methods for disseminating a smoking cessation programme to public antenatal clinics: effects on patient outcomes&lt;/title&gt;&lt;secondary-title&gt;Tobacco control&lt;/secondary-title&gt;&lt;/titles&gt;&lt;periodical&gt;&lt;full-title&gt;Tobacco control&lt;/full-title&gt;&lt;/periodical&gt;&lt;pages&gt;97-102&lt;/pages&gt;&lt;volume&gt;15&lt;/volume&gt;&lt;number&gt;2&lt;/number&gt;&lt;dates&gt;&lt;year&gt;2006&lt;/year&gt;&lt;/dates&gt;&lt;isbn&gt;1468-331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ampbell, Walsh (122)</w:t>
            </w:r>
            <w:r w:rsidRPr="00253613">
              <w:rPr>
                <w:rFonts w:eastAsia="Times New Roman" w:cs="Times New Roman"/>
                <w:sz w:val="20"/>
                <w:szCs w:val="20"/>
                <w:lang w:eastAsia="en-GB"/>
              </w:rPr>
              <w:fldChar w:fldCharType="end"/>
            </w:r>
          </w:p>
        </w:tc>
      </w:tr>
      <w:tr w:rsidR="005A7729" w:rsidRPr="00253613" w14:paraId="555047A9" w14:textId="77777777" w:rsidTr="005A7729">
        <w:trPr>
          <w:trHeight w:val="20"/>
        </w:trPr>
        <w:tc>
          <w:tcPr>
            <w:tcW w:w="0" w:type="auto"/>
            <w:vMerge/>
            <w:shd w:val="clear" w:color="auto" w:fill="auto"/>
            <w:hideMark/>
          </w:tcPr>
          <w:p w14:paraId="560F985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F54A27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CE98D0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Eades&lt;/Author&gt;&lt;Year&gt;2012&lt;/Year&gt;&lt;RecNum&gt;127&lt;/RecNum&gt;&lt;DisplayText&gt;Eades, Sanson-Fisher (123)&lt;/DisplayText&gt;&lt;record&gt;&lt;rec-number&gt;127&lt;/rec-number&gt;&lt;foreign-keys&gt;&lt;key app="EN" db-id="tevtssspz250euez52svzrpm095wtfe9vr9z" timestamp="1429784473"&gt;127&lt;/key&gt;&lt;/foreign-keys&gt;&lt;ref-type name="Journal Article"&gt;17&lt;/ref-type&gt;&lt;contributors&gt;&lt;authors&gt;&lt;author&gt;Eades, Sandra J&lt;/author&gt;&lt;author&gt;Sanson-Fisher, Rob W&lt;/author&gt;&lt;author&gt;Wenitong, Mark&lt;/author&gt;&lt;author&gt;Panaretto, Katie&lt;/author&gt;&lt;author&gt;D&amp;apos;Este, Catherine&lt;/author&gt;&lt;author&gt;Gilligan, Conor&lt;/author&gt;&lt;author&gt;Stewart, Jessica&lt;/author&gt;&lt;/authors&gt;&lt;/contributors&gt;&lt;titles&gt;&lt;title&gt;An intensive smoking intervention for pregnant Aboriginal and Torres Strait Islander women: a randomised controlled trial&lt;/title&gt;&lt;secondary-title&gt;Medical Journal of Australia&lt;/secondary-title&gt;&lt;/titles&gt;&lt;periodical&gt;&lt;full-title&gt;Medical Journal of Australia&lt;/full-title&gt;&lt;/periodical&gt;&lt;pages&gt;42&lt;/pages&gt;&lt;volume&gt;197&lt;/volume&gt;&lt;number&gt;1&lt;/number&gt;&lt;dates&gt;&lt;year&gt;2012&lt;/year&gt;&lt;/dates&gt;&lt;isbn&gt;0025-729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Eades, Sanson-Fisher (123)</w:t>
            </w:r>
            <w:r w:rsidRPr="00253613">
              <w:rPr>
                <w:rFonts w:eastAsia="Times New Roman" w:cs="Times New Roman"/>
                <w:sz w:val="20"/>
                <w:szCs w:val="20"/>
                <w:lang w:eastAsia="en-GB"/>
              </w:rPr>
              <w:fldChar w:fldCharType="end"/>
            </w:r>
          </w:p>
        </w:tc>
      </w:tr>
      <w:tr w:rsidR="005A7729" w:rsidRPr="00253613" w14:paraId="389C57EA" w14:textId="77777777" w:rsidTr="005A7729">
        <w:trPr>
          <w:trHeight w:val="20"/>
        </w:trPr>
        <w:tc>
          <w:tcPr>
            <w:tcW w:w="0" w:type="auto"/>
            <w:vMerge/>
            <w:shd w:val="clear" w:color="auto" w:fill="auto"/>
            <w:hideMark/>
          </w:tcPr>
          <w:p w14:paraId="03DA068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E39EEC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F89C11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ajek&lt;/Author&gt;&lt;Year&gt;2001&lt;/Year&gt;&lt;RecNum&gt;126&lt;/RecNum&gt;&lt;DisplayText&gt;Hajek, West (124)&lt;/DisplayText&gt;&lt;record&gt;&lt;rec-number&gt;126&lt;/rec-number&gt;&lt;foreign-keys&gt;&lt;key app="EN" db-id="tevtssspz250euez52svzrpm095wtfe9vr9z" timestamp="1429784456"&gt;126&lt;/key&gt;&lt;/foreign-keys&gt;&lt;ref-type name="Journal Article"&gt;17&lt;/ref-type&gt;&lt;contributors&gt;&lt;authors&gt;&lt;author&gt;Hajek, Peter&lt;/author&gt;&lt;author&gt;West, Robert&lt;/author&gt;&lt;author&gt;Lee, Anne&lt;/author&gt;&lt;author&gt;Foulds, Jonathan&lt;/author&gt;&lt;author&gt;Owen, Lesley&lt;/author&gt;&lt;author&gt;Eiser, J Richard&lt;/author&gt;&lt;author&gt;Main, Nicole&lt;/author&gt;&lt;/authors&gt;&lt;/contributors&gt;&lt;titles&gt;&lt;title&gt;Randomized controlled trial of a midwife‐delivered brief smoking cessation intervention in pregnancy&lt;/title&gt;&lt;secondary-title&gt;Addiction&lt;/secondary-title&gt;&lt;/titles&gt;&lt;periodical&gt;&lt;full-title&gt;Addiction&lt;/full-title&gt;&lt;/periodical&gt;&lt;pages&gt;485-494&lt;/pages&gt;&lt;volume&gt;96&lt;/volume&gt;&lt;number&gt;3&lt;/number&gt;&lt;dates&gt;&lt;year&gt;2001&lt;/year&gt;&lt;/dates&gt;&lt;isbn&gt;1360-044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ajek, West (124)</w:t>
            </w:r>
            <w:r w:rsidRPr="00253613">
              <w:rPr>
                <w:rFonts w:eastAsia="Times New Roman" w:cs="Times New Roman"/>
                <w:sz w:val="20"/>
                <w:szCs w:val="20"/>
                <w:lang w:eastAsia="en-GB"/>
              </w:rPr>
              <w:fldChar w:fldCharType="end"/>
            </w:r>
          </w:p>
        </w:tc>
      </w:tr>
      <w:tr w:rsidR="005A7729" w:rsidRPr="00253613" w14:paraId="431D63F8" w14:textId="77777777" w:rsidTr="005A7729">
        <w:trPr>
          <w:trHeight w:val="20"/>
        </w:trPr>
        <w:tc>
          <w:tcPr>
            <w:tcW w:w="0" w:type="auto"/>
            <w:vMerge/>
            <w:shd w:val="clear" w:color="auto" w:fill="auto"/>
            <w:hideMark/>
          </w:tcPr>
          <w:p w14:paraId="60E57A8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E9A9B0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C3A63C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aug&lt;/Author&gt;&lt;Year&gt;1994&lt;/Year&gt;&lt;RecNum&gt;123&lt;/RecNum&gt;&lt;DisplayText&gt;Haug, Fugelli (125)&lt;/DisplayText&gt;&lt;record&gt;&lt;rec-number&gt;123&lt;/rec-number&gt;&lt;foreign-keys&gt;&lt;key app="EN" db-id="tevtssspz250euez52svzrpm095wtfe9vr9z" timestamp="1429784391"&gt;123&lt;/key&gt;&lt;/foreign-keys&gt;&lt;ref-type name="Journal Article"&gt;17&lt;/ref-type&gt;&lt;contributors&gt;&lt;authors&gt;&lt;author&gt;Haug, Kjell&lt;/author&gt;&lt;author&gt;Fugelli, Per&lt;/author&gt;&lt;author&gt;Aarø, Leif Edvard&lt;/author&gt;&lt;author&gt;Foss, Olav Per&lt;/author&gt;&lt;/authors&gt;&lt;/contributors&gt;&lt;titles&gt;&lt;title&gt;Is smoking intervention in general practice more successful among pregnant than non-pregnant women?&lt;/title&gt;&lt;secondary-title&gt;Family Practice&lt;/secondary-title&gt;&lt;/titles&gt;&lt;periodical&gt;&lt;full-title&gt;Family practice&lt;/full-title&gt;&lt;/periodical&gt;&lt;pages&gt;111-116&lt;/pages&gt;&lt;volume&gt;11&lt;/volume&gt;&lt;number&gt;2&lt;/number&gt;&lt;dates&gt;&lt;year&gt;1994&lt;/year&gt;&lt;/dates&gt;&lt;isbn&gt;0263-21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aug, Fugelli (125)</w:t>
            </w:r>
            <w:r w:rsidRPr="00253613">
              <w:rPr>
                <w:rFonts w:eastAsia="Times New Roman" w:cs="Times New Roman"/>
                <w:sz w:val="20"/>
                <w:szCs w:val="20"/>
                <w:lang w:eastAsia="en-GB"/>
              </w:rPr>
              <w:fldChar w:fldCharType="end"/>
            </w:r>
          </w:p>
        </w:tc>
      </w:tr>
      <w:tr w:rsidR="005A7729" w:rsidRPr="00253613" w14:paraId="231FAB2C" w14:textId="77777777" w:rsidTr="005A7729">
        <w:trPr>
          <w:trHeight w:val="20"/>
        </w:trPr>
        <w:tc>
          <w:tcPr>
            <w:tcW w:w="0" w:type="auto"/>
            <w:vMerge/>
            <w:shd w:val="clear" w:color="auto" w:fill="auto"/>
            <w:hideMark/>
          </w:tcPr>
          <w:p w14:paraId="5990FF6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AA3ECB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DBDD6F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Kendrick&lt;/Author&gt;&lt;Year&gt;1995&lt;/Year&gt;&lt;RecNum&gt;130&lt;/RecNum&gt;&lt;DisplayText&gt;Kendrick, Zahniser (126)&lt;/DisplayText&gt;&lt;record&gt;&lt;rec-number&gt;130&lt;/rec-number&gt;&lt;foreign-keys&gt;&lt;key app="EN" db-id="tevtssspz250euez52svzrpm095wtfe9vr9z" timestamp="1429784657"&gt;130&lt;/key&gt;&lt;/foreign-keys&gt;&lt;ref-type name="Journal Article"&gt;17&lt;/ref-type&gt;&lt;contributors&gt;&lt;authors&gt;&lt;author&gt;Kendrick, Juliette S&lt;/author&gt;&lt;author&gt;Zahniser, S Christine&lt;/author&gt;&lt;author&gt;Miller, Nancy&lt;/author&gt;&lt;author&gt;Salas, Nancy&lt;/author&gt;&lt;author&gt;Stine, Joan&lt;/author&gt;&lt;author&gt;Gargiullo, Paul M&lt;/author&gt;&lt;author&gt;Floyd, R Louise&lt;/author&gt;&lt;author&gt;Spierto, Francis W&lt;/author&gt;&lt;author&gt;Sexton, Mary&lt;/author&gt;&lt;author&gt;Metzger, Robert W&lt;/author&gt;&lt;/authors&gt;&lt;/contributors&gt;&lt;titles&gt;&lt;title&gt;Integrating smoking cessation into routine public prenatal care: the Smoking Cessation in Pregnancy project&lt;/title&gt;&lt;secondary-title&gt;American Journal of Public Health&lt;/secondary-title&gt;&lt;/titles&gt;&lt;periodical&gt;&lt;full-title&gt;American journal of public health&lt;/full-title&gt;&lt;/periodical&gt;&lt;pages&gt;217-222&lt;/pages&gt;&lt;volume&gt;85&lt;/volume&gt;&lt;number&gt;2&lt;/number&gt;&lt;dates&gt;&lt;year&gt;1995&lt;/year&gt;&lt;/dates&gt;&lt;isbn&gt;0090-00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Kendrick, Zahniser (126)</w:t>
            </w:r>
            <w:r w:rsidRPr="00253613">
              <w:rPr>
                <w:rFonts w:eastAsia="Times New Roman" w:cs="Times New Roman"/>
                <w:sz w:val="20"/>
                <w:szCs w:val="20"/>
                <w:lang w:eastAsia="en-GB"/>
              </w:rPr>
              <w:fldChar w:fldCharType="end"/>
            </w:r>
          </w:p>
        </w:tc>
      </w:tr>
      <w:tr w:rsidR="005A7729" w:rsidRPr="00253613" w14:paraId="4CD572B0" w14:textId="77777777" w:rsidTr="005A7729">
        <w:trPr>
          <w:trHeight w:val="20"/>
        </w:trPr>
        <w:tc>
          <w:tcPr>
            <w:tcW w:w="0" w:type="auto"/>
            <w:vMerge/>
            <w:shd w:val="clear" w:color="auto" w:fill="auto"/>
            <w:hideMark/>
          </w:tcPr>
          <w:p w14:paraId="10F678B3"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A8129F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833D8C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awrence&lt;/Author&gt;&lt;Year&gt;2003&lt;/Year&gt;&lt;RecNum&gt;131&lt;/RecNum&gt;&lt;DisplayText&gt;Lawrence, Aveyard (127)&lt;/DisplayText&gt;&lt;record&gt;&lt;rec-number&gt;131&lt;/rec-number&gt;&lt;foreign-keys&gt;&lt;key app="EN" db-id="tevtssspz250euez52svzrpm095wtfe9vr9z" timestamp="1429784943"&gt;131&lt;/key&gt;&lt;/foreign-keys&gt;&lt;ref-type name="Journal Article"&gt;17&lt;/ref-type&gt;&lt;contributors&gt;&lt;authors&gt;&lt;author&gt;Lawrence, T&lt;/author&gt;&lt;author&gt;Aveyard, P&lt;/author&gt;&lt;author&gt;Evans, O&lt;/author&gt;&lt;author&gt;Cheng, KK&lt;/author&gt;&lt;/authors&gt;&lt;/contributors&gt;&lt;titles&gt;&lt;title&gt;A cluster randomised controlled trial of smoking cessation in pregnant women comparing interventions based on the transtheoretical (stages of change) model to standard care&lt;/title&gt;&lt;secondary-title&gt;Tobacco Control&lt;/secondary-title&gt;&lt;/titles&gt;&lt;periodical&gt;&lt;full-title&gt;Tobacco control&lt;/full-title&gt;&lt;/periodical&gt;&lt;pages&gt;168-177&lt;/pages&gt;&lt;volume&gt;12&lt;/volume&gt;&lt;number&gt;2&lt;/number&gt;&lt;dates&gt;&lt;year&gt;2003&lt;/year&gt;&lt;/dates&gt;&lt;isbn&gt;1468-331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awrence, Aveyard (127)</w:t>
            </w:r>
            <w:r w:rsidRPr="00253613">
              <w:rPr>
                <w:rFonts w:eastAsia="Times New Roman" w:cs="Times New Roman"/>
                <w:sz w:val="20"/>
                <w:szCs w:val="20"/>
                <w:lang w:eastAsia="en-GB"/>
              </w:rPr>
              <w:fldChar w:fldCharType="end"/>
            </w:r>
          </w:p>
        </w:tc>
      </w:tr>
      <w:tr w:rsidR="005A7729" w:rsidRPr="00253613" w14:paraId="122C26D2" w14:textId="77777777" w:rsidTr="005A7729">
        <w:trPr>
          <w:trHeight w:val="20"/>
        </w:trPr>
        <w:tc>
          <w:tcPr>
            <w:tcW w:w="0" w:type="auto"/>
            <w:vMerge/>
            <w:shd w:val="clear" w:color="auto" w:fill="auto"/>
            <w:hideMark/>
          </w:tcPr>
          <w:p w14:paraId="339D988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FF1AE5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5BB038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illington&lt;/Author&gt;&lt;Year&gt;1994&lt;/Year&gt;&lt;RecNum&gt;215&lt;/RecNum&gt;&lt;DisplayText&gt;Lillington, Royce (128)&lt;/DisplayText&gt;&lt;record&gt;&lt;rec-number&gt;215&lt;/rec-number&gt;&lt;foreign-keys&gt;&lt;key app="EN" db-id="tevtssspz250euez52svzrpm095wtfe9vr9z" timestamp="1429803482"&gt;215&lt;/key&gt;&lt;/foreign-keys&gt;&lt;ref-type name="Journal Article"&gt;17&lt;/ref-type&gt;&lt;contributors&gt;&lt;authors&gt;&lt;author&gt;Lillington, L&lt;/author&gt;&lt;author&gt;Royce, J&lt;/author&gt;&lt;author&gt;Novak, D&lt;/author&gt;&lt;author&gt;Ruvalcaba, M&lt;/author&gt;&lt;author&gt;Chlebowski, R&lt;/author&gt;&lt;/authors&gt;&lt;/contributors&gt;&lt;titles&gt;&lt;title&gt;Evaluation of a smoking cessation program for pregnant minority women&lt;/title&gt;&lt;secondary-title&gt;Cancer practice&lt;/secondary-title&gt;&lt;/titles&gt;&lt;periodical&gt;&lt;full-title&gt;Cancer practice&lt;/full-title&gt;&lt;/periodical&gt;&lt;pages&gt;157-163&lt;/pages&gt;&lt;volume&gt;3&lt;/volume&gt;&lt;number&gt;3&lt;/number&gt;&lt;dates&gt;&lt;year&gt;1994&lt;/year&gt;&lt;/dates&gt;&lt;isbn&gt;1065-470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illington, Royce (128)</w:t>
            </w:r>
            <w:r w:rsidRPr="00253613">
              <w:rPr>
                <w:rFonts w:eastAsia="Times New Roman" w:cs="Times New Roman"/>
                <w:sz w:val="20"/>
                <w:szCs w:val="20"/>
                <w:lang w:eastAsia="en-GB"/>
              </w:rPr>
              <w:fldChar w:fldCharType="end"/>
            </w:r>
          </w:p>
        </w:tc>
      </w:tr>
      <w:tr w:rsidR="005A7729" w:rsidRPr="00253613" w14:paraId="51C64699" w14:textId="77777777" w:rsidTr="005A7729">
        <w:trPr>
          <w:trHeight w:val="20"/>
        </w:trPr>
        <w:tc>
          <w:tcPr>
            <w:tcW w:w="0" w:type="auto"/>
            <w:vMerge/>
            <w:shd w:val="clear" w:color="auto" w:fill="auto"/>
            <w:hideMark/>
          </w:tcPr>
          <w:p w14:paraId="42DA1437"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346583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CB35F2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owe&lt;/Author&gt;&lt;Year&gt;2002&lt;/Year&gt;&lt;RecNum&gt;132&lt;/RecNum&gt;&lt;DisplayText&gt;Lowe, Balanda (129)&lt;/DisplayText&gt;&lt;record&gt;&lt;rec-number&gt;132&lt;/rec-number&gt;&lt;foreign-keys&gt;&lt;key app="EN" db-id="tevtssspz250euez52svzrpm095wtfe9vr9z" timestamp="1429784968"&gt;132&lt;/key&gt;&lt;/foreign-keys&gt;&lt;ref-type name="Journal Article"&gt;17&lt;/ref-type&gt;&lt;contributors&gt;&lt;authors&gt;&lt;author&gt;Lowe, John B&lt;/author&gt;&lt;author&gt;Balanda, Kevin P&lt;/author&gt;&lt;author&gt;Stanton, Warren R&lt;/author&gt;&lt;author&gt;Del Mar, Chris&lt;/author&gt;&lt;author&gt;O’Connor, Vivienne&lt;/author&gt;&lt;/authors&gt;&lt;/contributors&gt;&lt;titles&gt;&lt;title&gt;Dissemination of an efficacious antenatal smoking cessation program in public hospitals in Australia: a randomized controlled trial&lt;/title&gt;&lt;secondary-title&gt;Health education &amp;amp; behavior&lt;/secondary-title&gt;&lt;/titles&gt;&lt;periodical&gt;&lt;full-title&gt;Health education &amp;amp; behavior&lt;/full-title&gt;&lt;/periodical&gt;&lt;pages&gt;608-619&lt;/pages&gt;&lt;volume&gt;29&lt;/volume&gt;&lt;number&gt;5&lt;/number&gt;&lt;dates&gt;&lt;year&gt;2002&lt;/year&gt;&lt;/dates&gt;&lt;isbn&gt;1090-1981&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owe, Balanda (129)</w:t>
            </w:r>
            <w:r w:rsidRPr="00253613">
              <w:rPr>
                <w:rFonts w:eastAsia="Times New Roman" w:cs="Times New Roman"/>
                <w:sz w:val="20"/>
                <w:szCs w:val="20"/>
                <w:lang w:eastAsia="en-GB"/>
              </w:rPr>
              <w:fldChar w:fldCharType="end"/>
            </w:r>
          </w:p>
        </w:tc>
      </w:tr>
      <w:tr w:rsidR="005A7729" w:rsidRPr="00253613" w14:paraId="011939CF" w14:textId="77777777" w:rsidTr="005A7729">
        <w:trPr>
          <w:trHeight w:val="20"/>
        </w:trPr>
        <w:tc>
          <w:tcPr>
            <w:tcW w:w="0" w:type="auto"/>
            <w:vMerge/>
            <w:shd w:val="clear" w:color="auto" w:fill="auto"/>
            <w:hideMark/>
          </w:tcPr>
          <w:p w14:paraId="3E8F354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6FB822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9BD66E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anfredi&lt;/Author&gt;&lt;Year&gt;1999&lt;/Year&gt;&lt;RecNum&gt;128&lt;/RecNum&gt;&lt;DisplayText&gt;Manfredi, Crittenden (130)&lt;/DisplayText&gt;&lt;record&gt;&lt;rec-number&gt;128&lt;/rec-number&gt;&lt;foreign-keys&gt;&lt;key app="EN" db-id="tevtssspz250euez52svzrpm095wtfe9vr9z" timestamp="1429784488"&gt;128&lt;/key&gt;&lt;/foreign-keys&gt;&lt;ref-type name="Journal Article"&gt;17&lt;/ref-type&gt;&lt;contributors&gt;&lt;authors&gt;&lt;author&gt;Manfredi, Clara&lt;/author&gt;&lt;author&gt;Crittenden, Kathleen S&lt;/author&gt;&lt;author&gt;Warnecke, Richard&lt;/author&gt;&lt;author&gt;Engler, Julie&lt;/author&gt;&lt;author&gt;Cho, Young Ik&lt;/author&gt;&lt;author&gt;Shaligram, Chitra&lt;/author&gt;&lt;/authors&gt;&lt;/contributors&gt;&lt;titles&gt;&lt;title&gt;Evaluation of a motivational smoking cessation intervention for women in public health clinics&lt;/title&gt;&lt;secondary-title&gt;Preventive Medicine&lt;/secondary-title&gt;&lt;/titles&gt;&lt;periodical&gt;&lt;full-title&gt;Preventive medicine&lt;/full-title&gt;&lt;/periodical&gt;&lt;pages&gt;51-60&lt;/pages&gt;&lt;volume&gt;28&lt;/volume&gt;&lt;number&gt;1&lt;/number&gt;&lt;dates&gt;&lt;year&gt;1999&lt;/year&gt;&lt;/dates&gt;&lt;isbn&gt;0091-74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anfredi, Crittenden (130)</w:t>
            </w:r>
            <w:r w:rsidRPr="00253613">
              <w:rPr>
                <w:rFonts w:eastAsia="Times New Roman" w:cs="Times New Roman"/>
                <w:sz w:val="20"/>
                <w:szCs w:val="20"/>
                <w:lang w:eastAsia="en-GB"/>
              </w:rPr>
              <w:fldChar w:fldCharType="end"/>
            </w:r>
          </w:p>
        </w:tc>
      </w:tr>
      <w:tr w:rsidR="005A7729" w:rsidRPr="00253613" w14:paraId="0B4A422F" w14:textId="77777777" w:rsidTr="005A7729">
        <w:trPr>
          <w:trHeight w:val="20"/>
        </w:trPr>
        <w:tc>
          <w:tcPr>
            <w:tcW w:w="0" w:type="auto"/>
            <w:vMerge/>
            <w:shd w:val="clear" w:color="auto" w:fill="auto"/>
            <w:hideMark/>
          </w:tcPr>
          <w:p w14:paraId="3FCB76A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B94480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29B110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cLeod&lt;/Author&gt;&lt;Year&gt;2004&lt;/Year&gt;&lt;RecNum&gt;129&lt;/RecNum&gt;&lt;DisplayText&gt;McLeod, Pullon (131)&lt;/DisplayText&gt;&lt;record&gt;&lt;rec-number&gt;129&lt;/rec-number&gt;&lt;foreign-keys&gt;&lt;key app="EN" db-id="tevtssspz250euez52svzrpm095wtfe9vr9z" timestamp="1429784511"&gt;129&lt;/key&gt;&lt;/foreign-keys&gt;&lt;ref-type name="Journal Article"&gt;17&lt;/ref-type&gt;&lt;contributors&gt;&lt;authors&gt;&lt;author&gt;McLeod, Deborah&lt;/author&gt;&lt;author&gt;Pullon, Susan&lt;/author&gt;&lt;author&gt;Benn, Cheryl&lt;/author&gt;&lt;author&gt;Cookson, Timothy&lt;/author&gt;&lt;author&gt;Dowell, Anthony&lt;/author&gt;&lt;author&gt;Viccars, Anne&lt;/author&gt;&lt;author&gt;White, Sonya&lt;/author&gt;&lt;author&gt;Green, Robyn&lt;/author&gt;&lt;author&gt;Crooke, Michael&lt;/author&gt;&lt;/authors&gt;&lt;/contributors&gt;&lt;titles&gt;&lt;title&gt;Can support and education for smoking cessation and reduction be provided effectively by midwives within primary maternity care?&lt;/title&gt;&lt;secondary-title&gt;Midwifery&lt;/secondary-title&gt;&lt;/titles&gt;&lt;periodical&gt;&lt;full-title&gt;Midwifery&lt;/full-title&gt;&lt;/periodical&gt;&lt;pages&gt;37-50&lt;/pages&gt;&lt;volume&gt;20&lt;/volume&gt;&lt;number&gt;1&lt;/number&gt;&lt;dates&gt;&lt;year&gt;2004&lt;/year&gt;&lt;/dates&gt;&lt;isbn&gt;0266-613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cLeod, Pullon (131)</w:t>
            </w:r>
            <w:r w:rsidRPr="00253613">
              <w:rPr>
                <w:rFonts w:eastAsia="Times New Roman" w:cs="Times New Roman"/>
                <w:sz w:val="20"/>
                <w:szCs w:val="20"/>
                <w:lang w:eastAsia="en-GB"/>
              </w:rPr>
              <w:fldChar w:fldCharType="end"/>
            </w:r>
          </w:p>
        </w:tc>
      </w:tr>
      <w:tr w:rsidR="005A7729" w:rsidRPr="00253613" w14:paraId="12E0E670" w14:textId="77777777" w:rsidTr="005A7729">
        <w:trPr>
          <w:trHeight w:val="20"/>
        </w:trPr>
        <w:tc>
          <w:tcPr>
            <w:tcW w:w="0" w:type="auto"/>
            <w:vMerge/>
            <w:shd w:val="clear" w:color="auto" w:fill="auto"/>
            <w:hideMark/>
          </w:tcPr>
          <w:p w14:paraId="3AD9AD9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BE61DC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611288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essimer&lt;/Author&gt;&lt;Year&gt;1989&lt;/Year&gt;&lt;RecNum&gt;133&lt;/RecNum&gt;&lt;DisplayText&gt;Messimer, Hickner (132)&lt;/DisplayText&gt;&lt;record&gt;&lt;rec-number&gt;133&lt;/rec-number&gt;&lt;foreign-keys&gt;&lt;key app="EN" db-id="tevtssspz250euez52svzrpm095wtfe9vr9z" timestamp="1429784989"&gt;133&lt;/key&gt;&lt;/foreign-keys&gt;&lt;ref-type name="Journal Article"&gt;17&lt;/ref-type&gt;&lt;contributors&gt;&lt;authors&gt;&lt;author&gt;Messimer, SR&lt;/author&gt;&lt;author&gt;Hickner, JM&lt;/author&gt;&lt;author&gt;Henry, RC&lt;/author&gt;&lt;/authors&gt;&lt;/contributors&gt;&lt;titles&gt;&lt;title&gt;A comparison of two antismoking interventions among pregnant women in eleven private primary care practices&lt;/title&gt;&lt;secondary-title&gt;The Journal of family practice&lt;/secondary-title&gt;&lt;/titles&gt;&lt;periodical&gt;&lt;full-title&gt;The Journal of family practice&lt;/full-title&gt;&lt;/periodical&gt;&lt;pages&gt;283-288&lt;/pages&gt;&lt;volume&gt;28&lt;/volume&gt;&lt;number&gt;3&lt;/number&gt;&lt;dates&gt;&lt;year&gt;1989&lt;/year&gt;&lt;/dates&gt;&lt;isbn&gt;0094-3509&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essimer, Hickner (132)</w:t>
            </w:r>
            <w:r w:rsidRPr="00253613">
              <w:rPr>
                <w:rFonts w:eastAsia="Times New Roman" w:cs="Times New Roman"/>
                <w:sz w:val="20"/>
                <w:szCs w:val="20"/>
                <w:lang w:eastAsia="en-GB"/>
              </w:rPr>
              <w:fldChar w:fldCharType="end"/>
            </w:r>
          </w:p>
        </w:tc>
      </w:tr>
      <w:tr w:rsidR="005A7729" w:rsidRPr="00253613" w14:paraId="5F917100" w14:textId="77777777" w:rsidTr="005A7729">
        <w:trPr>
          <w:trHeight w:val="20"/>
        </w:trPr>
        <w:tc>
          <w:tcPr>
            <w:tcW w:w="0" w:type="auto"/>
            <w:vMerge/>
            <w:shd w:val="clear" w:color="auto" w:fill="auto"/>
            <w:hideMark/>
          </w:tcPr>
          <w:p w14:paraId="58F51759"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D8DA82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E79569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oore&lt;/Author&gt;&lt;Year&gt;2002&lt;/Year&gt;&lt;RecNum&gt;137&lt;/RecNum&gt;&lt;DisplayText&gt;Moore, Campbell (133)&lt;/DisplayText&gt;&lt;record&gt;&lt;rec-number&gt;137&lt;/rec-number&gt;&lt;foreign-keys&gt;&lt;key app="EN" db-id="tevtssspz250euez52svzrpm095wtfe9vr9z" timestamp="1429785062"&gt;137&lt;/key&gt;&lt;/foreign-keys&gt;&lt;ref-type name="Journal Article"&gt;17&lt;/ref-type&gt;&lt;contributors&gt;&lt;authors&gt;&lt;author&gt;Moore, Laurence&lt;/author&gt;&lt;author&gt;Campbell, Rona&lt;/author&gt;&lt;author&gt;Whelan, Amanda&lt;/author&gt;&lt;author&gt;Mills, Nicola&lt;/author&gt;&lt;author&gt;Lupton, Phillippa&lt;/author&gt;&lt;author&gt;Misselbrook, Elizabeth&lt;/author&gt;&lt;author&gt;Frohlich, Julie&lt;/author&gt;&lt;/authors&gt;&lt;/contributors&gt;&lt;titles&gt;&lt;title&gt;Self help smoking cessation in pregnancy: cluster randomised controlled trial&lt;/title&gt;&lt;secondary-title&gt;Bmj&lt;/secondary-title&gt;&lt;/titles&gt;&lt;periodical&gt;&lt;full-title&gt;Bmj&lt;/full-title&gt;&lt;/periodical&gt;&lt;pages&gt;1383&lt;/pages&gt;&lt;volume&gt;325&lt;/volume&gt;&lt;number&gt;7377&lt;/number&gt;&lt;dates&gt;&lt;year&gt;2002&lt;/year&gt;&lt;/dates&gt;&lt;isbn&gt;0959-813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oore, Campbell (133)</w:t>
            </w:r>
            <w:r w:rsidRPr="00253613">
              <w:rPr>
                <w:rFonts w:eastAsia="Times New Roman" w:cs="Times New Roman"/>
                <w:sz w:val="20"/>
                <w:szCs w:val="20"/>
                <w:lang w:eastAsia="en-GB"/>
              </w:rPr>
              <w:fldChar w:fldCharType="end"/>
            </w:r>
          </w:p>
        </w:tc>
      </w:tr>
      <w:tr w:rsidR="005A7729" w:rsidRPr="00253613" w14:paraId="5FADDB84" w14:textId="77777777" w:rsidTr="005A7729">
        <w:trPr>
          <w:trHeight w:val="20"/>
        </w:trPr>
        <w:tc>
          <w:tcPr>
            <w:tcW w:w="0" w:type="auto"/>
            <w:vMerge/>
            <w:shd w:val="clear" w:color="auto" w:fill="auto"/>
            <w:hideMark/>
          </w:tcPr>
          <w:p w14:paraId="69A8F66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2027CE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47D8FF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bert&lt;/Author&gt;&lt;Year&gt;2004&lt;/Year&gt;&lt;RecNum&gt;136&lt;/RecNum&gt;&lt;DisplayText&gt;Pbert, Ockene (134)&lt;/DisplayText&gt;&lt;record&gt;&lt;rec-number&gt;136&lt;/rec-number&gt;&lt;foreign-keys&gt;&lt;key app="EN" db-id="tevtssspz250euez52svzrpm095wtfe9vr9z" timestamp="1429785044"&gt;136&lt;/key&gt;&lt;/foreign-keys&gt;&lt;ref-type name="Journal Article"&gt;17&lt;/ref-type&gt;&lt;contributors&gt;&lt;authors&gt;&lt;author&gt;Pbert, Lori&lt;/author&gt;&lt;author&gt;Ockene, Judith K&lt;/author&gt;&lt;author&gt;Zapka, Jane&lt;/author&gt;&lt;author&gt;Ma, Yunsheng&lt;/author&gt;&lt;author&gt;Goins, Karin Valentine&lt;/author&gt;&lt;author&gt;Oncken, Cheryl&lt;/author&gt;&lt;author&gt;Stoddard, Anne M&lt;/author&gt;&lt;/authors&gt;&lt;/contributors&gt;&lt;titles&gt;&lt;title&gt;A community health center smoking-cessation intervention for pregnant and postpartum women&lt;/title&gt;&lt;secondary-title&gt;American journal of preventive medicine&lt;/secondary-title&gt;&lt;/titles&gt;&lt;periodical&gt;&lt;full-title&gt;American journal of preventive medicine&lt;/full-title&gt;&lt;/periodical&gt;&lt;pages&gt;377-385&lt;/pages&gt;&lt;volume&gt;26&lt;/volume&gt;&lt;number&gt;5&lt;/number&gt;&lt;dates&gt;&lt;year&gt;2004&lt;/year&gt;&lt;/dates&gt;&lt;isbn&gt;0749-379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bert, Ockene (134)</w:t>
            </w:r>
            <w:r w:rsidRPr="00253613">
              <w:rPr>
                <w:rFonts w:eastAsia="Times New Roman" w:cs="Times New Roman"/>
                <w:sz w:val="20"/>
                <w:szCs w:val="20"/>
                <w:lang w:eastAsia="en-GB"/>
              </w:rPr>
              <w:fldChar w:fldCharType="end"/>
            </w:r>
          </w:p>
        </w:tc>
      </w:tr>
      <w:tr w:rsidR="005A7729" w:rsidRPr="00253613" w14:paraId="5CEC9324" w14:textId="77777777" w:rsidTr="005A7729">
        <w:trPr>
          <w:trHeight w:val="20"/>
        </w:trPr>
        <w:tc>
          <w:tcPr>
            <w:tcW w:w="0" w:type="auto"/>
            <w:vMerge/>
            <w:shd w:val="clear" w:color="auto" w:fill="auto"/>
            <w:hideMark/>
          </w:tcPr>
          <w:p w14:paraId="2BCB2D9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CA012F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404F1F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olańska&lt;/Author&gt;&lt;Year&gt;2004&lt;/Year&gt;&lt;RecNum&gt;135&lt;/RecNum&gt;&lt;DisplayText&gt;Polańska, Hanke (135)&lt;/DisplayText&gt;&lt;record&gt;&lt;rec-number&gt;135&lt;/rec-number&gt;&lt;foreign-keys&gt;&lt;key app="EN" db-id="tevtssspz250euez52svzrpm095wtfe9vr9z" timestamp="1429785021"&gt;135&lt;/key&gt;&lt;/foreign-keys&gt;&lt;ref-type name="Journal Article"&gt;17&lt;/ref-type&gt;&lt;contributors&gt;&lt;authors&gt;&lt;author&gt;Polańska, KINGA&lt;/author&gt;&lt;author&gt;Hanke, WOJCIECH&lt;/author&gt;&lt;author&gt;Sobala, WOJCIECH&lt;/author&gt;&lt;author&gt;Lowe, J&lt;/author&gt;&lt;/authors&gt;&lt;/contributors&gt;&lt;titles&gt;&lt;title&gt;Efficacy and effectiveness of the smoking cessation program for pregnant women&lt;/title&gt;&lt;secondary-title&gt;Int J Occup Med. Environ Health&lt;/secondary-title&gt;&lt;/titles&gt;&lt;periodical&gt;&lt;full-title&gt;Int J Occup Med. Environ Health&lt;/full-title&gt;&lt;/periodical&gt;&lt;pages&gt;369-77&lt;/pages&gt;&lt;volume&gt;17&lt;/volume&gt;&lt;number&gt;3&lt;/number&gt;&lt;dates&gt;&lt;year&gt;2004&lt;/year&gt;&lt;/dates&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olańska, Hanke (135)</w:t>
            </w:r>
            <w:r w:rsidRPr="00253613">
              <w:rPr>
                <w:rFonts w:eastAsia="Times New Roman" w:cs="Times New Roman"/>
                <w:sz w:val="20"/>
                <w:szCs w:val="20"/>
                <w:lang w:eastAsia="en-GB"/>
              </w:rPr>
              <w:fldChar w:fldCharType="end"/>
            </w:r>
          </w:p>
        </w:tc>
      </w:tr>
      <w:tr w:rsidR="005A7729" w:rsidRPr="00253613" w14:paraId="43E03BF0" w14:textId="77777777" w:rsidTr="005A7729">
        <w:trPr>
          <w:trHeight w:val="20"/>
        </w:trPr>
        <w:tc>
          <w:tcPr>
            <w:tcW w:w="0" w:type="auto"/>
            <w:vMerge/>
            <w:shd w:val="clear" w:color="auto" w:fill="auto"/>
            <w:hideMark/>
          </w:tcPr>
          <w:p w14:paraId="7AD5ADA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2730CB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2BBEC33" w14:textId="77777777" w:rsidR="005A7729" w:rsidRPr="00253613" w:rsidRDefault="005A7729" w:rsidP="00AB51F0">
            <w:pPr>
              <w:pStyle w:val="NoSpacing"/>
              <w:spacing w:line="276" w:lineRule="auto"/>
              <w:rPr>
                <w:rFonts w:eastAsia="Times New Roman" w:cs="Times New Roman"/>
                <w:sz w:val="20"/>
                <w:szCs w:val="20"/>
                <w:lang w:eastAsia="en-GB"/>
              </w:rPr>
            </w:pPr>
            <w:proofErr w:type="spellStart"/>
            <w:r w:rsidRPr="00253613">
              <w:rPr>
                <w:rFonts w:eastAsia="Times New Roman" w:cs="Times New Roman"/>
                <w:sz w:val="20"/>
                <w:szCs w:val="20"/>
                <w:lang w:eastAsia="en-GB"/>
              </w:rPr>
              <w:t>Vilches</w:t>
            </w:r>
            <w:proofErr w:type="spellEnd"/>
            <w:r w:rsidRPr="00253613">
              <w:rPr>
                <w:rFonts w:eastAsia="Times New Roman" w:cs="Times New Roman"/>
                <w:sz w:val="20"/>
                <w:szCs w:val="20"/>
                <w:lang w:eastAsia="en-GB"/>
              </w:rPr>
              <w:t xml:space="preserve"> (NTR)</w:t>
            </w:r>
          </w:p>
        </w:tc>
      </w:tr>
      <w:tr w:rsidR="005A7729" w:rsidRPr="00253613" w14:paraId="6D7079F8" w14:textId="77777777" w:rsidTr="005A7729">
        <w:trPr>
          <w:trHeight w:val="20"/>
        </w:trPr>
        <w:tc>
          <w:tcPr>
            <w:tcW w:w="0" w:type="auto"/>
            <w:shd w:val="clear" w:color="auto" w:fill="auto"/>
            <w:hideMark/>
          </w:tcPr>
          <w:p w14:paraId="0C6836F7"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Midwife-led continuity models versus other models of care for childbearing women</w:t>
            </w:r>
          </w:p>
        </w:tc>
        <w:tc>
          <w:tcPr>
            <w:tcW w:w="0" w:type="auto"/>
            <w:shd w:val="clear" w:color="auto" w:fill="auto"/>
            <w:hideMark/>
          </w:tcPr>
          <w:p w14:paraId="15114DD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regnancy and Childbirth Group</w:t>
            </w:r>
          </w:p>
        </w:tc>
        <w:tc>
          <w:tcPr>
            <w:tcW w:w="0" w:type="auto"/>
            <w:shd w:val="clear" w:color="auto" w:fill="auto"/>
            <w:hideMark/>
          </w:tcPr>
          <w:p w14:paraId="53E4F09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North Staffordshire Changing Childbirth Research Team&lt;/Author&gt;&lt;Year&gt;2000&lt;/Year&gt;&lt;RecNum&gt;138&lt;/RecNum&gt;&lt;DisplayText&gt;North Staffordshire Changing Childbirth Research Team (136)&lt;/DisplayText&gt;&lt;record&gt;&lt;rec-number&gt;138&lt;/rec-number&gt;&lt;foreign-keys&gt;&lt;key app="EN" db-id="tevtssspz250euez52svzrpm095wtfe9vr9z" timestamp="1429785387"&gt;138&lt;/key&gt;&lt;/foreign-keys&gt;&lt;ref-type name="Journal Article"&gt;17&lt;/ref-type&gt;&lt;contributors&gt;&lt;authors&gt;&lt;author&gt;North Staffordshire Changing Childbirth Research Team,&lt;/author&gt;&lt;/authors&gt;&lt;/contributors&gt;&lt;titles&gt;&lt;title&gt;A randomised study of midwifery caseload care and traditional&amp;apos;shared-care&amp;apos;&lt;/title&gt;&lt;secondary-title&gt;Midwifery&lt;/secondary-title&gt;&lt;/titles&gt;&lt;periodical&gt;&lt;full-title&gt;Midwifery&lt;/full-title&gt;&lt;/periodical&gt;&lt;pages&gt;295&lt;/pages&gt;&lt;volume&gt;16&lt;/volume&gt;&lt;number&gt;4&lt;/number&gt;&lt;dates&gt;&lt;year&gt;2000&lt;/year&gt;&lt;/dates&gt;&lt;isbn&gt;0266-613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North Staffordshire Changing Childbirth Research Team (136)</w:t>
            </w:r>
            <w:r w:rsidRPr="00253613">
              <w:rPr>
                <w:rFonts w:eastAsia="Times New Roman" w:cs="Times New Roman"/>
                <w:sz w:val="20"/>
                <w:szCs w:val="20"/>
                <w:lang w:eastAsia="en-GB"/>
              </w:rPr>
              <w:fldChar w:fldCharType="end"/>
            </w:r>
          </w:p>
        </w:tc>
      </w:tr>
      <w:tr w:rsidR="005A7729" w:rsidRPr="00253613" w14:paraId="42FACD74" w14:textId="77777777" w:rsidTr="005A7729">
        <w:trPr>
          <w:trHeight w:val="20"/>
        </w:trPr>
        <w:tc>
          <w:tcPr>
            <w:tcW w:w="0" w:type="auto"/>
            <w:vMerge w:val="restart"/>
            <w:shd w:val="clear" w:color="auto" w:fill="auto"/>
            <w:hideMark/>
          </w:tcPr>
          <w:p w14:paraId="0F0421EC"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Schedules for home visits in the early postpartum period</w:t>
            </w:r>
          </w:p>
        </w:tc>
        <w:tc>
          <w:tcPr>
            <w:tcW w:w="0" w:type="auto"/>
            <w:vMerge w:val="restart"/>
            <w:shd w:val="clear" w:color="auto" w:fill="auto"/>
            <w:hideMark/>
          </w:tcPr>
          <w:p w14:paraId="2C9613E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regnancy and Childbirth Group</w:t>
            </w:r>
          </w:p>
        </w:tc>
        <w:tc>
          <w:tcPr>
            <w:tcW w:w="0" w:type="auto"/>
            <w:shd w:val="clear" w:color="auto" w:fill="auto"/>
            <w:hideMark/>
          </w:tcPr>
          <w:p w14:paraId="1486757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hristie&lt;/Author&gt;&lt;Year&gt;2011&lt;/Year&gt;&lt;RecNum&gt;141&lt;/RecNum&gt;&lt;DisplayText&gt;Christie and Bunting (137)&lt;/DisplayText&gt;&lt;record&gt;&lt;rec-number&gt;141&lt;/rec-number&gt;&lt;foreign-keys&gt;&lt;key app="EN" db-id="tevtssspz250euez52svzrpm095wtfe9vr9z" timestamp="1429785431"&gt;141&lt;/key&gt;&lt;/foreign-keys&gt;&lt;ref-type name="Journal Article"&gt;17&lt;/ref-type&gt;&lt;contributors&gt;&lt;authors&gt;&lt;author&gt;Christie, Janice&lt;/author&gt;&lt;author&gt;Bunting, Brendan&lt;/author&gt;&lt;/authors&gt;&lt;/contributors&gt;&lt;titles&gt;&lt;title&gt;The effect of health visitors’ postpartum home visit frequency on first-time mothers: Cluster randomised trial&lt;/title&gt;&lt;secondary-title&gt;International Journal of Nursing Studies&lt;/secondary-title&gt;&lt;/titles&gt;&lt;periodical&gt;&lt;full-title&gt;International Journal of Nursing Studies&lt;/full-title&gt;&lt;/periodical&gt;&lt;pages&gt;689-702&lt;/pages&gt;&lt;volume&gt;48&lt;/volume&gt;&lt;number&gt;6&lt;/number&gt;&lt;dates&gt;&lt;year&gt;2011&lt;/year&gt;&lt;/dates&gt;&lt;isbn&gt;0020-7489&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hristie and Bunting (137)</w:t>
            </w:r>
            <w:r w:rsidRPr="00253613">
              <w:rPr>
                <w:rFonts w:eastAsia="Times New Roman" w:cs="Times New Roman"/>
                <w:sz w:val="20"/>
                <w:szCs w:val="20"/>
                <w:lang w:eastAsia="en-GB"/>
              </w:rPr>
              <w:fldChar w:fldCharType="end"/>
            </w:r>
          </w:p>
        </w:tc>
      </w:tr>
      <w:tr w:rsidR="005A7729" w:rsidRPr="00253613" w14:paraId="7D953D4A" w14:textId="77777777" w:rsidTr="005A7729">
        <w:trPr>
          <w:trHeight w:val="20"/>
        </w:trPr>
        <w:tc>
          <w:tcPr>
            <w:tcW w:w="0" w:type="auto"/>
            <w:vMerge/>
            <w:shd w:val="clear" w:color="auto" w:fill="auto"/>
            <w:hideMark/>
          </w:tcPr>
          <w:p w14:paraId="2AA8A75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328AA65"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A1DACD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Kronborg&lt;/Author&gt;&lt;Year&gt;2007&lt;/Year&gt;&lt;RecNum&gt;140&lt;/RecNum&gt;&lt;DisplayText&gt;Kronborg, Væth (138)&lt;/DisplayText&gt;&lt;record&gt;&lt;rec-number&gt;140&lt;/rec-number&gt;&lt;foreign-keys&gt;&lt;key app="EN" db-id="tevtssspz250euez52svzrpm095wtfe9vr9z" timestamp="1429785414"&gt;140&lt;/key&gt;&lt;/foreign-keys&gt;&lt;ref-type name="Journal Article"&gt;17&lt;/ref-type&gt;&lt;contributors&gt;&lt;authors&gt;&lt;author&gt;Kronborg, Hanne&lt;/author&gt;&lt;author&gt;Væth, Michael&lt;/author&gt;&lt;author&gt;Olsen, Jørn&lt;/author&gt;&lt;author&gt;Iversen, L&lt;/author&gt;&lt;author&gt;Harder, Ingegerd&lt;/author&gt;&lt;/authors&gt;&lt;/contributors&gt;&lt;titles&gt;&lt;title&gt;Effect of early postnatal breastfeeding support: a cluster‐randomized community based trial&lt;/title&gt;&lt;secondary-title&gt;Acta Paediatrica&lt;/secondary-title&gt;&lt;/titles&gt;&lt;periodical&gt;&lt;full-title&gt;Acta Paediatrica&lt;/full-title&gt;&lt;/periodical&gt;&lt;pages&gt;1064-1070&lt;/pages&gt;&lt;volume&gt;96&lt;/volume&gt;&lt;number&gt;7&lt;/number&gt;&lt;dates&gt;&lt;year&gt;2007&lt;/year&gt;&lt;/dates&gt;&lt;isbn&gt;1651-222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Kronborg, Væth (138)</w:t>
            </w:r>
            <w:r w:rsidRPr="00253613">
              <w:rPr>
                <w:rFonts w:eastAsia="Times New Roman" w:cs="Times New Roman"/>
                <w:sz w:val="20"/>
                <w:szCs w:val="20"/>
                <w:lang w:eastAsia="en-GB"/>
              </w:rPr>
              <w:fldChar w:fldCharType="end"/>
            </w:r>
          </w:p>
        </w:tc>
      </w:tr>
      <w:tr w:rsidR="005A7729" w:rsidRPr="00253613" w14:paraId="51465A5D" w14:textId="77777777" w:rsidTr="005A7729">
        <w:trPr>
          <w:trHeight w:val="20"/>
        </w:trPr>
        <w:tc>
          <w:tcPr>
            <w:tcW w:w="0" w:type="auto"/>
            <w:vMerge/>
            <w:shd w:val="clear" w:color="auto" w:fill="auto"/>
            <w:hideMark/>
          </w:tcPr>
          <w:p w14:paraId="615D29E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E1D8405"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D5E8C61"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acArthur&lt;/Author&gt;&lt;Year&gt;2002&lt;/Year&gt;&lt;RecNum&gt;139&lt;/RecNum&gt;&lt;DisplayText&gt;MacArthur, Winter (139)&lt;/DisplayText&gt;&lt;record&gt;&lt;rec-number&gt;139&lt;/rec-number&gt;&lt;foreign-keys&gt;&lt;key app="EN" db-id="tevtssspz250euez52svzrpm095wtfe9vr9z" timestamp="1429785394"&gt;139&lt;/key&gt;&lt;/foreign-keys&gt;&lt;ref-type name="Journal Article"&gt;17&lt;/ref-type&gt;&lt;contributors&gt;&lt;authors&gt;&lt;author&gt;MacArthur, Christine&lt;/author&gt;&lt;author&gt;Winter, HR&lt;/author&gt;&lt;author&gt;Bick, DE&lt;/author&gt;&lt;author&gt;Knowles, H&lt;/author&gt;&lt;author&gt;Lilford, R&lt;/author&gt;&lt;author&gt;Henderson, C&lt;/author&gt;&lt;author&gt;Lancashire, RJ&lt;/author&gt;&lt;author&gt;Braunholtz, DA&lt;/author&gt;&lt;author&gt;Gee, H&lt;/author&gt;&lt;/authors&gt;&lt;/contributors&gt;&lt;titles&gt;&lt;title&gt;Effects of redesigned community postnatal care on womens&amp;apos; health 4 months after birth: a cluster randomised controlled trial&lt;/title&gt;&lt;secondary-title&gt;The lancet&lt;/secondary-title&gt;&lt;/titles&gt;&lt;periodical&gt;&lt;full-title&gt;The Lancet&lt;/full-title&gt;&lt;/periodical&gt;&lt;pages&gt;378-385&lt;/pages&gt;&lt;volume&gt;359&lt;/volume&gt;&lt;number&gt;9304&lt;/number&gt;&lt;dates&gt;&lt;year&gt;2002&lt;/year&gt;&lt;/dates&gt;&lt;isbn&gt;0140-67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acArthur, Winter (139)</w:t>
            </w:r>
            <w:r w:rsidRPr="00253613">
              <w:rPr>
                <w:rFonts w:eastAsia="Times New Roman" w:cs="Times New Roman"/>
                <w:sz w:val="20"/>
                <w:szCs w:val="20"/>
                <w:lang w:eastAsia="en-GB"/>
              </w:rPr>
              <w:fldChar w:fldCharType="end"/>
            </w:r>
          </w:p>
        </w:tc>
      </w:tr>
      <w:tr w:rsidR="005A7729" w:rsidRPr="00253613" w14:paraId="5CBCACAA" w14:textId="77777777" w:rsidTr="005A7729">
        <w:trPr>
          <w:trHeight w:val="20"/>
        </w:trPr>
        <w:tc>
          <w:tcPr>
            <w:tcW w:w="0" w:type="auto"/>
            <w:shd w:val="clear" w:color="auto" w:fill="auto"/>
            <w:hideMark/>
          </w:tcPr>
          <w:p w14:paraId="13057987"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Telephone support for women during pregnancy and the first six weeks postpartum</w:t>
            </w:r>
          </w:p>
        </w:tc>
        <w:tc>
          <w:tcPr>
            <w:tcW w:w="0" w:type="auto"/>
            <w:shd w:val="clear" w:color="auto" w:fill="auto"/>
            <w:hideMark/>
          </w:tcPr>
          <w:p w14:paraId="5413FE6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regnancy and Childbirth Group</w:t>
            </w:r>
          </w:p>
        </w:tc>
        <w:tc>
          <w:tcPr>
            <w:tcW w:w="0" w:type="auto"/>
            <w:shd w:val="clear" w:color="auto" w:fill="auto"/>
            <w:hideMark/>
          </w:tcPr>
          <w:p w14:paraId="1E14289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und&lt;/Author&gt;&lt;Year&gt;2012&lt;/Year&gt;&lt;RecNum&gt;142&lt;/RecNum&gt;&lt;DisplayText&gt;Lund, Hemed (140)&lt;/DisplayText&gt;&lt;record&gt;&lt;rec-number&gt;142&lt;/rec-number&gt;&lt;foreign-keys&gt;&lt;key app="EN" db-id="tevtssspz250euez52svzrpm095wtfe9vr9z" timestamp="1429785451"&gt;142&lt;/key&gt;&lt;/foreign-keys&gt;&lt;ref-type name="Journal Article"&gt;17&lt;/ref-type&gt;&lt;contributors&gt;&lt;authors&gt;&lt;author&gt;Lund, S&lt;/author&gt;&lt;author&gt;Hemed, M&lt;/author&gt;&lt;author&gt;Nielsen, Birgitte Bruun&lt;/author&gt;&lt;author&gt;Said, A&lt;/author&gt;&lt;author&gt;Said, K&lt;/author&gt;&lt;author&gt;Makungu, MH&lt;/author&gt;&lt;author&gt;Rasch, Vibeke&lt;/author&gt;&lt;/authors&gt;&lt;/contributors&gt;&lt;titles&gt;&lt;title&gt;Mobile phones as a health communication tool to improve skilled attendance at delivery in Zanzibar: a cluster‐randomised controlled trial&lt;/title&gt;&lt;secondary-title&gt;BJOG: An International Journal of Obstetrics &amp;amp; Gynaecology&lt;/secondary-title&gt;&lt;/titles&gt;&lt;periodical&gt;&lt;full-title&gt;BJOG: An International Journal of Obstetrics &amp;amp; Gynaecology&lt;/full-title&gt;&lt;/periodical&gt;&lt;pages&gt;1256-1264&lt;/pages&gt;&lt;volume&gt;119&lt;/volume&gt;&lt;number&gt;10&lt;/number&gt;&lt;dates&gt;&lt;year&gt;2012&lt;/year&gt;&lt;/dates&gt;&lt;isbn&gt;1471-052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und, Hemed (140)</w:t>
            </w:r>
            <w:r w:rsidRPr="00253613">
              <w:rPr>
                <w:rFonts w:eastAsia="Times New Roman" w:cs="Times New Roman"/>
                <w:sz w:val="20"/>
                <w:szCs w:val="20"/>
                <w:lang w:eastAsia="en-GB"/>
              </w:rPr>
              <w:fldChar w:fldCharType="end"/>
            </w:r>
          </w:p>
        </w:tc>
      </w:tr>
      <w:tr w:rsidR="005A7729" w:rsidRPr="00253613" w14:paraId="251BFA6C" w14:textId="77777777" w:rsidTr="005A7729">
        <w:trPr>
          <w:trHeight w:val="20"/>
        </w:trPr>
        <w:tc>
          <w:tcPr>
            <w:tcW w:w="0" w:type="auto"/>
            <w:vMerge w:val="restart"/>
            <w:shd w:val="clear" w:color="auto" w:fill="auto"/>
            <w:hideMark/>
          </w:tcPr>
          <w:p w14:paraId="4D38ED58"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Interventions to improve water quality and supply, sanitation and hygiene practices, and their effects on the nutritional status of children</w:t>
            </w:r>
          </w:p>
        </w:tc>
        <w:tc>
          <w:tcPr>
            <w:tcW w:w="0" w:type="auto"/>
            <w:vMerge w:val="restart"/>
            <w:shd w:val="clear" w:color="auto" w:fill="auto"/>
            <w:hideMark/>
          </w:tcPr>
          <w:p w14:paraId="1BF61EE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ublic Health Group</w:t>
            </w:r>
          </w:p>
        </w:tc>
        <w:tc>
          <w:tcPr>
            <w:tcW w:w="0" w:type="auto"/>
            <w:shd w:val="clear" w:color="auto" w:fill="auto"/>
            <w:hideMark/>
          </w:tcPr>
          <w:p w14:paraId="4C0CB79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Du Preez&lt;/Author&gt;&lt;Year&gt;2010&lt;/Year&gt;&lt;RecNum&gt;145&lt;/RecNum&gt;&lt;DisplayText&gt;Du Preez, McGuigan (141)&lt;/DisplayText&gt;&lt;record&gt;&lt;rec-number&gt;145&lt;/rec-number&gt;&lt;foreign-keys&gt;&lt;key app="EN" db-id="tevtssspz250euez52svzrpm095wtfe9vr9z" timestamp="1429785583"&gt;145&lt;/key&gt;&lt;/foreign-keys&gt;&lt;ref-type name="Journal Article"&gt;17&lt;/ref-type&gt;&lt;contributors&gt;&lt;authors&gt;&lt;author&gt;Du Preez, Martella&lt;/author&gt;&lt;author&gt;McGuigan, Kevin G&lt;/author&gt;&lt;author&gt;Conroy, Ronan M&lt;/author&gt;&lt;/authors&gt;&lt;/contributors&gt;&lt;titles&gt;&lt;title&gt;Solar disinfection of drinking water in the prevention of dysentery in South African children aged under 5 years: the role of participant motivation&lt;/title&gt;&lt;secondary-title&gt;Environmental science &amp;amp; technology&lt;/secondary-title&gt;&lt;/titles&gt;&lt;periodical&gt;&lt;full-title&gt;Environmental science &amp;amp; technology&lt;/full-title&gt;&lt;/periodical&gt;&lt;pages&gt;8744-8749&lt;/pages&gt;&lt;volume&gt;44&lt;/volume&gt;&lt;number&gt;22&lt;/number&gt;&lt;dates&gt;&lt;year&gt;2010&lt;/year&gt;&lt;/dates&gt;&lt;isbn&gt;0013-936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Du Preez, McGuigan (141)</w:t>
            </w:r>
            <w:r w:rsidRPr="00253613">
              <w:rPr>
                <w:rFonts w:eastAsia="Times New Roman" w:cs="Times New Roman"/>
                <w:sz w:val="20"/>
                <w:szCs w:val="20"/>
                <w:lang w:eastAsia="en-GB"/>
              </w:rPr>
              <w:fldChar w:fldCharType="end"/>
            </w:r>
          </w:p>
        </w:tc>
      </w:tr>
      <w:tr w:rsidR="005A7729" w:rsidRPr="00253613" w14:paraId="1EAC7CA2" w14:textId="77777777" w:rsidTr="005A7729">
        <w:trPr>
          <w:trHeight w:val="20"/>
        </w:trPr>
        <w:tc>
          <w:tcPr>
            <w:tcW w:w="0" w:type="auto"/>
            <w:vMerge/>
            <w:shd w:val="clear" w:color="auto" w:fill="auto"/>
            <w:hideMark/>
          </w:tcPr>
          <w:p w14:paraId="3D62C3C5"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0FD41CC"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ED1F1C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Du Preez&lt;/Author&gt;&lt;Year&gt;2011&lt;/Year&gt;&lt;RecNum&gt;144&lt;/RecNum&gt;&lt;DisplayText&gt;Du Preez, Conroy (142)&lt;/DisplayText&gt;&lt;record&gt;&lt;rec-number&gt;144&lt;/rec-number&gt;&lt;foreign-keys&gt;&lt;key app="EN" db-id="tevtssspz250euez52svzrpm095wtfe9vr9z" timestamp="1429785559"&gt;144&lt;/key&gt;&lt;/foreign-keys&gt;&lt;ref-type name="Journal Article"&gt;17&lt;/ref-type&gt;&lt;contributors&gt;&lt;authors&gt;&lt;author&gt;Du Preez, Martella&lt;/author&gt;&lt;author&gt;Conroy, Ronan M&lt;/author&gt;&lt;author&gt;Ligondo, Sophie&lt;/author&gt;&lt;author&gt;Hennessy, James&lt;/author&gt;&lt;author&gt;Elmore-Meegan, Michael&lt;/author&gt;&lt;author&gt;Soita, Allan&lt;/author&gt;&lt;author&gt;McGuigan, Kevin G&lt;/author&gt;&lt;/authors&gt;&lt;/contributors&gt;&lt;titles&gt;&lt;title&gt;Randomized intervention study of solar disinfection of drinking water in the prevention of dysentery in Kenyan children aged under 5 years&lt;/title&gt;&lt;secondary-title&gt;Environmental science &amp;amp; technology&lt;/secondary-title&gt;&lt;/titles&gt;&lt;periodical&gt;&lt;full-title&gt;Environmental science &amp;amp; technology&lt;/full-title&gt;&lt;/periodical&gt;&lt;pages&gt;9315-9323&lt;/pages&gt;&lt;volume&gt;45&lt;/volume&gt;&lt;number&gt;21&lt;/number&gt;&lt;dates&gt;&lt;year&gt;2011&lt;/year&gt;&lt;/dates&gt;&lt;isbn&gt;0013-936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Du Preez, Conroy (142)</w:t>
            </w:r>
            <w:r w:rsidRPr="00253613">
              <w:rPr>
                <w:rFonts w:eastAsia="Times New Roman" w:cs="Times New Roman"/>
                <w:sz w:val="20"/>
                <w:szCs w:val="20"/>
                <w:lang w:eastAsia="en-GB"/>
              </w:rPr>
              <w:fldChar w:fldCharType="end"/>
            </w:r>
          </w:p>
        </w:tc>
      </w:tr>
      <w:tr w:rsidR="005A7729" w:rsidRPr="00253613" w14:paraId="7315A05C" w14:textId="77777777" w:rsidTr="005A7729">
        <w:trPr>
          <w:trHeight w:val="20"/>
        </w:trPr>
        <w:tc>
          <w:tcPr>
            <w:tcW w:w="0" w:type="auto"/>
            <w:vMerge/>
            <w:shd w:val="clear" w:color="auto" w:fill="auto"/>
            <w:hideMark/>
          </w:tcPr>
          <w:p w14:paraId="5A3607F9"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5DCD35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3A4A26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uby&lt;/Author&gt;&lt;Year&gt;2004&lt;/Year&gt;&lt;RecNum&gt;146&lt;/RecNum&gt;&lt;DisplayText&gt;Luby, Agboatwalla (143)&lt;/DisplayText&gt;&lt;record&gt;&lt;rec-number&gt;146&lt;/rec-number&gt;&lt;foreign-keys&gt;&lt;key app="EN" db-id="tevtssspz250euez52svzrpm095wtfe9vr9z" timestamp="1429785600"&gt;146&lt;/key&gt;&lt;/foreign-keys&gt;&lt;ref-type name="Journal Article"&gt;17&lt;/ref-type&gt;&lt;contributors&gt;&lt;authors&gt;&lt;author&gt;Luby, Stephen P&lt;/author&gt;&lt;author&gt;Agboatwalla, Mubina&lt;/author&gt;&lt;author&gt;Painter, John&lt;/author&gt;&lt;author&gt;Altaf, Arshad&lt;/author&gt;&lt;author&gt;Billhimer, Ward L&lt;/author&gt;&lt;author&gt;Hoekstra, Robert M&lt;/author&gt;&lt;/authors&gt;&lt;/contributors&gt;&lt;titles&gt;&lt;title&gt;Effect of intensive handwashing promotion on childhood diarrhea in high-risk communities in Pakistan: a randomized controlled trial&lt;/title&gt;&lt;secondary-title&gt;Jama&lt;/secondary-title&gt;&lt;/titles&gt;&lt;periodical&gt;&lt;full-title&gt;Jama&lt;/full-title&gt;&lt;/periodical&gt;&lt;pages&gt;2547-2554&lt;/pages&gt;&lt;volume&gt;291&lt;/volume&gt;&lt;number&gt;21&lt;/number&gt;&lt;dates&gt;&lt;year&gt;2004&lt;/year&gt;&lt;/dates&gt;&lt;isbn&gt;0098-748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uby, Agboatwalla (143)</w:t>
            </w:r>
            <w:r w:rsidRPr="00253613">
              <w:rPr>
                <w:rFonts w:eastAsia="Times New Roman" w:cs="Times New Roman"/>
                <w:sz w:val="20"/>
                <w:szCs w:val="20"/>
                <w:lang w:eastAsia="en-GB"/>
              </w:rPr>
              <w:fldChar w:fldCharType="end"/>
            </w:r>
          </w:p>
        </w:tc>
      </w:tr>
      <w:tr w:rsidR="005A7729" w:rsidRPr="00253613" w14:paraId="69124011" w14:textId="77777777" w:rsidTr="005A7729">
        <w:trPr>
          <w:trHeight w:val="20"/>
        </w:trPr>
        <w:tc>
          <w:tcPr>
            <w:tcW w:w="0" w:type="auto"/>
            <w:vMerge/>
            <w:shd w:val="clear" w:color="auto" w:fill="auto"/>
            <w:hideMark/>
          </w:tcPr>
          <w:p w14:paraId="1FB5DBC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EBCA8E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6A7557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uby&lt;/Author&gt;&lt;Year&gt;2006&lt;/Year&gt;&lt;RecNum&gt;147&lt;/RecNum&gt;&lt;DisplayText&gt;Luby, Agboatwalla (144)&lt;/DisplayText&gt;&lt;record&gt;&lt;rec-number&gt;147&lt;/rec-number&gt;&lt;foreign-keys&gt;&lt;key app="EN" db-id="tevtssspz250euez52svzrpm095wtfe9vr9z" timestamp="1429785615"&gt;147&lt;/key&gt;&lt;/foreign-keys&gt;&lt;ref-type name="Journal Article"&gt;17&lt;/ref-type&gt;&lt;contributors&gt;&lt;authors&gt;&lt;author&gt;Luby, Stephen P&lt;/author&gt;&lt;author&gt;Agboatwalla, Mubina&lt;/author&gt;&lt;author&gt;Painter, John&lt;/author&gt;&lt;author&gt;Altaf, Arshad&lt;/author&gt;&lt;author&gt;Billhimer, Ward&lt;/author&gt;&lt;author&gt;Keswick, Bruce&lt;/author&gt;&lt;author&gt;Hoekstra, Robert M&lt;/author&gt;&lt;/authors&gt;&lt;/contributors&gt;&lt;titles&gt;&lt;title&gt;Combining drinking water treatment and hand washing for diarrhoea prevention, a cluster randomised controlled trial&lt;/title&gt;&lt;secondary-title&gt;Tropical Medicine &amp;amp; International Health&lt;/secondary-title&gt;&lt;/titles&gt;&lt;periodical&gt;&lt;full-title&gt;Tropical Medicine &amp;amp; International Health&lt;/full-title&gt;&lt;/periodical&gt;&lt;pages&gt;479-489&lt;/pages&gt;&lt;volume&gt;11&lt;/volume&gt;&lt;number&gt;4&lt;/number&gt;&lt;dates&gt;&lt;year&gt;2006&lt;/year&gt;&lt;/dates&gt;&lt;isbn&gt;1365-315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uby, Agboatwalla (144)</w:t>
            </w:r>
            <w:r w:rsidRPr="00253613">
              <w:rPr>
                <w:rFonts w:eastAsia="Times New Roman" w:cs="Times New Roman"/>
                <w:sz w:val="20"/>
                <w:szCs w:val="20"/>
                <w:lang w:eastAsia="en-GB"/>
              </w:rPr>
              <w:fldChar w:fldCharType="end"/>
            </w:r>
          </w:p>
        </w:tc>
      </w:tr>
      <w:tr w:rsidR="005A7729" w:rsidRPr="00253613" w14:paraId="703A8186" w14:textId="77777777" w:rsidTr="005A7729">
        <w:trPr>
          <w:trHeight w:val="20"/>
        </w:trPr>
        <w:tc>
          <w:tcPr>
            <w:tcW w:w="0" w:type="auto"/>
            <w:vMerge/>
            <w:shd w:val="clear" w:color="auto" w:fill="auto"/>
            <w:hideMark/>
          </w:tcPr>
          <w:p w14:paraId="7C30BD0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4D0316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204D68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cGuigan&lt;/Author&gt;&lt;Year&gt;2011&lt;/Year&gt;&lt;RecNum&gt;143&lt;/RecNum&gt;&lt;DisplayText&gt;McGuigan, Samaiyar (145)&lt;/DisplayText&gt;&lt;record&gt;&lt;rec-number&gt;143&lt;/rec-number&gt;&lt;foreign-keys&gt;&lt;key app="EN" db-id="tevtssspz250euez52svzrpm095wtfe9vr9z" timestamp="1429785545"&gt;143&lt;/key&gt;&lt;/foreign-keys&gt;&lt;ref-type name="Journal Article"&gt;17&lt;/ref-type&gt;&lt;contributors&gt;&lt;authors&gt;&lt;author&gt;McGuigan, Kevin G&lt;/author&gt;&lt;author&gt;Samaiyar, Priyajit&lt;/author&gt;&lt;author&gt;du Preez, Martella&lt;/author&gt;&lt;author&gt;Conroy, Ronán M&lt;/author&gt;&lt;/authors&gt;&lt;/contributors&gt;&lt;titles&gt;&lt;title&gt;High compliance randomized controlled field trial of solar disinfection of drinking water and its impact on childhood diarrhea in rural Cambodia&lt;/title&gt;&lt;secondary-title&gt;Environmental science &amp;amp; technology&lt;/secondary-title&gt;&lt;/titles&gt;&lt;periodical&gt;&lt;full-title&gt;Environmental science &amp;amp; technology&lt;/full-title&gt;&lt;/periodical&gt;&lt;pages&gt;7862-7867&lt;/pages&gt;&lt;volume&gt;45&lt;/volume&gt;&lt;number&gt;18&lt;/number&gt;&lt;dates&gt;&lt;year&gt;2011&lt;/year&gt;&lt;/dates&gt;&lt;isbn&gt;0013-936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cGuigan, Samaiyar (145)</w:t>
            </w:r>
            <w:r w:rsidRPr="00253613">
              <w:rPr>
                <w:rFonts w:eastAsia="Times New Roman" w:cs="Times New Roman"/>
                <w:sz w:val="20"/>
                <w:szCs w:val="20"/>
                <w:lang w:eastAsia="en-GB"/>
              </w:rPr>
              <w:fldChar w:fldCharType="end"/>
            </w:r>
          </w:p>
        </w:tc>
      </w:tr>
      <w:tr w:rsidR="005A7729" w:rsidRPr="00253613" w14:paraId="448F9C64" w14:textId="77777777" w:rsidTr="005A7729">
        <w:trPr>
          <w:trHeight w:val="20"/>
        </w:trPr>
        <w:tc>
          <w:tcPr>
            <w:tcW w:w="0" w:type="auto"/>
            <w:vMerge w:val="restart"/>
            <w:shd w:val="clear" w:color="auto" w:fill="auto"/>
            <w:hideMark/>
          </w:tcPr>
          <w:p w14:paraId="0F87E9F1"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 xml:space="preserve">User-held personalised information for routine care of people with severe </w:t>
            </w:r>
            <w:r w:rsidRPr="00253613">
              <w:rPr>
                <w:rFonts w:eastAsia="Times New Roman" w:cs="Times New Roman"/>
                <w:bCs/>
                <w:sz w:val="20"/>
                <w:szCs w:val="20"/>
                <w:lang w:eastAsia="en-GB"/>
              </w:rPr>
              <w:lastRenderedPageBreak/>
              <w:t>mental illness</w:t>
            </w:r>
          </w:p>
        </w:tc>
        <w:tc>
          <w:tcPr>
            <w:tcW w:w="0" w:type="auto"/>
            <w:vMerge w:val="restart"/>
            <w:shd w:val="clear" w:color="auto" w:fill="auto"/>
            <w:hideMark/>
          </w:tcPr>
          <w:p w14:paraId="6C268A8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lastRenderedPageBreak/>
              <w:t>Cochrane Schizophrenia Group</w:t>
            </w:r>
          </w:p>
        </w:tc>
        <w:tc>
          <w:tcPr>
            <w:tcW w:w="0" w:type="auto"/>
            <w:shd w:val="clear" w:color="auto" w:fill="auto"/>
            <w:hideMark/>
          </w:tcPr>
          <w:p w14:paraId="1D9E58C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arner&lt;/Author&gt;&lt;Year&gt;2000&lt;/Year&gt;&lt;RecNum&gt;149&lt;/RecNum&gt;&lt;DisplayText&gt;Warner, King (146)&lt;/DisplayText&gt;&lt;record&gt;&lt;rec-number&gt;149&lt;/rec-number&gt;&lt;foreign-keys&gt;&lt;key app="EN" db-id="tevtssspz250euez52svzrpm095wtfe9vr9z" timestamp="1429785895"&gt;149&lt;/key&gt;&lt;/foreign-keys&gt;&lt;ref-type name="Journal Article"&gt;17&lt;/ref-type&gt;&lt;contributors&gt;&lt;authors&gt;&lt;author&gt;Warner, JAMES P&lt;/author&gt;&lt;author&gt;King, MICHAEL&lt;/author&gt;&lt;author&gt;Blizard, ROBERT&lt;/author&gt;&lt;author&gt;McClenahan, ZARA&lt;/author&gt;&lt;author&gt;Tang, SYLVIA&lt;/author&gt;&lt;/authors&gt;&lt;/contributors&gt;&lt;titles&gt;&lt;title&gt;Patient-held shared care records for individuals with mental illness Randomised controlled evaluation&lt;/title&gt;&lt;secondary-title&gt;The British Journal of Psychiatry&lt;/secondary-title&gt;&lt;/titles&gt;&lt;periodical&gt;&lt;full-title&gt;The British Journal of Psychiatry&lt;/full-title&gt;&lt;/periodical&gt;&lt;pages&gt;319-324&lt;/pages&gt;&lt;volume&gt;177&lt;/volume&gt;&lt;number&gt;4&lt;/number&gt;&lt;dates&gt;&lt;year&gt;2000&lt;/year&gt;&lt;/dates&gt;&lt;isbn&gt;0007-1250&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arner, King (146)</w:t>
            </w:r>
            <w:r w:rsidRPr="00253613">
              <w:rPr>
                <w:rFonts w:eastAsia="Times New Roman" w:cs="Times New Roman"/>
                <w:sz w:val="20"/>
                <w:szCs w:val="20"/>
                <w:lang w:eastAsia="en-GB"/>
              </w:rPr>
              <w:fldChar w:fldCharType="end"/>
            </w:r>
          </w:p>
        </w:tc>
      </w:tr>
      <w:tr w:rsidR="005A7729" w:rsidRPr="00253613" w14:paraId="1461F3A3" w14:textId="77777777" w:rsidTr="005A7729">
        <w:trPr>
          <w:trHeight w:val="20"/>
        </w:trPr>
        <w:tc>
          <w:tcPr>
            <w:tcW w:w="0" w:type="auto"/>
            <w:vMerge/>
            <w:shd w:val="clear" w:color="auto" w:fill="auto"/>
            <w:hideMark/>
          </w:tcPr>
          <w:p w14:paraId="546F804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499A086"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4B0285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ester&lt;/Author&gt;&lt;Year&gt;2003&lt;/Year&gt;&lt;RecNum&gt;148&lt;/RecNum&gt;&lt;DisplayText&gt;Lester, Allan (147)&lt;/DisplayText&gt;&lt;record&gt;&lt;rec-number&gt;148&lt;/rec-number&gt;&lt;foreign-keys&gt;&lt;key app="EN" db-id="tevtssspz250euez52svzrpm095wtfe9vr9z" timestamp="1429785867"&gt;148&lt;/key&gt;&lt;/foreign-keys&gt;&lt;ref-type name="Journal Article"&gt;17&lt;/ref-type&gt;&lt;contributors&gt;&lt;authors&gt;&lt;author&gt;Lester, Helen&lt;/author&gt;&lt;author&gt;Allan, Teresa&lt;/author&gt;&lt;author&gt;Wilson, Sue&lt;/author&gt;&lt;author&gt;Jowett, Sue&lt;/author&gt;&lt;author&gt;Roberts, Lesley&lt;/author&gt;&lt;/authors&gt;&lt;/contributors&gt;&lt;titles&gt;&lt;title&gt;A cluster randomised controlled trial of patient-held medical records for people with schizophrenia receiving shared care&lt;/title&gt;&lt;secondary-title&gt;British Journal of General Practice&lt;/secondary-title&gt;&lt;/titles&gt;&lt;periodical&gt;&lt;full-title&gt;British Journal of General Practice&lt;/full-title&gt;&lt;/periodical&gt;&lt;pages&gt;197-203&lt;/pages&gt;&lt;volume&gt;53&lt;/volume&gt;&lt;number&gt;488&lt;/number&gt;&lt;dates&gt;&lt;year&gt;2003&lt;/year&gt;&lt;/dates&gt;&lt;isbn&gt;0960-164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ester, Allan (147)</w:t>
            </w:r>
            <w:r w:rsidRPr="00253613">
              <w:rPr>
                <w:rFonts w:eastAsia="Times New Roman" w:cs="Times New Roman"/>
                <w:sz w:val="20"/>
                <w:szCs w:val="20"/>
                <w:lang w:eastAsia="en-GB"/>
              </w:rPr>
              <w:fldChar w:fldCharType="end"/>
            </w:r>
          </w:p>
        </w:tc>
      </w:tr>
      <w:tr w:rsidR="005A7729" w:rsidRPr="00253613" w14:paraId="62B03F7E" w14:textId="77777777" w:rsidTr="005A7729">
        <w:trPr>
          <w:trHeight w:val="20"/>
        </w:trPr>
        <w:tc>
          <w:tcPr>
            <w:tcW w:w="0" w:type="auto"/>
            <w:vMerge w:val="restart"/>
            <w:shd w:val="clear" w:color="auto" w:fill="auto"/>
            <w:hideMark/>
          </w:tcPr>
          <w:p w14:paraId="0CCC7182"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lastRenderedPageBreak/>
              <w:t>Tobacco cessation interventions for young people</w:t>
            </w:r>
          </w:p>
        </w:tc>
        <w:tc>
          <w:tcPr>
            <w:tcW w:w="0" w:type="auto"/>
            <w:vMerge w:val="restart"/>
            <w:shd w:val="clear" w:color="auto" w:fill="auto"/>
            <w:hideMark/>
          </w:tcPr>
          <w:p w14:paraId="1A2B520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Tobacco Addiction Group</w:t>
            </w:r>
          </w:p>
        </w:tc>
        <w:tc>
          <w:tcPr>
            <w:tcW w:w="0" w:type="auto"/>
            <w:shd w:val="clear" w:color="auto" w:fill="auto"/>
            <w:hideMark/>
          </w:tcPr>
          <w:p w14:paraId="0AF6D38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Aveyard&lt;/Author&gt;&lt;Year&gt;1999&lt;/Year&gt;&lt;RecNum&gt;150&lt;/RecNum&gt;&lt;DisplayText&gt;Aveyard, Cheng (148)&lt;/DisplayText&gt;&lt;record&gt;&lt;rec-number&gt;150&lt;/rec-number&gt;&lt;foreign-keys&gt;&lt;key app="EN" db-id="tevtssspz250euez52svzrpm095wtfe9vr9z" timestamp="1429785911"&gt;150&lt;/key&gt;&lt;/foreign-keys&gt;&lt;ref-type name="Journal Article"&gt;17&lt;/ref-type&gt;&lt;contributors&gt;&lt;authors&gt;&lt;author&gt;Aveyard, Paul&lt;/author&gt;&lt;author&gt;Cheng, KK&lt;/author&gt;&lt;author&gt;Almond, Joanne&lt;/author&gt;&lt;author&gt;Sherratt, Emma&lt;/author&gt;&lt;author&gt;Lancashire, Robert&lt;/author&gt;&lt;author&gt;Lawrence, Terry&lt;/author&gt;&lt;author&gt;Griffin, Carl&lt;/author&gt;&lt;author&gt;Evans, Olga&lt;/author&gt;&lt;/authors&gt;&lt;/contributors&gt;&lt;titles&gt;&lt;title&gt;Cluster randomised controlled trial of expert system based on the transtheoretical (“stages of change”) model for smoking prevention and cessation in schools&lt;/title&gt;&lt;secondary-title&gt;Bmj&lt;/secondary-title&gt;&lt;/titles&gt;&lt;periodical&gt;&lt;full-title&gt;Bmj&lt;/full-title&gt;&lt;/periodical&gt;&lt;pages&gt;948-953&lt;/pages&gt;&lt;volume&gt;319&lt;/volume&gt;&lt;number&gt;7215&lt;/number&gt;&lt;dates&gt;&lt;year&gt;1999&lt;/year&gt;&lt;/dates&gt;&lt;isbn&gt;0959-813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Aveyard, Cheng (148)</w:t>
            </w:r>
            <w:r w:rsidRPr="00253613">
              <w:rPr>
                <w:rFonts w:eastAsia="Times New Roman" w:cs="Times New Roman"/>
                <w:sz w:val="20"/>
                <w:szCs w:val="20"/>
                <w:lang w:eastAsia="en-GB"/>
              </w:rPr>
              <w:fldChar w:fldCharType="end"/>
            </w:r>
          </w:p>
        </w:tc>
      </w:tr>
      <w:tr w:rsidR="005A7729" w:rsidRPr="00253613" w14:paraId="182E259C" w14:textId="77777777" w:rsidTr="005A7729">
        <w:trPr>
          <w:trHeight w:val="20"/>
        </w:trPr>
        <w:tc>
          <w:tcPr>
            <w:tcW w:w="0" w:type="auto"/>
            <w:vMerge/>
            <w:shd w:val="clear" w:color="auto" w:fill="auto"/>
            <w:hideMark/>
          </w:tcPr>
          <w:p w14:paraId="1E80B8E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B42B15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8992EC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han&lt;/Author&gt;&lt;Year&gt;1988&lt;/Year&gt;&lt;RecNum&gt;152&lt;/RecNum&gt;&lt;DisplayText&gt;Chan and Witherspoon (149)&lt;/DisplayText&gt;&lt;record&gt;&lt;rec-number&gt;152&lt;/rec-number&gt;&lt;foreign-keys&gt;&lt;key app="EN" db-id="tevtssspz250euez52svzrpm095wtfe9vr9z" timestamp="1429785959"&gt;152&lt;/key&gt;&lt;/foreign-keys&gt;&lt;ref-type name="Journal Article"&gt;17&lt;/ref-type&gt;&lt;contributors&gt;&lt;authors&gt;&lt;author&gt;Chan, Chun-Wai&lt;/author&gt;&lt;author&gt;Witherspoon, John M&lt;/author&gt;&lt;/authors&gt;&lt;/contributors&gt;&lt;titles&gt;&lt;title&gt;Health risk appraisal modifies cigarette smoking behavior among college students&lt;/title&gt;&lt;secondary-title&gt;Journal of general internal medicine&lt;/secondary-title&gt;&lt;/titles&gt;&lt;periodical&gt;&lt;full-title&gt;Journal of general internal medicine&lt;/full-title&gt;&lt;/periodical&gt;&lt;pages&gt;555-559&lt;/pages&gt;&lt;volume&gt;3&lt;/volume&gt;&lt;number&gt;6&lt;/number&gt;&lt;dates&gt;&lt;year&gt;1988&lt;/year&gt;&lt;/dates&gt;&lt;isbn&gt;0884-873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han and Witherspoon (149)</w:t>
            </w:r>
            <w:r w:rsidRPr="00253613">
              <w:rPr>
                <w:rFonts w:eastAsia="Times New Roman" w:cs="Times New Roman"/>
                <w:sz w:val="20"/>
                <w:szCs w:val="20"/>
                <w:lang w:eastAsia="en-GB"/>
              </w:rPr>
              <w:fldChar w:fldCharType="end"/>
            </w:r>
          </w:p>
        </w:tc>
      </w:tr>
      <w:tr w:rsidR="005A7729" w:rsidRPr="00253613" w14:paraId="72468DC0" w14:textId="77777777" w:rsidTr="005A7729">
        <w:trPr>
          <w:trHeight w:val="20"/>
        </w:trPr>
        <w:tc>
          <w:tcPr>
            <w:tcW w:w="0" w:type="auto"/>
            <w:vMerge/>
            <w:shd w:val="clear" w:color="auto" w:fill="auto"/>
            <w:hideMark/>
          </w:tcPr>
          <w:p w14:paraId="3D658AD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B8C4AA5"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018956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offman&lt;/Author&gt;&lt;Year&gt;2008&lt;/Year&gt;&lt;RecNum&gt;151&lt;/RecNum&gt;&lt;DisplayText&gt;Hoffman, Nemes (150)&lt;/DisplayText&gt;&lt;record&gt;&lt;rec-number&gt;151&lt;/rec-number&gt;&lt;foreign-keys&gt;&lt;key app="EN" db-id="tevtssspz250euez52svzrpm095wtfe9vr9z" timestamp="1429785925"&gt;151&lt;/key&gt;&lt;/foreign-keys&gt;&lt;ref-type name="Journal Article"&gt;17&lt;/ref-type&gt;&lt;contributors&gt;&lt;authors&gt;&lt;author&gt;Hoffman, Jeffrey&lt;/author&gt;&lt;author&gt;Nemes, Susanna&lt;/author&gt;&lt;author&gt;Weil, Jennifer&lt;/author&gt;&lt;author&gt;Zack, Sharon&lt;/author&gt;&lt;author&gt;Munly, Kelly&lt;/author&gt;&lt;author&gt;Hess, Lauren&lt;/author&gt;&lt;/authors&gt;&lt;/contributors&gt;&lt;titles&gt;&lt;title&gt;Evaluation of the ASCENT smoking cessation program for adolescents&lt;/title&gt;&lt;secondary-title&gt;Journal of Smoking Cessation&lt;/secondary-title&gt;&lt;/titles&gt;&lt;periodical&gt;&lt;full-title&gt;Journal of Smoking Cessation&lt;/full-title&gt;&lt;/periodical&gt;&lt;pages&gt;2-8&lt;/pages&gt;&lt;volume&gt;3&lt;/volume&gt;&lt;number&gt;01&lt;/number&gt;&lt;dates&gt;&lt;year&gt;2008&lt;/year&gt;&lt;/dates&gt;&lt;isbn&gt;1834-261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offman, Nemes (150)</w:t>
            </w:r>
            <w:r w:rsidRPr="00253613">
              <w:rPr>
                <w:rFonts w:eastAsia="Times New Roman" w:cs="Times New Roman"/>
                <w:sz w:val="20"/>
                <w:szCs w:val="20"/>
                <w:lang w:eastAsia="en-GB"/>
              </w:rPr>
              <w:fldChar w:fldCharType="end"/>
            </w:r>
          </w:p>
        </w:tc>
      </w:tr>
      <w:tr w:rsidR="005A7729" w:rsidRPr="00253613" w14:paraId="10507898" w14:textId="77777777" w:rsidTr="005A7729">
        <w:trPr>
          <w:trHeight w:val="20"/>
        </w:trPr>
        <w:tc>
          <w:tcPr>
            <w:tcW w:w="0" w:type="auto"/>
            <w:vMerge/>
            <w:shd w:val="clear" w:color="auto" w:fill="auto"/>
            <w:hideMark/>
          </w:tcPr>
          <w:p w14:paraId="17B8F6F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DE6162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EEC9C2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orn&lt;/Author&gt;&lt;Year&gt;2011&lt;/Year&gt;&lt;RecNum&gt;156&lt;/RecNum&gt;&lt;DisplayText&gt;Horn, Dino (151)&lt;/DisplayText&gt;&lt;record&gt;&lt;rec-number&gt;156&lt;/rec-number&gt;&lt;foreign-keys&gt;&lt;key app="EN" db-id="tevtssspz250euez52svzrpm095wtfe9vr9z" timestamp="1429786081"&gt;156&lt;/key&gt;&lt;/foreign-keys&gt;&lt;ref-type name="Journal Article"&gt;17&lt;/ref-type&gt;&lt;contributors&gt;&lt;authors&gt;&lt;author&gt;Horn, Kimberly&lt;/author&gt;&lt;author&gt;Dino, Geri&lt;/author&gt;&lt;author&gt;Branstetter, Steven A&lt;/author&gt;&lt;author&gt;Zhang, Jianjun&lt;/author&gt;&lt;author&gt;Noerachmanto, N&lt;/author&gt;&lt;author&gt;Jarrett, Traci&lt;/author&gt;&lt;author&gt;Taylor, Melissa&lt;/author&gt;&lt;/authors&gt;&lt;/contributors&gt;&lt;titles&gt;&lt;title&gt;Effects of physical activity on teen smoking cessation&lt;/title&gt;&lt;secondary-title&gt;Pediatrics&lt;/secondary-title&gt;&lt;/titles&gt;&lt;periodical&gt;&lt;full-title&gt;Pediatrics&lt;/full-title&gt;&lt;/periodical&gt;&lt;pages&gt;e801-e811&lt;/pages&gt;&lt;volume&gt;128&lt;/volume&gt;&lt;number&gt;4&lt;/number&gt;&lt;dates&gt;&lt;year&gt;2011&lt;/year&gt;&lt;/dates&gt;&lt;isbn&gt;0031-400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orn, Dino (151)</w:t>
            </w:r>
            <w:r w:rsidRPr="00253613">
              <w:rPr>
                <w:rFonts w:eastAsia="Times New Roman" w:cs="Times New Roman"/>
                <w:sz w:val="20"/>
                <w:szCs w:val="20"/>
                <w:lang w:eastAsia="en-GB"/>
              </w:rPr>
              <w:fldChar w:fldCharType="end"/>
            </w:r>
          </w:p>
        </w:tc>
      </w:tr>
      <w:tr w:rsidR="005A7729" w:rsidRPr="00253613" w14:paraId="4B7B248F" w14:textId="77777777" w:rsidTr="005A7729">
        <w:trPr>
          <w:trHeight w:val="20"/>
        </w:trPr>
        <w:tc>
          <w:tcPr>
            <w:tcW w:w="0" w:type="auto"/>
            <w:vMerge/>
            <w:shd w:val="clear" w:color="auto" w:fill="auto"/>
            <w:hideMark/>
          </w:tcPr>
          <w:p w14:paraId="7A2F24D3"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DA4A90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0F5BE2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Idrisov&lt;/Author&gt;&lt;Year&gt;2013&lt;/Year&gt;&lt;RecNum&gt;153&lt;/RecNum&gt;&lt;DisplayText&gt;Idrisov, Sun (152)&lt;/DisplayText&gt;&lt;record&gt;&lt;rec-number&gt;153&lt;/rec-number&gt;&lt;foreign-keys&gt;&lt;key app="EN" db-id="tevtssspz250euez52svzrpm095wtfe9vr9z" timestamp="1429785997"&gt;153&lt;/key&gt;&lt;/foreign-keys&gt;&lt;ref-type name="Journal Article"&gt;17&lt;/ref-type&gt;&lt;contributors&gt;&lt;authors&gt;&lt;author&gt;Idrisov, Bulat&lt;/author&gt;&lt;author&gt;Sun, Ping&lt;/author&gt;&lt;author&gt;Akhmadeeva, Leila&lt;/author&gt;&lt;author&gt;Arpawong, Thalida Em&lt;/author&gt;&lt;author&gt;Kukhareva, Polina&lt;/author&gt;&lt;author&gt;Sussman, Steve&lt;/author&gt;&lt;/authors&gt;&lt;/contributors&gt;&lt;titles&gt;&lt;title&gt;Immediate and six-month effects of Project EX Russia: A smoking cessation intervention pilot program&lt;/title&gt;&lt;secondary-title&gt;Addictive behaviors&lt;/secondary-title&gt;&lt;/titles&gt;&lt;periodical&gt;&lt;full-title&gt;Addictive behaviors&lt;/full-title&gt;&lt;/periodical&gt;&lt;pages&gt;2402-2408&lt;/pages&gt;&lt;volume&gt;38&lt;/volume&gt;&lt;number&gt;8&lt;/number&gt;&lt;dates&gt;&lt;year&gt;2013&lt;/year&gt;&lt;/dates&gt;&lt;isbn&gt;0306-460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Idrisov, Sun (152)</w:t>
            </w:r>
            <w:r w:rsidRPr="00253613">
              <w:rPr>
                <w:rFonts w:eastAsia="Times New Roman" w:cs="Times New Roman"/>
                <w:sz w:val="20"/>
                <w:szCs w:val="20"/>
                <w:lang w:eastAsia="en-GB"/>
              </w:rPr>
              <w:fldChar w:fldCharType="end"/>
            </w:r>
          </w:p>
        </w:tc>
      </w:tr>
      <w:tr w:rsidR="005A7729" w:rsidRPr="00253613" w14:paraId="5976DCEB" w14:textId="77777777" w:rsidTr="005A7729">
        <w:trPr>
          <w:trHeight w:val="20"/>
        </w:trPr>
        <w:tc>
          <w:tcPr>
            <w:tcW w:w="0" w:type="auto"/>
            <w:vMerge/>
            <w:shd w:val="clear" w:color="auto" w:fill="auto"/>
            <w:hideMark/>
          </w:tcPr>
          <w:p w14:paraId="4E366E1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929868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919ADC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cCuller&lt;/Author&gt;&lt;Year&gt;2006&lt;/Year&gt;&lt;RecNum&gt;155&lt;/RecNum&gt;&lt;DisplayText&gt;McCuller, Sussman (153)&lt;/DisplayText&gt;&lt;record&gt;&lt;rec-number&gt;155&lt;/rec-number&gt;&lt;foreign-keys&gt;&lt;key app="EN" db-id="tevtssspz250euez52svzrpm095wtfe9vr9z" timestamp="1429786045"&gt;155&lt;/key&gt;&lt;/foreign-keys&gt;&lt;ref-type name="Journal Article"&gt;17&lt;/ref-type&gt;&lt;contributors&gt;&lt;authors&gt;&lt;author&gt;McCuller, William Jason&lt;/author&gt;&lt;author&gt;Sussman, Steve&lt;/author&gt;&lt;author&gt;Wapner, Michael&lt;/author&gt;&lt;author&gt;Dent, Clyde&lt;/author&gt;&lt;author&gt;Weiss, David J&lt;/author&gt;&lt;/authors&gt;&lt;/contributors&gt;&lt;titles&gt;&lt;title&gt;Motivation to quit as a mediator of tobacco cessation among at-risk youth&lt;/title&gt;&lt;secondary-title&gt;Addictive Behaviors&lt;/secondary-title&gt;&lt;/titles&gt;&lt;periodical&gt;&lt;full-title&gt;Addictive behaviors&lt;/full-title&gt;&lt;/periodical&gt;&lt;pages&gt;880-888&lt;/pages&gt;&lt;volume&gt;31&lt;/volume&gt;&lt;number&gt;5&lt;/number&gt;&lt;dates&gt;&lt;year&gt;2006&lt;/year&gt;&lt;/dates&gt;&lt;isbn&gt;0306-460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cCuller, Sussman (153)</w:t>
            </w:r>
            <w:r w:rsidRPr="00253613">
              <w:rPr>
                <w:rFonts w:eastAsia="Times New Roman" w:cs="Times New Roman"/>
                <w:sz w:val="20"/>
                <w:szCs w:val="20"/>
                <w:lang w:eastAsia="en-GB"/>
              </w:rPr>
              <w:fldChar w:fldCharType="end"/>
            </w:r>
          </w:p>
        </w:tc>
      </w:tr>
      <w:tr w:rsidR="005A7729" w:rsidRPr="00253613" w14:paraId="7CF30BDF" w14:textId="77777777" w:rsidTr="005A7729">
        <w:trPr>
          <w:trHeight w:val="20"/>
        </w:trPr>
        <w:tc>
          <w:tcPr>
            <w:tcW w:w="0" w:type="auto"/>
            <w:vMerge/>
            <w:shd w:val="clear" w:color="auto" w:fill="auto"/>
            <w:hideMark/>
          </w:tcPr>
          <w:p w14:paraId="400609A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2ACFCD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16BE42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oodruff&lt;/Author&gt;&lt;Year&gt;2008&lt;/Year&gt;&lt;RecNum&gt;154&lt;/RecNum&gt;&lt;DisplayText&gt;Woodruff, Conway (154)&lt;/DisplayText&gt;&lt;record&gt;&lt;rec-number&gt;154&lt;/rec-number&gt;&lt;foreign-keys&gt;&lt;key app="EN" db-id="tevtssspz250euez52svzrpm095wtfe9vr9z" timestamp="1429786026"&gt;154&lt;/key&gt;&lt;/foreign-keys&gt;&lt;ref-type name="Journal Article"&gt;17&lt;/ref-type&gt;&lt;contributors&gt;&lt;authors&gt;&lt;author&gt;Woodruff, Susan I&lt;/author&gt;&lt;author&gt;Conway, Terry L&lt;/author&gt;&lt;author&gt;Edwards, Christine C&lt;/author&gt;&lt;/authors&gt;&lt;/contributors&gt;&lt;titles&gt;&lt;title&gt;Sociodemographic and smoking-related psychosocial predictors of smoking behavior change among high school smokers&lt;/title&gt;&lt;secondary-title&gt;Addictive behaviors&lt;/secondary-title&gt;&lt;/titles&gt;&lt;periodical&gt;&lt;full-title&gt;Addictive behaviors&lt;/full-title&gt;&lt;/periodical&gt;&lt;pages&gt;354-358&lt;/pages&gt;&lt;volume&gt;33&lt;/volume&gt;&lt;number&gt;2&lt;/number&gt;&lt;dates&gt;&lt;year&gt;2008&lt;/year&gt;&lt;/dates&gt;&lt;isbn&gt;0306-460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oodruff, Conway (154)</w:t>
            </w:r>
            <w:r w:rsidRPr="00253613">
              <w:rPr>
                <w:rFonts w:eastAsia="Times New Roman" w:cs="Times New Roman"/>
                <w:sz w:val="20"/>
                <w:szCs w:val="20"/>
                <w:lang w:eastAsia="en-GB"/>
              </w:rPr>
              <w:fldChar w:fldCharType="end"/>
            </w:r>
          </w:p>
        </w:tc>
      </w:tr>
      <w:tr w:rsidR="005A7729" w:rsidRPr="00253613" w14:paraId="678EACAA" w14:textId="77777777" w:rsidTr="005A7729">
        <w:trPr>
          <w:trHeight w:val="20"/>
        </w:trPr>
        <w:tc>
          <w:tcPr>
            <w:tcW w:w="0" w:type="auto"/>
            <w:shd w:val="clear" w:color="auto" w:fill="auto"/>
            <w:hideMark/>
          </w:tcPr>
          <w:p w14:paraId="131B69D8"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Smoking cessation interventions for smokers with current or past depression</w:t>
            </w:r>
          </w:p>
        </w:tc>
        <w:tc>
          <w:tcPr>
            <w:tcW w:w="0" w:type="auto"/>
            <w:shd w:val="clear" w:color="auto" w:fill="auto"/>
            <w:hideMark/>
          </w:tcPr>
          <w:p w14:paraId="1DB8327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Tobacco Addiction Group</w:t>
            </w:r>
          </w:p>
        </w:tc>
        <w:tc>
          <w:tcPr>
            <w:tcW w:w="0" w:type="auto"/>
            <w:shd w:val="clear" w:color="auto" w:fill="auto"/>
            <w:hideMark/>
          </w:tcPr>
          <w:p w14:paraId="3E743B5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atra&lt;/Author&gt;&lt;Year&gt;2010&lt;/Year&gt;&lt;RecNum&gt;157&lt;/RecNum&gt;&lt;DisplayText&gt;Batra, Collins (155)&lt;/DisplayText&gt;&lt;record&gt;&lt;rec-number&gt;157&lt;/rec-number&gt;&lt;foreign-keys&gt;&lt;key app="EN" db-id="tevtssspz250euez52svzrpm095wtfe9vr9z" timestamp="1429786113"&gt;157&lt;/key&gt;&lt;/foreign-keys&gt;&lt;ref-type name="Journal Article"&gt;17&lt;/ref-type&gt;&lt;contributors&gt;&lt;authors&gt;&lt;author&gt;Batra, Anil&lt;/author&gt;&lt;author&gt;Collins, Susan E&lt;/author&gt;&lt;author&gt;Schröter, Martina&lt;/author&gt;&lt;author&gt;Eck, Sandra&lt;/author&gt;&lt;author&gt;Torchalla, Iris&lt;/author&gt;&lt;author&gt;Buchkremer, Gerhard&lt;/author&gt;&lt;/authors&gt;&lt;/contributors&gt;&lt;titles&gt;&lt;title&gt;A cluster-randomized effectiveness trial of smoking cessation modified for at-risk smoker subgroups&lt;/title&gt;&lt;secondary-title&gt;Journal of substance abuse treatment&lt;/secondary-title&gt;&lt;/titles&gt;&lt;periodical&gt;&lt;full-title&gt;Journal of substance abuse treatment&lt;/full-title&gt;&lt;/periodical&gt;&lt;pages&gt;128-140&lt;/pages&gt;&lt;volume&gt;38&lt;/volume&gt;&lt;number&gt;2&lt;/number&gt;&lt;dates&gt;&lt;year&gt;2010&lt;/year&gt;&lt;/dates&gt;&lt;isbn&gt;0740-547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atra, Collins (155)</w:t>
            </w:r>
            <w:r w:rsidRPr="00253613">
              <w:rPr>
                <w:rFonts w:eastAsia="Times New Roman" w:cs="Times New Roman"/>
                <w:sz w:val="20"/>
                <w:szCs w:val="20"/>
                <w:lang w:eastAsia="en-GB"/>
              </w:rPr>
              <w:fldChar w:fldCharType="end"/>
            </w:r>
          </w:p>
        </w:tc>
      </w:tr>
      <w:tr w:rsidR="005A7729" w:rsidRPr="00253613" w14:paraId="52F13B04" w14:textId="77777777" w:rsidTr="005A7729">
        <w:trPr>
          <w:trHeight w:val="20"/>
        </w:trPr>
        <w:tc>
          <w:tcPr>
            <w:tcW w:w="0" w:type="auto"/>
            <w:vMerge w:val="restart"/>
            <w:shd w:val="clear" w:color="auto" w:fill="auto"/>
            <w:hideMark/>
          </w:tcPr>
          <w:p w14:paraId="6782E879"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Relapse prevention interventions for smoking cessation</w:t>
            </w:r>
          </w:p>
        </w:tc>
        <w:tc>
          <w:tcPr>
            <w:tcW w:w="0" w:type="auto"/>
            <w:vMerge w:val="restart"/>
            <w:shd w:val="clear" w:color="auto" w:fill="auto"/>
            <w:hideMark/>
          </w:tcPr>
          <w:p w14:paraId="241D475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Tobacco Addiction Group</w:t>
            </w:r>
          </w:p>
        </w:tc>
        <w:tc>
          <w:tcPr>
            <w:tcW w:w="0" w:type="auto"/>
            <w:shd w:val="clear" w:color="auto" w:fill="auto"/>
            <w:hideMark/>
          </w:tcPr>
          <w:p w14:paraId="1245D4B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onway&lt;/Author&gt;&lt;Year&gt;2004&lt;/Year&gt;&lt;RecNum&gt;158&lt;/RecNum&gt;&lt;DisplayText&gt;Conway, Woodruff (156)&lt;/DisplayText&gt;&lt;record&gt;&lt;rec-number&gt;158&lt;/rec-number&gt;&lt;foreign-keys&gt;&lt;key app="EN" db-id="tevtssspz250euez52svzrpm095wtfe9vr9z" timestamp="1429791262"&gt;158&lt;/key&gt;&lt;/foreign-keys&gt;&lt;ref-type name="Journal Article"&gt;17&lt;/ref-type&gt;&lt;contributors&gt;&lt;authors&gt;&lt;author&gt;Conway, Terry L&lt;/author&gt;&lt;author&gt;Woodruff, Susan I&lt;/author&gt;&lt;author&gt;Edwards, Christine C&lt;/author&gt;&lt;author&gt;Elder, John P&lt;/author&gt;&lt;author&gt;Hurtado, Suzanne L&lt;/author&gt;&lt;author&gt;Hervig, Linda K&lt;/author&gt;&lt;/authors&gt;&lt;/contributors&gt;&lt;titles&gt;&lt;title&gt;Operation Stay Quit: evaluation of two smoking relapse prevention strategies for women after involuntary cessation during US Navy recruit training&lt;/title&gt;&lt;secondary-title&gt;Military medicine&lt;/secondary-title&gt;&lt;/titles&gt;&lt;periodical&gt;&lt;full-title&gt;Military medicine&lt;/full-title&gt;&lt;/periodical&gt;&lt;pages&gt;236-242&lt;/pages&gt;&lt;volume&gt;169&lt;/volume&gt;&lt;number&gt;3&lt;/number&gt;&lt;dates&gt;&lt;year&gt;2004&lt;/year&gt;&lt;/dates&gt;&lt;isbn&gt;0026-407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nway, Woodruff (156)</w:t>
            </w:r>
            <w:r w:rsidRPr="00253613">
              <w:rPr>
                <w:rFonts w:eastAsia="Times New Roman" w:cs="Times New Roman"/>
                <w:sz w:val="20"/>
                <w:szCs w:val="20"/>
                <w:lang w:eastAsia="en-GB"/>
              </w:rPr>
              <w:fldChar w:fldCharType="end"/>
            </w:r>
          </w:p>
        </w:tc>
      </w:tr>
      <w:tr w:rsidR="005A7729" w:rsidRPr="00253613" w14:paraId="756E0ED8" w14:textId="77777777" w:rsidTr="005A7729">
        <w:trPr>
          <w:trHeight w:val="20"/>
        </w:trPr>
        <w:tc>
          <w:tcPr>
            <w:tcW w:w="0" w:type="auto"/>
            <w:vMerge/>
            <w:shd w:val="clear" w:color="auto" w:fill="auto"/>
            <w:hideMark/>
          </w:tcPr>
          <w:p w14:paraId="0B71E0C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AC9AB8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5C552F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ajek&lt;/Author&gt;&lt;Year&gt;2001&lt;/Year&gt;&lt;RecNum&gt;126&lt;/RecNum&gt;&lt;DisplayText&gt;Hajek, West (124)&lt;/DisplayText&gt;&lt;record&gt;&lt;rec-number&gt;126&lt;/rec-number&gt;&lt;foreign-keys&gt;&lt;key app="EN" db-id="tevtssspz250euez52svzrpm095wtfe9vr9z" timestamp="1429784456"&gt;126&lt;/key&gt;&lt;/foreign-keys&gt;&lt;ref-type name="Journal Article"&gt;17&lt;/ref-type&gt;&lt;contributors&gt;&lt;authors&gt;&lt;author&gt;Hajek, Peter&lt;/author&gt;&lt;author&gt;West, Robert&lt;/author&gt;&lt;author&gt;Lee, Anne&lt;/author&gt;&lt;author&gt;Foulds, Jonathan&lt;/author&gt;&lt;author&gt;Owen, Lesley&lt;/author&gt;&lt;author&gt;Eiser, J Richard&lt;/author&gt;&lt;author&gt;Main, Nicole&lt;/author&gt;&lt;/authors&gt;&lt;/contributors&gt;&lt;titles&gt;&lt;title&gt;Randomized controlled trial of a midwife‐delivered brief smoking cessation intervention in pregnancy&lt;/title&gt;&lt;secondary-title&gt;Addiction&lt;/secondary-title&gt;&lt;/titles&gt;&lt;periodical&gt;&lt;full-title&gt;Addiction&lt;/full-title&gt;&lt;/periodical&gt;&lt;pages&gt;485-494&lt;/pages&gt;&lt;volume&gt;96&lt;/volume&gt;&lt;number&gt;3&lt;/number&gt;&lt;dates&gt;&lt;year&gt;2001&lt;/year&gt;&lt;/dates&gt;&lt;isbn&gt;1360-044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ajek, West (124)</w:t>
            </w:r>
            <w:r w:rsidRPr="00253613">
              <w:rPr>
                <w:rFonts w:eastAsia="Times New Roman" w:cs="Times New Roman"/>
                <w:sz w:val="20"/>
                <w:szCs w:val="20"/>
                <w:lang w:eastAsia="en-GB"/>
              </w:rPr>
              <w:fldChar w:fldCharType="end"/>
            </w:r>
          </w:p>
        </w:tc>
      </w:tr>
      <w:tr w:rsidR="005A7729" w:rsidRPr="00253613" w14:paraId="2521196E" w14:textId="77777777" w:rsidTr="005A7729">
        <w:trPr>
          <w:trHeight w:val="20"/>
        </w:trPr>
        <w:tc>
          <w:tcPr>
            <w:tcW w:w="0" w:type="auto"/>
            <w:vMerge/>
            <w:shd w:val="clear" w:color="auto" w:fill="auto"/>
            <w:hideMark/>
          </w:tcPr>
          <w:p w14:paraId="1A3C5C19"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8A5E6A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F8E57A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Klesges&lt;/Author&gt;&lt;Year&gt;1999&lt;/Year&gt;&lt;RecNum&gt;160&lt;/RecNum&gt;&lt;DisplayText&gt;Klesges, Haddock (157)&lt;/DisplayText&gt;&lt;record&gt;&lt;rec-number&gt;160&lt;/rec-number&gt;&lt;foreign-keys&gt;&lt;key app="EN" db-id="tevtssspz250euez52svzrpm095wtfe9vr9z" timestamp="1429791304"&gt;160&lt;/key&gt;&lt;/foreign-keys&gt;&lt;ref-type name="Journal Article"&gt;17&lt;/ref-type&gt;&lt;contributors&gt;&lt;authors&gt;&lt;author&gt;Klesges, Robert C&lt;/author&gt;&lt;author&gt;Haddock, C Keith&lt;/author&gt;&lt;author&gt;Lando, Harry&lt;/author&gt;&lt;author&gt;Talcott, G Wayne&lt;/author&gt;&lt;/authors&gt;&lt;/contributors&gt;&lt;titles&gt;&lt;title&gt;Efficacy of forced smoking cessation and an adjunctive behavioral treatment on long-term smoking rates&lt;/title&gt;&lt;secondary-title&gt;Journal of consulting and clinical psychology&lt;/secondary-title&gt;&lt;/titles&gt;&lt;periodical&gt;&lt;full-title&gt;Journal of consulting and clinical psychology&lt;/full-title&gt;&lt;/periodical&gt;&lt;pages&gt;952&lt;/pages&gt;&lt;volume&gt;67&lt;/volume&gt;&lt;number&gt;6&lt;/number&gt;&lt;dates&gt;&lt;year&gt;1999&lt;/year&gt;&lt;/dates&gt;&lt;isbn&gt;1939-211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Klesges, Haddock (157)</w:t>
            </w:r>
            <w:r w:rsidRPr="00253613">
              <w:rPr>
                <w:rFonts w:eastAsia="Times New Roman" w:cs="Times New Roman"/>
                <w:sz w:val="20"/>
                <w:szCs w:val="20"/>
                <w:lang w:eastAsia="en-GB"/>
              </w:rPr>
              <w:fldChar w:fldCharType="end"/>
            </w:r>
          </w:p>
        </w:tc>
      </w:tr>
      <w:tr w:rsidR="005A7729" w:rsidRPr="00253613" w14:paraId="50D98511" w14:textId="77777777" w:rsidTr="005A7729">
        <w:trPr>
          <w:trHeight w:val="20"/>
        </w:trPr>
        <w:tc>
          <w:tcPr>
            <w:tcW w:w="0" w:type="auto"/>
            <w:vMerge/>
            <w:shd w:val="clear" w:color="auto" w:fill="auto"/>
            <w:hideMark/>
          </w:tcPr>
          <w:p w14:paraId="01D968B5"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C928FC5"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DA22BE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Klesges&lt;/Author&gt;&lt;Year&gt;2006&lt;/Year&gt;&lt;RecNum&gt;163&lt;/RecNum&gt;&lt;DisplayText&gt;Klesges, DeBon (158)&lt;/DisplayText&gt;&lt;record&gt;&lt;rec-number&gt;163&lt;/rec-number&gt;&lt;foreign-keys&gt;&lt;key app="EN" db-id="tevtssspz250euez52svzrpm095wtfe9vr9z" timestamp="1429791366"&gt;163&lt;/key&gt;&lt;/foreign-keys&gt;&lt;ref-type name="Journal Article"&gt;17&lt;/ref-type&gt;&lt;contributors&gt;&lt;authors&gt;&lt;author&gt;Klesges, Robert C&lt;/author&gt;&lt;author&gt;DeBon, Margaret&lt;/author&gt;&lt;author&gt;Vander Weg, Mark W&lt;/author&gt;&lt;author&gt;Haddock, C Keith&lt;/author&gt;&lt;author&gt;Lando, Harry A&lt;/author&gt;&lt;author&gt;Relyea, George E&lt;/author&gt;&lt;author&gt;Peterson, Alan L&lt;/author&gt;&lt;author&gt;Talcott, G Wayne&lt;/author&gt;&lt;/authors&gt;&lt;/contributors&gt;&lt;titles&gt;&lt;title&gt;Efficacy of a tailored tobacco control program on long-term use in a population of US military troops&lt;/title&gt;&lt;secondary-title&gt;Journal of consulting and clinical psychology&lt;/secondary-title&gt;&lt;/titles&gt;&lt;periodical&gt;&lt;full-title&gt;Journal of consulting and clinical psychology&lt;/full-title&gt;&lt;/periodical&gt;&lt;pages&gt;295&lt;/pages&gt;&lt;volume&gt;74&lt;/volume&gt;&lt;number&gt;2&lt;/number&gt;&lt;dates&gt;&lt;year&gt;2006&lt;/year&gt;&lt;/dates&gt;&lt;isbn&gt;1939-211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Klesges, DeBon (158)</w:t>
            </w:r>
            <w:r w:rsidRPr="00253613">
              <w:rPr>
                <w:rFonts w:eastAsia="Times New Roman" w:cs="Times New Roman"/>
                <w:sz w:val="20"/>
                <w:szCs w:val="20"/>
                <w:lang w:eastAsia="en-GB"/>
              </w:rPr>
              <w:fldChar w:fldCharType="end"/>
            </w:r>
          </w:p>
        </w:tc>
      </w:tr>
      <w:tr w:rsidR="005A7729" w:rsidRPr="00253613" w14:paraId="2CFC59B7" w14:textId="77777777" w:rsidTr="005A7729">
        <w:trPr>
          <w:trHeight w:val="20"/>
        </w:trPr>
        <w:tc>
          <w:tcPr>
            <w:tcW w:w="0" w:type="auto"/>
            <w:vMerge/>
            <w:shd w:val="clear" w:color="auto" w:fill="auto"/>
            <w:hideMark/>
          </w:tcPr>
          <w:p w14:paraId="43D2BDF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6CF3A1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6F4AAD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ayer&lt;/Author&gt;&lt;Year&gt;2010&lt;/Year&gt;&lt;RecNum&gt;162&lt;/RecNum&gt;&lt;DisplayText&gt;Mayer, Vandecasteele (159)&lt;/DisplayText&gt;&lt;record&gt;&lt;rec-number&gt;162&lt;/rec-number&gt;&lt;foreign-keys&gt;&lt;key app="EN" db-id="tevtssspz250euez52svzrpm095wtfe9vr9z" timestamp="1429791342"&gt;162&lt;/key&gt;&lt;/foreign-keys&gt;&lt;ref-type name="Journal Article"&gt;17&lt;/ref-type&gt;&lt;contributors&gt;&lt;authors&gt;&lt;author&gt;Mayer, Colombine&lt;/author&gt;&lt;author&gt;Vandecasteele, Hilde&lt;/author&gt;&lt;author&gt;Bodo, Martial&lt;/author&gt;&lt;author&gt;Primo, Catherine&lt;/author&gt;&lt;author&gt;Slachmuylder, Jean-Louis&lt;/author&gt;&lt;author&gt;Kaufman, Léon&lt;/author&gt;&lt;author&gt;Razavi, Darius&lt;/author&gt;&lt;/authors&gt;&lt;/contributors&gt;&lt;titles&gt;&lt;title&gt;Smoking relapse prevention programs and factors that predict abstinence: a controlled study comparing the efficacy of workplace group counselling and proactive phone counselling&lt;/title&gt;&lt;secondary-title&gt;Journal of Smoking Cessation&lt;/secondary-title&gt;&lt;/titles&gt;&lt;periodical&gt;&lt;full-title&gt;Journal of Smoking Cessation&lt;/full-title&gt;&lt;/periodical&gt;&lt;pages&gt;83-94&lt;/pages&gt;&lt;volume&gt;5&lt;/volume&gt;&lt;number&gt;01&lt;/number&gt;&lt;dates&gt;&lt;year&gt;2010&lt;/year&gt;&lt;/dates&gt;&lt;isbn&gt;1834-261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ayer, Vandecasteele (159)</w:t>
            </w:r>
            <w:r w:rsidRPr="00253613">
              <w:rPr>
                <w:rFonts w:eastAsia="Times New Roman" w:cs="Times New Roman"/>
                <w:sz w:val="20"/>
                <w:szCs w:val="20"/>
                <w:lang w:eastAsia="en-GB"/>
              </w:rPr>
              <w:fldChar w:fldCharType="end"/>
            </w:r>
          </w:p>
        </w:tc>
      </w:tr>
      <w:tr w:rsidR="005A7729" w:rsidRPr="00253613" w14:paraId="6477D2B7" w14:textId="77777777" w:rsidTr="005A7729">
        <w:trPr>
          <w:trHeight w:val="20"/>
        </w:trPr>
        <w:tc>
          <w:tcPr>
            <w:tcW w:w="0" w:type="auto"/>
            <w:vMerge/>
            <w:shd w:val="clear" w:color="auto" w:fill="auto"/>
            <w:hideMark/>
          </w:tcPr>
          <w:p w14:paraId="680A800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5DF198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AE37A0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ermelstein&lt;/Author&gt;&lt;Year&gt;2003&lt;/Year&gt;&lt;RecNum&gt;161&lt;/RecNum&gt;&lt;DisplayText&gt;Mermelstein, Hedeker (160)&lt;/DisplayText&gt;&lt;record&gt;&lt;rec-number&gt;161&lt;/rec-number&gt;&lt;foreign-keys&gt;&lt;key app="EN" db-id="tevtssspz250euez52svzrpm095wtfe9vr9z" timestamp="1429791326"&gt;161&lt;/key&gt;&lt;/foreign-keys&gt;&lt;ref-type name="Journal Article"&gt;17&lt;/ref-type&gt;&lt;contributors&gt;&lt;authors&gt;&lt;author&gt;Mermelstein, Robin&lt;/author&gt;&lt;author&gt;Hedeker, Donald&lt;/author&gt;&lt;author&gt;Wong, Siu Chi&lt;/author&gt;&lt;/authors&gt;&lt;/contributors&gt;&lt;titles&gt;&lt;title&gt;Extended telephone counseling for smoking cessation: does content matter?&lt;/title&gt;&lt;secondary-title&gt;Journal of consulting and clinical psychology&lt;/secondary-title&gt;&lt;/titles&gt;&lt;periodical&gt;&lt;full-title&gt;Journal of consulting and clinical psychology&lt;/full-title&gt;&lt;/periodical&gt;&lt;pages&gt;565&lt;/pages&gt;&lt;volume&gt;71&lt;/volume&gt;&lt;number&gt;3&lt;/number&gt;&lt;dates&gt;&lt;year&gt;2003&lt;/year&gt;&lt;/dates&gt;&lt;isbn&gt;1939-211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ermelstein, Hedeker (160)</w:t>
            </w:r>
            <w:r w:rsidRPr="00253613">
              <w:rPr>
                <w:rFonts w:eastAsia="Times New Roman" w:cs="Times New Roman"/>
                <w:sz w:val="20"/>
                <w:szCs w:val="20"/>
                <w:lang w:eastAsia="en-GB"/>
              </w:rPr>
              <w:fldChar w:fldCharType="end"/>
            </w:r>
          </w:p>
        </w:tc>
      </w:tr>
      <w:tr w:rsidR="005A7729" w:rsidRPr="00253613" w14:paraId="65651B73" w14:textId="77777777" w:rsidTr="005A7729">
        <w:trPr>
          <w:trHeight w:val="20"/>
        </w:trPr>
        <w:tc>
          <w:tcPr>
            <w:tcW w:w="0" w:type="auto"/>
            <w:vMerge/>
            <w:shd w:val="clear" w:color="auto" w:fill="auto"/>
            <w:hideMark/>
          </w:tcPr>
          <w:p w14:paraId="63DBA719"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CA6442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191260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bert&lt;/Author&gt;&lt;Year&gt;2004&lt;/Year&gt;&lt;RecNum&gt;136&lt;/RecNum&gt;&lt;DisplayText&gt;Pbert, Ockene (134)&lt;/DisplayText&gt;&lt;record&gt;&lt;rec-number&gt;136&lt;/rec-number&gt;&lt;foreign-keys&gt;&lt;key app="EN" db-id="tevtssspz250euez52svzrpm095wtfe9vr9z" timestamp="1429785044"&gt;136&lt;/key&gt;&lt;/foreign-keys&gt;&lt;ref-type name="Journal Article"&gt;17&lt;/ref-type&gt;&lt;contributors&gt;&lt;authors&gt;&lt;author&gt;Pbert, Lori&lt;/author&gt;&lt;author&gt;Ockene, Judith K&lt;/author&gt;&lt;author&gt;Zapka, Jane&lt;/author&gt;&lt;author&gt;Ma, Yunsheng&lt;/author&gt;&lt;author&gt;Goins, Karin Valentine&lt;/author&gt;&lt;author&gt;Oncken, Cheryl&lt;/author&gt;&lt;author&gt;Stoddard, Anne M&lt;/author&gt;&lt;/authors&gt;&lt;/contributors&gt;&lt;titles&gt;&lt;title&gt;A community health center smoking-cessation intervention for pregnant and postpartum women&lt;/title&gt;&lt;secondary-title&gt;American journal of preventive medicine&lt;/secondary-title&gt;&lt;/titles&gt;&lt;periodical&gt;&lt;full-title&gt;American journal of preventive medicine&lt;/full-title&gt;&lt;/periodical&gt;&lt;pages&gt;377-385&lt;/pages&gt;&lt;volume&gt;26&lt;/volume&gt;&lt;number&gt;5&lt;/number&gt;&lt;dates&gt;&lt;year&gt;2004&lt;/year&gt;&lt;/dates&gt;&lt;isbn&gt;0749-379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bert, Ockene (134)</w:t>
            </w:r>
            <w:r w:rsidRPr="00253613">
              <w:rPr>
                <w:rFonts w:eastAsia="Times New Roman" w:cs="Times New Roman"/>
                <w:sz w:val="20"/>
                <w:szCs w:val="20"/>
                <w:lang w:eastAsia="en-GB"/>
              </w:rPr>
              <w:fldChar w:fldCharType="end"/>
            </w:r>
          </w:p>
        </w:tc>
      </w:tr>
      <w:tr w:rsidR="005A7729" w:rsidRPr="00253613" w14:paraId="531F49A3" w14:textId="77777777" w:rsidTr="005A7729">
        <w:trPr>
          <w:trHeight w:val="20"/>
        </w:trPr>
        <w:tc>
          <w:tcPr>
            <w:tcW w:w="0" w:type="auto"/>
            <w:vMerge/>
            <w:shd w:val="clear" w:color="auto" w:fill="auto"/>
            <w:hideMark/>
          </w:tcPr>
          <w:p w14:paraId="72DAE8E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3252BB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40A46C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azavi&lt;/Author&gt;&lt;Year&gt;1999&lt;/Year&gt;&lt;RecNum&gt;165&lt;/RecNum&gt;&lt;DisplayText&gt;Razavi, Vandecasteele (161)&lt;/DisplayText&gt;&lt;record&gt;&lt;rec-number&gt;165&lt;/rec-number&gt;&lt;foreign-keys&gt;&lt;key app="EN" db-id="tevtssspz250euez52svzrpm095wtfe9vr9z" timestamp="1429791558"&gt;165&lt;/key&gt;&lt;/foreign-keys&gt;&lt;ref-type name="Journal Article"&gt;17&lt;/ref-type&gt;&lt;contributors&gt;&lt;authors&gt;&lt;author&gt;Razavi, Darius&lt;/author&gt;&lt;author&gt;Vandecasteele, Hilde&lt;/author&gt;&lt;author&gt;Primo, Catherine&lt;/author&gt;&lt;author&gt;Bodo, Martial&lt;/author&gt;&lt;author&gt;Debrier, F&lt;/author&gt;&lt;author&gt;Verbist, Hilde&lt;/author&gt;&lt;author&gt;Pethica, D&lt;/author&gt;&lt;author&gt;Eerdekens, M&lt;/author&gt;&lt;author&gt;Kaufman, L&lt;/author&gt;&lt;/authors&gt;&lt;/contributors&gt;&lt;titles&gt;&lt;title&gt;Maintaining abstinence from cigarette smoking: effectiveness of group counselling and factors predicting outcome&lt;/title&gt;&lt;secondary-title&gt;European Journal of Cancer&lt;/secondary-title&gt;&lt;/titles&gt;&lt;periodical&gt;&lt;full-title&gt;European Journal of Cancer&lt;/full-title&gt;&lt;/periodical&gt;&lt;pages&gt;1238-1247&lt;/pages&gt;&lt;volume&gt;35&lt;/volume&gt;&lt;number&gt;8&lt;/number&gt;&lt;dates&gt;&lt;year&gt;1999&lt;/year&gt;&lt;/dates&gt;&lt;isbn&gt;0959-8049&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azavi, Vandecasteele (161)</w:t>
            </w:r>
            <w:r w:rsidRPr="00253613">
              <w:rPr>
                <w:rFonts w:eastAsia="Times New Roman" w:cs="Times New Roman"/>
                <w:sz w:val="20"/>
                <w:szCs w:val="20"/>
                <w:lang w:eastAsia="en-GB"/>
              </w:rPr>
              <w:fldChar w:fldCharType="end"/>
            </w:r>
          </w:p>
        </w:tc>
      </w:tr>
      <w:tr w:rsidR="005A7729" w:rsidRPr="00253613" w14:paraId="1B082264" w14:textId="77777777" w:rsidTr="005A7729">
        <w:trPr>
          <w:trHeight w:val="20"/>
        </w:trPr>
        <w:tc>
          <w:tcPr>
            <w:tcW w:w="0" w:type="auto"/>
            <w:vMerge/>
            <w:shd w:val="clear" w:color="auto" w:fill="auto"/>
            <w:hideMark/>
          </w:tcPr>
          <w:p w14:paraId="7258CEA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3FDA23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445941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chröter&lt;/Author&gt;&lt;Year&gt;2006&lt;/Year&gt;&lt;RecNum&gt;164&lt;/RecNum&gt;&lt;DisplayText&gt;Schröter, Collins (162)&lt;/DisplayText&gt;&lt;record&gt;&lt;rec-number&gt;164&lt;/rec-number&gt;&lt;foreign-keys&gt;&lt;key app="EN" db-id="tevtssspz250euez52svzrpm095wtfe9vr9z" timestamp="1429791425"&gt;164&lt;/key&gt;&lt;/foreign-keys&gt;&lt;ref-type name="Journal Article"&gt;17&lt;/ref-type&gt;&lt;contributors&gt;&lt;authors&gt;&lt;author&gt;Schröter, Martina&lt;/author&gt;&lt;author&gt;Collins, Susan E&lt;/author&gt;&lt;author&gt;Frittrang, Thomas&lt;/author&gt;&lt;author&gt;Buchkremer, Gerhard&lt;/author&gt;&lt;author&gt;Batra, Anil&lt;/author&gt;&lt;/authors&gt;&lt;/contributors&gt;&lt;titles&gt;&lt;title&gt;Randomized controlled trial of relapse prevention and a standard behavioral intervention with adult smokers&lt;/title&gt;&lt;secondary-title&gt;Addictive behaviors&lt;/secondary-title&gt;&lt;/titles&gt;&lt;periodical&gt;&lt;full-title&gt;Addictive behaviors&lt;/full-title&gt;&lt;/periodical&gt;&lt;pages&gt;1259-1264&lt;/pages&gt;&lt;volume&gt;31&lt;/volume&gt;&lt;number&gt;7&lt;/number&gt;&lt;dates&gt;&lt;year&gt;2006&lt;/year&gt;&lt;/dates&gt;&lt;isbn&gt;0306-460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chröter, Collins (162)</w:t>
            </w:r>
            <w:r w:rsidRPr="00253613">
              <w:rPr>
                <w:rFonts w:eastAsia="Times New Roman" w:cs="Times New Roman"/>
                <w:sz w:val="20"/>
                <w:szCs w:val="20"/>
                <w:lang w:eastAsia="en-GB"/>
              </w:rPr>
              <w:fldChar w:fldCharType="end"/>
            </w:r>
          </w:p>
        </w:tc>
      </w:tr>
      <w:tr w:rsidR="005A7729" w:rsidRPr="00253613" w14:paraId="7A30A01C" w14:textId="77777777" w:rsidTr="005A7729">
        <w:trPr>
          <w:trHeight w:val="20"/>
        </w:trPr>
        <w:tc>
          <w:tcPr>
            <w:tcW w:w="0" w:type="auto"/>
            <w:vMerge/>
            <w:shd w:val="clear" w:color="auto" w:fill="auto"/>
            <w:hideMark/>
          </w:tcPr>
          <w:p w14:paraId="221C118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9D9083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61BF05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everson&lt;/Author&gt;&lt;Year&gt;1997&lt;/Year&gt;&lt;RecNum&gt;167&lt;/RecNum&gt;&lt;DisplayText&gt;Severson, Andrews (163)&lt;/DisplayText&gt;&lt;record&gt;&lt;rec-number&gt;167&lt;/rec-number&gt;&lt;foreign-keys&gt;&lt;key app="EN" db-id="tevtssspz250euez52svzrpm095wtfe9vr9z" timestamp="1429791600"&gt;167&lt;/key&gt;&lt;/foreign-keys&gt;&lt;ref-type name="Journal Article"&gt;17&lt;/ref-type&gt;&lt;contributors&gt;&lt;authors&gt;&lt;author&gt;Severson, Herbert H&lt;/author&gt;&lt;author&gt;Andrews, Judy A&lt;/author&gt;&lt;author&gt;Lichtenstein, Edward&lt;/author&gt;&lt;author&gt;Wall, Michael&lt;/author&gt;&lt;author&gt;Akers, Laura&lt;/author&gt;&lt;/authors&gt;&lt;/contributors&gt;&lt;titles&gt;&lt;title&gt;Reducing maternal smoking and relapse: long-term evaluation of a pediatric intervention&lt;/title&gt;&lt;secondary-title&gt;Preventive medicine&lt;/secondary-title&gt;&lt;/titles&gt;&lt;periodical&gt;&lt;full-title&gt;Preventive medicine&lt;/full-title&gt;&lt;/periodical&gt;&lt;pages&gt;120-130&lt;/pages&gt;&lt;volume&gt;26&lt;/volume&gt;&lt;number&gt;1&lt;/number&gt;&lt;dates&gt;&lt;year&gt;1997&lt;/year&gt;&lt;/dates&gt;&lt;isbn&gt;0091-74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everson, Andrews (163)</w:t>
            </w:r>
            <w:r w:rsidRPr="00253613">
              <w:rPr>
                <w:rFonts w:eastAsia="Times New Roman" w:cs="Times New Roman"/>
                <w:sz w:val="20"/>
                <w:szCs w:val="20"/>
                <w:lang w:eastAsia="en-GB"/>
              </w:rPr>
              <w:fldChar w:fldCharType="end"/>
            </w:r>
          </w:p>
        </w:tc>
      </w:tr>
      <w:tr w:rsidR="005A7729" w:rsidRPr="00253613" w14:paraId="4D68F527" w14:textId="77777777" w:rsidTr="005A7729">
        <w:trPr>
          <w:trHeight w:val="20"/>
        </w:trPr>
        <w:tc>
          <w:tcPr>
            <w:tcW w:w="0" w:type="auto"/>
            <w:vMerge w:val="restart"/>
            <w:shd w:val="clear" w:color="auto" w:fill="auto"/>
            <w:hideMark/>
          </w:tcPr>
          <w:p w14:paraId="367B4291"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Telephone counselling for smoking cessation</w:t>
            </w:r>
          </w:p>
        </w:tc>
        <w:tc>
          <w:tcPr>
            <w:tcW w:w="0" w:type="auto"/>
            <w:vMerge w:val="restart"/>
            <w:shd w:val="clear" w:color="auto" w:fill="auto"/>
            <w:hideMark/>
          </w:tcPr>
          <w:p w14:paraId="31B579D6"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Tobacco Addiction Group</w:t>
            </w:r>
          </w:p>
        </w:tc>
        <w:tc>
          <w:tcPr>
            <w:tcW w:w="0" w:type="auto"/>
            <w:shd w:val="clear" w:color="auto" w:fill="auto"/>
            <w:hideMark/>
          </w:tcPr>
          <w:p w14:paraId="1A0FD35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orland&lt;/Author&gt;&lt;Year&gt;2008&lt;/Year&gt;&lt;RecNum&gt;169&lt;/RecNum&gt;&lt;DisplayText&gt;Borland, Balmford (164)&lt;/DisplayText&gt;&lt;record&gt;&lt;rec-number&gt;169&lt;/rec-number&gt;&lt;foreign-keys&gt;&lt;key app="EN" db-id="tevtssspz250euez52svzrpm095wtfe9vr9z" timestamp="1429791732"&gt;169&lt;/key&gt;&lt;/foreign-keys&gt;&lt;ref-type name="Journal Article"&gt;17&lt;/ref-type&gt;&lt;contributors&gt;&lt;authors&gt;&lt;author&gt;Borland, Ron&lt;/author&gt;&lt;author&gt;Balmford, James&lt;/author&gt;&lt;author&gt;Bishop, Nicole&lt;/author&gt;&lt;author&gt;Segan, Catherine&lt;/author&gt;&lt;author&gt;Piterman, Leon&lt;/author&gt;&lt;author&gt;McKay-Brown, Lisa&lt;/author&gt;&lt;author&gt;Kirby, Catherine&lt;/author&gt;&lt;author&gt;Tasker, Caroline&lt;/author&gt;&lt;/authors&gt;&lt;/contributors&gt;&lt;titles&gt;&lt;title&gt;In-practice management versus quitline referral for enhancing smoking cessation in general practice: a cluster randomized trial&lt;/title&gt;&lt;secondary-title&gt;Family practice&lt;/secondary-title&gt;&lt;/titles&gt;&lt;periodical&gt;&lt;full-title&gt;Family practice&lt;/full-title&gt;&lt;/periodical&gt;&lt;pages&gt;382-389&lt;/pages&gt;&lt;volume&gt;25&lt;/volume&gt;&lt;number&gt;5&lt;/number&gt;&lt;dates&gt;&lt;year&gt;2008&lt;/year&gt;&lt;/dates&gt;&lt;isbn&gt;0263-21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orland, Balmford (164)</w:t>
            </w:r>
            <w:r w:rsidRPr="00253613">
              <w:rPr>
                <w:rFonts w:eastAsia="Times New Roman" w:cs="Times New Roman"/>
                <w:sz w:val="20"/>
                <w:szCs w:val="20"/>
                <w:lang w:eastAsia="en-GB"/>
              </w:rPr>
              <w:fldChar w:fldCharType="end"/>
            </w:r>
          </w:p>
        </w:tc>
      </w:tr>
      <w:tr w:rsidR="005A7729" w:rsidRPr="00253613" w14:paraId="0267E891" w14:textId="77777777" w:rsidTr="005A7729">
        <w:trPr>
          <w:trHeight w:val="20"/>
        </w:trPr>
        <w:tc>
          <w:tcPr>
            <w:tcW w:w="0" w:type="auto"/>
            <w:vMerge/>
            <w:shd w:val="clear" w:color="auto" w:fill="auto"/>
            <w:hideMark/>
          </w:tcPr>
          <w:p w14:paraId="4E91B6E7"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7229EAC"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62E15C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houinard&lt;/Author&gt;&lt;Year&gt;2005&lt;/Year&gt;&lt;RecNum&gt;168&lt;/RecNum&gt;&lt;DisplayText&gt;Chouinard and Robichaud-Ekstrand (165)&lt;/DisplayText&gt;&lt;record&gt;&lt;rec-number&gt;168&lt;/rec-number&gt;&lt;foreign-keys&gt;&lt;key app="EN" db-id="tevtssspz250euez52svzrpm095wtfe9vr9z" timestamp="1429791714"&gt;168&lt;/key&gt;&lt;/foreign-keys&gt;&lt;ref-type name="Journal Article"&gt;17&lt;/ref-type&gt;&lt;contributors&gt;&lt;authors&gt;&lt;author&gt;Chouinard, Maud-Christine&lt;/author&gt;&lt;author&gt;Robichaud-Ekstrand, Sylvie&lt;/author&gt;&lt;/authors&gt;&lt;/contributors&gt;&lt;titles&gt;&lt;title&gt;The effectiveness of a nursing inpatient smoking cessation program in individuals with cardiovascular disease&lt;/title&gt;&lt;secondary-title&gt;Nursing research&lt;/secondary-title&gt;&lt;/titles&gt;&lt;periodical&gt;&lt;full-title&gt;Nursing research&lt;/full-title&gt;&lt;/periodical&gt;&lt;pages&gt;243-254&lt;/pages&gt;&lt;volume&gt;54&lt;/volume&gt;&lt;number&gt;4&lt;/number&gt;&lt;dates&gt;&lt;year&gt;2005&lt;/year&gt;&lt;/dates&gt;&lt;isbn&gt;0029-656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houinard and Robichaud-Ekstrand (165)</w:t>
            </w:r>
            <w:r w:rsidRPr="00253613">
              <w:rPr>
                <w:rFonts w:eastAsia="Times New Roman" w:cs="Times New Roman"/>
                <w:sz w:val="20"/>
                <w:szCs w:val="20"/>
                <w:lang w:eastAsia="en-GB"/>
              </w:rPr>
              <w:fldChar w:fldCharType="end"/>
            </w:r>
          </w:p>
        </w:tc>
      </w:tr>
      <w:tr w:rsidR="005A7729" w:rsidRPr="00253613" w14:paraId="093944E2" w14:textId="77777777" w:rsidTr="005A7729">
        <w:trPr>
          <w:trHeight w:val="20"/>
        </w:trPr>
        <w:tc>
          <w:tcPr>
            <w:tcW w:w="0" w:type="auto"/>
            <w:vMerge/>
            <w:shd w:val="clear" w:color="auto" w:fill="auto"/>
            <w:hideMark/>
          </w:tcPr>
          <w:p w14:paraId="6751A89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2BD7F4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AC7954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Ebbert&lt;/Author&gt;&lt;Year&gt;2007&lt;/Year&gt;&lt;RecNum&gt;174&lt;/RecNum&gt;&lt;DisplayText&gt;Ebbert, Carr (166)&lt;/DisplayText&gt;&lt;record&gt;&lt;rec-number&gt;174&lt;/rec-number&gt;&lt;foreign-keys&gt;&lt;key app="EN" db-id="tevtssspz250euez52svzrpm095wtfe9vr9z" timestamp="1429791853"&gt;174&lt;/key&gt;&lt;/foreign-keys&gt;&lt;ref-type name="Journal Article"&gt;17&lt;/ref-type&gt;&lt;contributors&gt;&lt;authors&gt;&lt;author&gt;Ebbert, Jon O&lt;/author&gt;&lt;author&gt;Carr, Alan B&lt;/author&gt;&lt;author&gt;Patten, Christi A&lt;/author&gt;&lt;author&gt;Morris, Richard A&lt;/author&gt;&lt;author&gt;Schroeder, Darrell R&lt;/author&gt;&lt;/authors&gt;&lt;/contributors&gt;&lt;titles&gt;&lt;title&gt;Tobacco use quitline enrollment through dental practices: a pilot study&lt;/title&gt;&lt;secondary-title&gt;The Journal of the American Dental Association&lt;/secondary-title&gt;&lt;/titles&gt;&lt;periodical&gt;&lt;full-title&gt;The Journal of the American Dental Association&lt;/full-title&gt;&lt;/periodical&gt;&lt;pages&gt;595-601&lt;/pages&gt;&lt;volume&gt;138&lt;/volume&gt;&lt;number&gt;5&lt;/number&gt;&lt;dates&gt;&lt;year&gt;2007&lt;/year&gt;&lt;/dates&gt;&lt;isbn&gt;0002-817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Ebbert, Carr (166)</w:t>
            </w:r>
            <w:r w:rsidRPr="00253613">
              <w:rPr>
                <w:rFonts w:eastAsia="Times New Roman" w:cs="Times New Roman"/>
                <w:sz w:val="20"/>
                <w:szCs w:val="20"/>
                <w:lang w:eastAsia="en-GB"/>
              </w:rPr>
              <w:fldChar w:fldCharType="end"/>
            </w:r>
          </w:p>
        </w:tc>
      </w:tr>
      <w:tr w:rsidR="005A7729" w:rsidRPr="00253613" w14:paraId="542754E9" w14:textId="77777777" w:rsidTr="005A7729">
        <w:trPr>
          <w:trHeight w:val="20"/>
        </w:trPr>
        <w:tc>
          <w:tcPr>
            <w:tcW w:w="0" w:type="auto"/>
            <w:vMerge/>
            <w:shd w:val="clear" w:color="auto" w:fill="auto"/>
            <w:hideMark/>
          </w:tcPr>
          <w:p w14:paraId="75143B9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43FC1A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CF46EB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ennrikus&lt;/Author&gt;&lt;Year&gt;2002&lt;/Year&gt;&lt;RecNum&gt;172&lt;/RecNum&gt;&lt;DisplayText&gt;Hennrikus, Jeffery (167)&lt;/DisplayText&gt;&lt;record&gt;&lt;rec-number&gt;172&lt;/rec-number&gt;&lt;foreign-keys&gt;&lt;key app="EN" db-id="tevtssspz250euez52svzrpm095wtfe9vr9z" timestamp="1429791801"&gt;172&lt;/key&gt;&lt;/foreign-keys&gt;&lt;ref-type name="Journal Article"&gt;17&lt;/ref-type&gt;&lt;contributors&gt;&lt;authors&gt;&lt;author&gt;Hennrikus, Deborah J&lt;/author&gt;&lt;author&gt;Jeffery, Robert W&lt;/author&gt;&lt;author&gt;Lando, Harry A&lt;/author&gt;&lt;author&gt;Murray, David M&lt;/author&gt;&lt;author&gt;Brelje, Kerrin&lt;/author&gt;&lt;author&gt;Davidann, Beth&lt;/author&gt;&lt;author&gt;Baxter, Judith S&lt;/author&gt;&lt;author&gt;Thai, Dzung&lt;/author&gt;&lt;author&gt;Vessey, John&lt;/author&gt;&lt;author&gt;Liu, Jane&lt;/author&gt;&lt;/authors&gt;&lt;/contributors&gt;&lt;titles&gt;&lt;title&gt;The SUCCESS project: the effect of program format and incentives on participation and cessation in worksite smoking cessation programs&lt;/title&gt;&lt;secondary-title&gt;American Journal of Public Health&lt;/secondary-title&gt;&lt;/titles&gt;&lt;periodical&gt;&lt;full-title&gt;American journal of public health&lt;/full-title&gt;&lt;/periodical&gt;&lt;pages&gt;274-279&lt;/pages&gt;&lt;volume&gt;92&lt;/volume&gt;&lt;number&gt;2&lt;/number&gt;&lt;dates&gt;&lt;year&gt;2002&lt;/year&gt;&lt;/dates&gt;&lt;isbn&gt;0090-00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ennrikus, Jeffery (167)</w:t>
            </w:r>
            <w:r w:rsidRPr="00253613">
              <w:rPr>
                <w:rFonts w:eastAsia="Times New Roman" w:cs="Times New Roman"/>
                <w:sz w:val="20"/>
                <w:szCs w:val="20"/>
                <w:lang w:eastAsia="en-GB"/>
              </w:rPr>
              <w:fldChar w:fldCharType="end"/>
            </w:r>
          </w:p>
        </w:tc>
      </w:tr>
      <w:tr w:rsidR="005A7729" w:rsidRPr="00253613" w14:paraId="18017D7C" w14:textId="77777777" w:rsidTr="005A7729">
        <w:trPr>
          <w:trHeight w:val="20"/>
        </w:trPr>
        <w:tc>
          <w:tcPr>
            <w:tcW w:w="0" w:type="auto"/>
            <w:vMerge/>
            <w:shd w:val="clear" w:color="auto" w:fill="auto"/>
            <w:hideMark/>
          </w:tcPr>
          <w:p w14:paraId="03F14DB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B3FC5A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88EF69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Joyce&lt;/Author&gt;&lt;Year&gt;2008&lt;/Year&gt;&lt;RecNum&gt;171&lt;/RecNum&gt;&lt;DisplayText&gt;Joyce, Niaura (168)&lt;/DisplayText&gt;&lt;record&gt;&lt;rec-number&gt;171&lt;/rec-number&gt;&lt;foreign-keys&gt;&lt;key app="EN" db-id="tevtssspz250euez52svzrpm095wtfe9vr9z" timestamp="1429791784"&gt;171&lt;/key&gt;&lt;/foreign-keys&gt;&lt;ref-type name="Journal Article"&gt;17&lt;/ref-type&gt;&lt;contributors&gt;&lt;authors&gt;&lt;author&gt;Joyce, Geoffrey F&lt;/author&gt;&lt;author&gt;Niaura, Raymond&lt;/author&gt;&lt;author&gt;Maglione, Margaret&lt;/author&gt;&lt;author&gt;Mongoven, Jennifer&lt;/author&gt;&lt;author&gt;Larson‐Rotter, Carrie&lt;/author&gt;&lt;author&gt;Coan, James&lt;/author&gt;&lt;author&gt;Lapin, Pauline&lt;/author&gt;&lt;author&gt;Morton, Sally&lt;/author&gt;&lt;/authors&gt;&lt;/contributors&gt;&lt;titles&gt;&lt;title&gt;The effectiveness of covering smoking cessation services for Medicare beneficiaries&lt;/title&gt;&lt;secondary-title&gt;Health services research&lt;/secondary-title&gt;&lt;/titles&gt;&lt;periodical&gt;&lt;full-title&gt;Health services research&lt;/full-title&gt;&lt;/periodical&gt;&lt;pages&gt;2106-2123&lt;/pages&gt;&lt;volume&gt;43&lt;/volume&gt;&lt;number&gt;6&lt;/number&gt;&lt;dates&gt;&lt;year&gt;2008&lt;/year&gt;&lt;/dates&gt;&lt;isbn&gt;1475-677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Joyce, Niaura (168)</w:t>
            </w:r>
            <w:r w:rsidRPr="00253613">
              <w:rPr>
                <w:rFonts w:eastAsia="Times New Roman" w:cs="Times New Roman"/>
                <w:sz w:val="20"/>
                <w:szCs w:val="20"/>
                <w:lang w:eastAsia="en-GB"/>
              </w:rPr>
              <w:fldChar w:fldCharType="end"/>
            </w:r>
          </w:p>
        </w:tc>
      </w:tr>
      <w:tr w:rsidR="005A7729" w:rsidRPr="00253613" w14:paraId="225FEB76" w14:textId="77777777" w:rsidTr="005A7729">
        <w:trPr>
          <w:trHeight w:val="20"/>
        </w:trPr>
        <w:tc>
          <w:tcPr>
            <w:tcW w:w="0" w:type="auto"/>
            <w:vMerge/>
            <w:shd w:val="clear" w:color="auto" w:fill="auto"/>
            <w:hideMark/>
          </w:tcPr>
          <w:p w14:paraId="0C37BA1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0E9E49C"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7F4049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Katz&lt;/Author&gt;&lt;Year&gt;2004&lt;/Year&gt;&lt;RecNum&gt;170&lt;/RecNum&gt;&lt;DisplayText&gt;Katz, Muehlenbruch (169)&lt;/DisplayText&gt;&lt;record&gt;&lt;rec-number&gt;170&lt;/rec-number&gt;&lt;foreign-keys&gt;&lt;key app="EN" db-id="tevtssspz250euez52svzrpm095wtfe9vr9z" timestamp="1429791757"&gt;170&lt;/key&gt;&lt;/foreign-keys&gt;&lt;ref-type name="Journal Article"&gt;17&lt;/ref-type&gt;&lt;contributors&gt;&lt;authors&gt;&lt;author&gt;Katz, David A&lt;/author&gt;&lt;author&gt;Muehlenbruch, Donna R&lt;/author&gt;&lt;author&gt;Brown, Roger L&lt;/author&gt;&lt;author&gt;Fiore, Michael C&lt;/author&gt;&lt;author&gt;Baker, Timothy B&lt;/author&gt;&lt;/authors&gt;&lt;/contributors&gt;&lt;titles&gt;&lt;title&gt;Effectiveness of implementing the agency for healthcare research and quality smoking cessation clinical practice guideline: a randomized, controlled trial&lt;/title&gt;&lt;secondary-title&gt;Journal of the National Cancer Institute&lt;/secondary-title&gt;&lt;/titles&gt;&lt;periodical&gt;&lt;full-title&gt;Journal of the National Cancer Institute&lt;/full-title&gt;&lt;/periodical&gt;&lt;pages&gt;594-603&lt;/pages&gt;&lt;volume&gt;96&lt;/volume&gt;&lt;number&gt;8&lt;/number&gt;&lt;dates&gt;&lt;year&gt;2004&lt;/year&gt;&lt;/dates&gt;&lt;isbn&gt;0027-887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Katz, Muehlenbruch (169)</w:t>
            </w:r>
            <w:r w:rsidRPr="00253613">
              <w:rPr>
                <w:rFonts w:eastAsia="Times New Roman" w:cs="Times New Roman"/>
                <w:sz w:val="20"/>
                <w:szCs w:val="20"/>
                <w:lang w:eastAsia="en-GB"/>
              </w:rPr>
              <w:fldChar w:fldCharType="end"/>
            </w:r>
          </w:p>
        </w:tc>
      </w:tr>
      <w:tr w:rsidR="005A7729" w:rsidRPr="00253613" w14:paraId="69E83214" w14:textId="77777777" w:rsidTr="005A7729">
        <w:trPr>
          <w:trHeight w:val="20"/>
        </w:trPr>
        <w:tc>
          <w:tcPr>
            <w:tcW w:w="0" w:type="auto"/>
            <w:vMerge/>
            <w:shd w:val="clear" w:color="auto" w:fill="auto"/>
            <w:hideMark/>
          </w:tcPr>
          <w:p w14:paraId="54D8CD0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C3E8A7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652D9E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ando&lt;/Author&gt;&lt;Year&gt;1997&lt;/Year&gt;&lt;RecNum&gt;173&lt;/RecNum&gt;&lt;DisplayText&gt;Lando, Rolnick (170)&lt;/DisplayText&gt;&lt;record&gt;&lt;rec-number&gt;173&lt;/rec-number&gt;&lt;foreign-keys&gt;&lt;key app="EN" db-id="tevtssspz250euez52svzrpm095wtfe9vr9z" timestamp="1429791832"&gt;173&lt;/key&gt;&lt;/foreign-keys&gt;&lt;ref-type name="Journal Article"&gt;17&lt;/ref-type&gt;&lt;contributors&gt;&lt;authors&gt;&lt;author&gt;Lando, Harry A&lt;/author&gt;&lt;author&gt;Rolnick, Sharon&lt;/author&gt;&lt;author&gt;Klevan, David&lt;/author&gt;&lt;author&gt;Roski, Joachim&lt;/author&gt;&lt;author&gt;Cherney, Linda&lt;/author&gt;&lt;author&gt;Lauger, Gary&lt;/author&gt;&lt;/authors&gt;&lt;/contributors&gt;&lt;titles&gt;&lt;title&gt;Telephone support as an adjunct to transdermal nicotine in smoking cessation&lt;/title&gt;&lt;secondary-title&gt;American Journal of Public Health&lt;/secondary-title&gt;&lt;/titles&gt;&lt;periodical&gt;&lt;full-title&gt;American journal of public health&lt;/full-title&gt;&lt;/periodical&gt;&lt;pages&gt;1670-1674&lt;/pages&gt;&lt;volume&gt;87&lt;/volume&gt;&lt;number&gt;10&lt;/number&gt;&lt;dates&gt;&lt;year&gt;1997&lt;/year&gt;&lt;/dates&gt;&lt;isbn&gt;0090-00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ando, Rolnick (170)</w:t>
            </w:r>
            <w:r w:rsidRPr="00253613">
              <w:rPr>
                <w:rFonts w:eastAsia="Times New Roman" w:cs="Times New Roman"/>
                <w:sz w:val="20"/>
                <w:szCs w:val="20"/>
                <w:lang w:eastAsia="en-GB"/>
              </w:rPr>
              <w:fldChar w:fldCharType="end"/>
            </w:r>
          </w:p>
        </w:tc>
      </w:tr>
      <w:tr w:rsidR="005A7729" w:rsidRPr="00253613" w14:paraId="0C4B9088" w14:textId="77777777" w:rsidTr="005A7729">
        <w:trPr>
          <w:trHeight w:val="20"/>
        </w:trPr>
        <w:tc>
          <w:tcPr>
            <w:tcW w:w="0" w:type="auto"/>
            <w:vMerge/>
            <w:shd w:val="clear" w:color="auto" w:fill="auto"/>
            <w:hideMark/>
          </w:tcPr>
          <w:p w14:paraId="0BD62A9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22CD05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C40E87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ichtenstein&lt;/Author&gt;&lt;Year&gt;2000&lt;/Year&gt;&lt;RecNum&gt;176&lt;/RecNum&gt;&lt;DisplayText&gt;Lichtenstein, Andrews (171)&lt;/DisplayText&gt;&lt;record&gt;&lt;rec-number&gt;176&lt;/rec-number&gt;&lt;foreign-keys&gt;&lt;key app="EN" db-id="tevtssspz250euez52svzrpm095wtfe9vr9z" timestamp="1429792081"&gt;176&lt;/key&gt;&lt;/foreign-keys&gt;&lt;ref-type name="Journal Article"&gt;17&lt;/ref-type&gt;&lt;contributors&gt;&lt;authors&gt;&lt;author&gt;Lichtenstein, Edward&lt;/author&gt;&lt;author&gt;Andrews, Judy A&lt;/author&gt;&lt;author&gt;Lee, Michael E&lt;/author&gt;&lt;author&gt;Glasgow, Russell E&lt;/author&gt;&lt;author&gt;Hampson, Sarah E&lt;/author&gt;&lt;/authors&gt;&lt;/contributors&gt;&lt;titles&gt;&lt;title&gt;Using radon risk to motivate smoking reduction: evaluation of written materials and brief telephone counselling&lt;/title&gt;&lt;secondary-title&gt;Tobacco control&lt;/secondary-title&gt;&lt;/titles&gt;&lt;periodical&gt;&lt;full-title&gt;Tobacco control&lt;/full-title&gt;&lt;/periodical&gt;&lt;pages&gt;320-326&lt;/pages&gt;&lt;volume&gt;9&lt;/volume&gt;&lt;number&gt;3&lt;/number&gt;&lt;dates&gt;&lt;year&gt;2000&lt;/year&gt;&lt;/dates&gt;&lt;isbn&gt;1468-331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ichtenstein, Andrews (171)</w:t>
            </w:r>
            <w:r w:rsidRPr="00253613">
              <w:rPr>
                <w:rFonts w:eastAsia="Times New Roman" w:cs="Times New Roman"/>
                <w:sz w:val="20"/>
                <w:szCs w:val="20"/>
                <w:lang w:eastAsia="en-GB"/>
              </w:rPr>
              <w:fldChar w:fldCharType="end"/>
            </w:r>
          </w:p>
        </w:tc>
      </w:tr>
      <w:tr w:rsidR="005A7729" w:rsidRPr="00253613" w14:paraId="4550BD92" w14:textId="77777777" w:rsidTr="005A7729">
        <w:trPr>
          <w:trHeight w:val="20"/>
        </w:trPr>
        <w:tc>
          <w:tcPr>
            <w:tcW w:w="0" w:type="auto"/>
            <w:vMerge/>
            <w:shd w:val="clear" w:color="auto" w:fill="auto"/>
            <w:hideMark/>
          </w:tcPr>
          <w:p w14:paraId="49F4742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219696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3ECFE0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ichtenstein&lt;/Author&gt;&lt;Year&gt;2008&lt;/Year&gt;&lt;RecNum&gt;175&lt;/RecNum&gt;&lt;DisplayText&gt;Lichtenstein, Boles (172)&lt;/DisplayText&gt;&lt;record&gt;&lt;rec-number&gt;175&lt;/rec-number&gt;&lt;foreign-keys&gt;&lt;key app="EN" db-id="tevtssspz250euez52svzrpm095wtfe9vr9z" timestamp="1429792038"&gt;175&lt;/key&gt;&lt;/foreign-keys&gt;&lt;ref-type name="Journal Article"&gt;17&lt;/ref-type&gt;&lt;contributors&gt;&lt;authors&gt;&lt;author&gt;Lichtenstein, Edward&lt;/author&gt;&lt;author&gt;Boles, Shawn M&lt;/author&gt;&lt;author&gt;Lee, Michael E&lt;/author&gt;&lt;author&gt;Hampson, Sarah E&lt;/author&gt;&lt;author&gt;Glasgow, Russell E&lt;/author&gt;&lt;author&gt;Fellows, Jeffrey&lt;/author&gt;&lt;/authors&gt;&lt;/contributors&gt;&lt;titles&gt;&lt;title&gt;Using radon risk to motivate smoking reduction II: randomized evaluation of brief telephone counseling and a targeted video&lt;/title&gt;&lt;secondary-title&gt;Health education research&lt;/secondary-title&gt;&lt;/titles&gt;&lt;periodical&gt;&lt;full-title&gt;Health education research&lt;/full-title&gt;&lt;/periodical&gt;&lt;pages&gt;191-201&lt;/pages&gt;&lt;volume&gt;23&lt;/volume&gt;&lt;number&gt;2&lt;/number&gt;&lt;dates&gt;&lt;year&gt;2008&lt;/year&gt;&lt;/dates&gt;&lt;isbn&gt;0268-115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ichtenstein, Boles (172)</w:t>
            </w:r>
            <w:r w:rsidRPr="00253613">
              <w:rPr>
                <w:rFonts w:eastAsia="Times New Roman" w:cs="Times New Roman"/>
                <w:sz w:val="20"/>
                <w:szCs w:val="20"/>
                <w:lang w:eastAsia="en-GB"/>
              </w:rPr>
              <w:fldChar w:fldCharType="end"/>
            </w:r>
          </w:p>
        </w:tc>
      </w:tr>
      <w:tr w:rsidR="005A7729" w:rsidRPr="00253613" w14:paraId="3CC3178A" w14:textId="77777777" w:rsidTr="005A7729">
        <w:trPr>
          <w:trHeight w:val="20"/>
        </w:trPr>
        <w:tc>
          <w:tcPr>
            <w:tcW w:w="0" w:type="auto"/>
            <w:vMerge/>
            <w:shd w:val="clear" w:color="auto" w:fill="auto"/>
            <w:hideMark/>
          </w:tcPr>
          <w:p w14:paraId="458565D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9A03D0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352D6B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Ossip-Klein&lt;/Author&gt;&lt;Year&gt;1991&lt;/Year&gt;&lt;RecNum&gt;178&lt;/RecNum&gt;&lt;DisplayText&gt;Ossip-Klein, Giovino (173)&lt;/DisplayText&gt;&lt;record&gt;&lt;rec-number&gt;178&lt;/rec-number&gt;&lt;foreign-keys&gt;&lt;key app="EN" db-id="tevtssspz250euez52svzrpm095wtfe9vr9z" timestamp="1429792126"&gt;178&lt;/key&gt;&lt;/foreign-keys&gt;&lt;ref-type name="Journal Article"&gt;17&lt;/ref-type&gt;&lt;contributors&gt;&lt;authors&gt;&lt;author&gt;Ossip-Klein, Deborah J&lt;/author&gt;&lt;author&gt;Giovino, Gary A&lt;/author&gt;&lt;author&gt;Megahed, Nivine&lt;/author&gt;&lt;author&gt;Black, Peter M&lt;/author&gt;&lt;author&gt;Emont, Seth L&lt;/author&gt;&lt;author&gt;Stiggins, Jack&lt;/author&gt;&lt;author&gt;Shulman, Elaine&lt;/author&gt;&lt;author&gt;Moore, Lisa&lt;/author&gt;&lt;/authors&gt;&lt;/contributors&gt;&lt;titles&gt;&lt;title&gt;Effects of smokers&amp;apos; hotline: Results of a 10-county self-help trial&lt;/title&gt;&lt;secondary-title&gt;Journal of consulting and clinical psychology&lt;/secondary-title&gt;&lt;/titles&gt;&lt;periodical&gt;&lt;full-title&gt;Journal of consulting and clinical psychology&lt;/full-title&gt;&lt;/periodical&gt;&lt;pages&gt;325&lt;/pages&gt;&lt;volume&gt;59&lt;/volume&gt;&lt;number&gt;2&lt;/number&gt;&lt;dates&gt;&lt;year&gt;1991&lt;/year&gt;&lt;/dates&gt;&lt;isbn&gt;1939-211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Ossip-Klein, Giovino (173)</w:t>
            </w:r>
            <w:r w:rsidRPr="00253613">
              <w:rPr>
                <w:rFonts w:eastAsia="Times New Roman" w:cs="Times New Roman"/>
                <w:sz w:val="20"/>
                <w:szCs w:val="20"/>
                <w:lang w:eastAsia="en-GB"/>
              </w:rPr>
              <w:fldChar w:fldCharType="end"/>
            </w:r>
          </w:p>
        </w:tc>
      </w:tr>
      <w:tr w:rsidR="005A7729" w:rsidRPr="00253613" w14:paraId="1EE3E241" w14:textId="77777777" w:rsidTr="005A7729">
        <w:trPr>
          <w:trHeight w:val="20"/>
        </w:trPr>
        <w:tc>
          <w:tcPr>
            <w:tcW w:w="0" w:type="auto"/>
            <w:vMerge/>
            <w:shd w:val="clear" w:color="auto" w:fill="auto"/>
            <w:hideMark/>
          </w:tcPr>
          <w:p w14:paraId="236AD3D7"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44D964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F8A097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oski&lt;/Author&gt;&lt;Year&gt;2003&lt;/Year&gt;&lt;RecNum&gt;177&lt;/RecNum&gt;&lt;DisplayText&gt;Roski, Jeddeloh (174)&lt;/DisplayText&gt;&lt;record&gt;&lt;rec-number&gt;177&lt;/rec-number&gt;&lt;foreign-keys&gt;&lt;key app="EN" db-id="tevtssspz250euez52svzrpm095wtfe9vr9z" timestamp="1429792109"&gt;177&lt;/key&gt;&lt;/foreign-keys&gt;&lt;ref-type name="Journal Article"&gt;17&lt;/ref-type&gt;&lt;contributors&gt;&lt;authors&gt;&lt;author&gt;Roski, Joachim&lt;/author&gt;&lt;author&gt;Jeddeloh, Robert&lt;/author&gt;&lt;author&gt;An, Larry&lt;/author&gt;&lt;author&gt;Lando, Harry&lt;/author&gt;&lt;author&gt;Hannan, Peter&lt;/author&gt;&lt;author&gt;Hall, Carmen&lt;/author&gt;&lt;author&gt;Zhu, Shu-Hong&lt;/author&gt;&lt;/authors&gt;&lt;/contributors&gt;&lt;titles&gt;&lt;title&gt;The impact of financial incentives and a patient registry on preventive care quality: increasing provider adherence to evidence-based smoking cessation practice guidelines&lt;/title&gt;&lt;secondary-title&gt;Preventive medicine&lt;/secondary-title&gt;&lt;/titles&gt;&lt;periodical&gt;&lt;full-title&gt;Preventive medicine&lt;/full-title&gt;&lt;/periodical&gt;&lt;pages&gt;291-299&lt;/pages&gt;&lt;volume&gt;36&lt;/volume&gt;&lt;number&gt;3&lt;/number&gt;&lt;dates&gt;&lt;year&gt;2003&lt;/year&gt;&lt;/dates&gt;&lt;isbn&gt;0091-74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oski, Jeddeloh (174)</w:t>
            </w:r>
            <w:r w:rsidRPr="00253613">
              <w:rPr>
                <w:rFonts w:eastAsia="Times New Roman" w:cs="Times New Roman"/>
                <w:sz w:val="20"/>
                <w:szCs w:val="20"/>
                <w:lang w:eastAsia="en-GB"/>
              </w:rPr>
              <w:fldChar w:fldCharType="end"/>
            </w:r>
          </w:p>
        </w:tc>
      </w:tr>
      <w:tr w:rsidR="005A7729" w:rsidRPr="00253613" w14:paraId="681A8B01" w14:textId="77777777" w:rsidTr="005A7729">
        <w:trPr>
          <w:trHeight w:val="20"/>
        </w:trPr>
        <w:tc>
          <w:tcPr>
            <w:tcW w:w="0" w:type="auto"/>
            <w:vMerge w:val="restart"/>
            <w:shd w:val="clear" w:color="auto" w:fill="auto"/>
            <w:hideMark/>
          </w:tcPr>
          <w:p w14:paraId="276B926F"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Nursing interventions for smoking cessation</w:t>
            </w:r>
          </w:p>
        </w:tc>
        <w:tc>
          <w:tcPr>
            <w:tcW w:w="0" w:type="auto"/>
            <w:vMerge w:val="restart"/>
            <w:shd w:val="clear" w:color="auto" w:fill="auto"/>
            <w:hideMark/>
          </w:tcPr>
          <w:p w14:paraId="64DD765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Tobacco Addiction Group</w:t>
            </w:r>
          </w:p>
        </w:tc>
        <w:tc>
          <w:tcPr>
            <w:tcW w:w="0" w:type="auto"/>
            <w:shd w:val="clear" w:color="auto" w:fill="auto"/>
            <w:hideMark/>
          </w:tcPr>
          <w:p w14:paraId="1F12463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olman&lt;/Author&gt;&lt;Year&gt;2002&lt;/Year&gt;&lt;RecNum&gt;179&lt;/RecNum&gt;&lt;DisplayText&gt;Bolman, De Vries (175)&lt;/DisplayText&gt;&lt;record&gt;&lt;rec-number&gt;179&lt;/rec-number&gt;&lt;foreign-keys&gt;&lt;key app="EN" db-id="tevtssspz250euez52svzrpm095wtfe9vr9z" timestamp="1429792216"&gt;179&lt;/key&gt;&lt;/foreign-keys&gt;&lt;ref-type name="Journal Article"&gt;17&lt;/ref-type&gt;&lt;contributors&gt;&lt;authors&gt;&lt;author&gt;Bolman, Catherine&lt;/author&gt;&lt;author&gt;De Vries, Hein&lt;/author&gt;&lt;author&gt;van Breukelen, Gerard&lt;/author&gt;&lt;/authors&gt;&lt;/contributors&gt;&lt;titles&gt;&lt;title&gt;A minimal-contact intervention for cardiac inpatients: long-term effects on smoking cessation&lt;/title&gt;&lt;secondary-title&gt;Preventive medicine&lt;/secondary-title&gt;&lt;/titles&gt;&lt;periodical&gt;&lt;full-title&gt;Preventive medicine&lt;/full-title&gt;&lt;/periodical&gt;&lt;pages&gt;181-192&lt;/pages&gt;&lt;volume&gt;35&lt;/volume&gt;&lt;number&gt;2&lt;/number&gt;&lt;dates&gt;&lt;year&gt;2002&lt;/year&gt;&lt;/dates&gt;&lt;isbn&gt;0091-74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olman, De Vries (175)</w:t>
            </w:r>
            <w:r w:rsidRPr="00253613">
              <w:rPr>
                <w:rFonts w:eastAsia="Times New Roman" w:cs="Times New Roman"/>
                <w:sz w:val="20"/>
                <w:szCs w:val="20"/>
                <w:lang w:eastAsia="en-GB"/>
              </w:rPr>
              <w:fldChar w:fldCharType="end"/>
            </w:r>
          </w:p>
        </w:tc>
      </w:tr>
      <w:tr w:rsidR="005A7729" w:rsidRPr="00253613" w14:paraId="795EF6C3" w14:textId="77777777" w:rsidTr="005A7729">
        <w:trPr>
          <w:trHeight w:val="20"/>
        </w:trPr>
        <w:tc>
          <w:tcPr>
            <w:tcW w:w="0" w:type="auto"/>
            <w:vMerge/>
            <w:shd w:val="clear" w:color="auto" w:fill="auto"/>
            <w:hideMark/>
          </w:tcPr>
          <w:p w14:paraId="5D539C4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B9F0D6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FD14E47"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orrelli&lt;/Author&gt;&lt;Year&gt;2010&lt;/Year&gt;&lt;RecNum&gt;180&lt;/RecNum&gt;&lt;DisplayText&gt;Borrelli, Hayes (176)&lt;/DisplayText&gt;&lt;record&gt;&lt;rec-number&gt;180&lt;/rec-number&gt;&lt;foreign-keys&gt;&lt;key app="EN" db-id="tevtssspz250euez52svzrpm095wtfe9vr9z" timestamp="1429792242"&gt;180&lt;/key&gt;&lt;/foreign-keys&gt;&lt;ref-type name="Journal Article"&gt;17&lt;/ref-type&gt;&lt;contributors&gt;&lt;authors&gt;&lt;author&gt;Borrelli, Belinda&lt;/author&gt;&lt;author&gt;Hayes, Rashelle B&lt;/author&gt;&lt;author&gt;Dunsiger, Shira&lt;/author&gt;&lt;author&gt;Fava, Joseph L&lt;/author&gt;&lt;/authors&gt;&lt;/contributors&gt;&lt;titles&gt;&lt;title&gt;Risk perception and smoking behavior in medically ill smokers: a prospective study&lt;/title&gt;&lt;secondary-title&gt;Addiction&lt;/secondary-title&gt;&lt;/titles&gt;&lt;periodical&gt;&lt;full-title&gt;Addiction&lt;/full-title&gt;&lt;/periodical&gt;&lt;pages&gt;1100-1108&lt;/pages&gt;&lt;volume&gt;105&lt;/volume&gt;&lt;number&gt;6&lt;/number&gt;&lt;dates&gt;&lt;year&gt;2010&lt;/year&gt;&lt;/dates&gt;&lt;isbn&gt;1360-044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orrelli, Hayes (176)</w:t>
            </w:r>
            <w:r w:rsidRPr="00253613">
              <w:rPr>
                <w:rFonts w:eastAsia="Times New Roman" w:cs="Times New Roman"/>
                <w:sz w:val="20"/>
                <w:szCs w:val="20"/>
                <w:lang w:eastAsia="en-GB"/>
              </w:rPr>
              <w:fldChar w:fldCharType="end"/>
            </w:r>
          </w:p>
        </w:tc>
      </w:tr>
      <w:tr w:rsidR="005A7729" w:rsidRPr="00253613" w14:paraId="5E930D05" w14:textId="77777777" w:rsidTr="005A7729">
        <w:trPr>
          <w:trHeight w:val="20"/>
        </w:trPr>
        <w:tc>
          <w:tcPr>
            <w:tcW w:w="0" w:type="auto"/>
            <w:vMerge/>
            <w:shd w:val="clear" w:color="auto" w:fill="auto"/>
            <w:hideMark/>
          </w:tcPr>
          <w:p w14:paraId="4B2D89A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D05C9D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521C391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houinard&lt;/Author&gt;&lt;Year&gt;2005&lt;/Year&gt;&lt;RecNum&gt;168&lt;/RecNum&gt;&lt;DisplayText&gt;Chouinard and Robichaud-Ekstrand (165)&lt;/DisplayText&gt;&lt;record&gt;&lt;rec-number&gt;168&lt;/rec-number&gt;&lt;foreign-keys&gt;&lt;key app="EN" db-id="tevtssspz250euez52svzrpm095wtfe9vr9z" timestamp="1429791714"&gt;168&lt;/key&gt;&lt;/foreign-keys&gt;&lt;ref-type name="Journal Article"&gt;17&lt;/ref-type&gt;&lt;contributors&gt;&lt;authors&gt;&lt;author&gt;Chouinard, Maud-Christine&lt;/author&gt;&lt;author&gt;Robichaud-Ekstrand, Sylvie&lt;/author&gt;&lt;/authors&gt;&lt;/contributors&gt;&lt;titles&gt;&lt;title&gt;The effectiveness of a nursing inpatient smoking cessation program in individuals with cardiovascular disease&lt;/title&gt;&lt;secondary-title&gt;Nursing research&lt;/secondary-title&gt;&lt;/titles&gt;&lt;periodical&gt;&lt;full-title&gt;Nursing research&lt;/full-title&gt;&lt;/periodical&gt;&lt;pages&gt;243-254&lt;/pages&gt;&lt;volume&gt;54&lt;/volume&gt;&lt;number&gt;4&lt;/number&gt;&lt;dates&gt;&lt;year&gt;2005&lt;/year&gt;&lt;/dates&gt;&lt;isbn&gt;0029-6562&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houinard and Robichaud-Ekstrand (165)</w:t>
            </w:r>
            <w:r w:rsidRPr="00253613">
              <w:rPr>
                <w:rFonts w:eastAsia="Times New Roman" w:cs="Times New Roman"/>
                <w:sz w:val="20"/>
                <w:szCs w:val="20"/>
                <w:lang w:eastAsia="en-GB"/>
              </w:rPr>
              <w:fldChar w:fldCharType="end"/>
            </w:r>
          </w:p>
        </w:tc>
      </w:tr>
      <w:tr w:rsidR="005A7729" w:rsidRPr="00253613" w14:paraId="7EF33217" w14:textId="77777777" w:rsidTr="005A7729">
        <w:trPr>
          <w:trHeight w:val="20"/>
        </w:trPr>
        <w:tc>
          <w:tcPr>
            <w:tcW w:w="0" w:type="auto"/>
            <w:vMerge/>
            <w:shd w:val="clear" w:color="auto" w:fill="auto"/>
            <w:hideMark/>
          </w:tcPr>
          <w:p w14:paraId="4A6758C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9C67E1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EE065D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ilberink&lt;/Author&gt;&lt;Year&gt;2005&lt;/Year&gt;&lt;RecNum&gt;182&lt;/RecNum&gt;&lt;DisplayText&gt;Hilberink, Jacobs (177)&lt;/DisplayText&gt;&lt;record&gt;&lt;rec-number&gt;182&lt;/rec-number&gt;&lt;foreign-keys&gt;&lt;key app="EN" db-id="tevtssspz250euez52svzrpm095wtfe9vr9z" timestamp="1429792274"&gt;182&lt;/key&gt;&lt;/foreign-keys&gt;&lt;ref-type name="Journal Article"&gt;17&lt;/ref-type&gt;&lt;contributors&gt;&lt;authors&gt;&lt;author&gt;Hilberink, Sander R&lt;/author&gt;&lt;author&gt;Jacobs, Johanna E&lt;/author&gt;&lt;author&gt;Bottema, Ben JAM&lt;/author&gt;&lt;author&gt;de Vries, Hein&lt;/author&gt;&lt;author&gt;Grol, Richard PTM&lt;/author&gt;&lt;/authors&gt;&lt;/contributors&gt;&lt;titles&gt;&lt;title&gt;Smoking cessation in patients with COPD in daily general practice (SMOCC): six months&amp;apos; results&lt;/title&gt;&lt;secondary-title&gt;Preventive medicine&lt;/secondary-title&gt;&lt;/titles&gt;&lt;periodical&gt;&lt;full-title&gt;Preventive medicine&lt;/full-title&gt;&lt;/periodical&gt;&lt;pages&gt;822-827&lt;/pages&gt;&lt;volume&gt;41&lt;/volume&gt;&lt;number&gt;5&lt;/number&gt;&lt;dates&gt;&lt;year&gt;2005&lt;/year&gt;&lt;/dates&gt;&lt;isbn&gt;0091-743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ilberink, Jacobs (177)</w:t>
            </w:r>
            <w:r w:rsidRPr="00253613">
              <w:rPr>
                <w:rFonts w:eastAsia="Times New Roman" w:cs="Times New Roman"/>
                <w:sz w:val="20"/>
                <w:szCs w:val="20"/>
                <w:lang w:eastAsia="en-GB"/>
              </w:rPr>
              <w:fldChar w:fldCharType="end"/>
            </w:r>
          </w:p>
        </w:tc>
      </w:tr>
      <w:tr w:rsidR="005A7729" w:rsidRPr="00253613" w14:paraId="27298FEC" w14:textId="77777777" w:rsidTr="005A7729">
        <w:trPr>
          <w:trHeight w:val="20"/>
        </w:trPr>
        <w:tc>
          <w:tcPr>
            <w:tcW w:w="0" w:type="auto"/>
            <w:vMerge/>
            <w:shd w:val="clear" w:color="auto" w:fill="auto"/>
            <w:hideMark/>
          </w:tcPr>
          <w:p w14:paraId="52D59A9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7993D7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CD7120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teptoe&lt;/Author&gt;&lt;Year&gt;1999&lt;/Year&gt;&lt;RecNum&gt;181&lt;/RecNum&gt;&lt;DisplayText&gt;Steptoe, Day (178)&lt;/DisplayText&gt;&lt;record&gt;&lt;rec-number&gt;181&lt;/rec-number&gt;&lt;foreign-keys&gt;&lt;key app="EN" db-id="tevtssspz250euez52svzrpm095wtfe9vr9z" timestamp="1429792260"&gt;181&lt;/key&gt;&lt;/foreign-keys&gt;&lt;ref-type name="Journal Article"&gt;17&lt;/ref-type&gt;&lt;contributors&gt;&lt;authors&gt;&lt;author&gt;Steptoe, Andrew&lt;/author&gt;&lt;author&gt;Day, Simon&lt;/author&gt;&lt;author&gt;Doherty, Sheelagh&lt;/author&gt;&lt;author&gt;Rink, Elizabeth&lt;/author&gt;&lt;author&gt;Kerry, Sally&lt;/author&gt;&lt;author&gt;Kendrick, Tony&lt;/author&gt;&lt;author&gt;Hilton, Sean&lt;/author&gt;&lt;/authors&gt;&lt;/contributors&gt;&lt;titles&gt;&lt;title&gt;Behavioural counselling in general practice for the promotion of healthy behaviour among adults at increased risk of coronary heart disease: randomised trialCommentary: Treatment allocation by the method of minimisation&lt;/title&gt;&lt;secondary-title&gt;Bmj&lt;/secondary-title&gt;&lt;/titles&gt;&lt;periodical&gt;&lt;full-title&gt;Bmj&lt;/full-title&gt;&lt;/periodical&gt;&lt;pages&gt;943-948&lt;/pages&gt;&lt;volume&gt;319&lt;/volume&gt;&lt;number&gt;7215&lt;/number&gt;&lt;dates&gt;&lt;year&gt;1999&lt;/year&gt;&lt;/dates&gt;&lt;isbn&gt;0959-813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teptoe, Day (178)</w:t>
            </w:r>
            <w:r w:rsidRPr="00253613">
              <w:rPr>
                <w:rFonts w:eastAsia="Times New Roman" w:cs="Times New Roman"/>
                <w:sz w:val="20"/>
                <w:szCs w:val="20"/>
                <w:lang w:eastAsia="en-GB"/>
              </w:rPr>
              <w:fldChar w:fldCharType="end"/>
            </w:r>
          </w:p>
        </w:tc>
      </w:tr>
      <w:tr w:rsidR="005A7729" w:rsidRPr="00253613" w14:paraId="2BD4CAD4" w14:textId="77777777" w:rsidTr="005A7729">
        <w:trPr>
          <w:trHeight w:val="20"/>
        </w:trPr>
        <w:tc>
          <w:tcPr>
            <w:tcW w:w="0" w:type="auto"/>
            <w:vMerge/>
            <w:shd w:val="clear" w:color="auto" w:fill="auto"/>
            <w:hideMark/>
          </w:tcPr>
          <w:p w14:paraId="00830AB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E3F720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306B5C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ood&lt;/Author&gt;&lt;Year&gt;2008&lt;/Year&gt;&lt;RecNum&gt;183&lt;/RecNum&gt;&lt;DisplayText&gt;Wood, Kotseva (179)&lt;/DisplayText&gt;&lt;record&gt;&lt;rec-number&gt;183&lt;/rec-number&gt;&lt;foreign-keys&gt;&lt;key app="EN" db-id="tevtssspz250euez52svzrpm095wtfe9vr9z" timestamp="1429792314"&gt;183&lt;/key&gt;&lt;/foreign-keys&gt;&lt;ref-type name="Journal Article"&gt;17&lt;/ref-type&gt;&lt;contributors&gt;&lt;authors&gt;&lt;author&gt;Wood, DA&lt;/author&gt;&lt;author&gt;Kotseva, K&lt;/author&gt;&lt;author&gt;Connolly, S&lt;/author&gt;&lt;author&gt;Jennings, C&lt;/author&gt;&lt;author&gt;Mead, A&lt;/author&gt;&lt;author&gt;Jones, J&lt;/author&gt;&lt;/authors&gt;&lt;/contributors&gt;&lt;titles&gt;&lt;title&gt;On behalf of EUROACTION Study Group Nurse-coordinated multidisciplinary, family-based cardiovascular disease prevention programme (EUROACTION) for patients with coronary heart disease and asymptomatic individuals at high risk of cardiovascular disease: a paired, cluster-randomised controlled trial&lt;/title&gt;&lt;secondary-title&gt;Lancet&lt;/secondary-title&gt;&lt;/titles&gt;&lt;periodical&gt;&lt;full-title&gt;Lancet&lt;/full-title&gt;&lt;/periodical&gt;&lt;pages&gt;1999-2012&lt;/pages&gt;&lt;volume&gt;371&lt;/volume&gt;&lt;number&gt;9629&lt;/number&gt;&lt;dates&gt;&lt;year&gt;2008&lt;/year&gt;&lt;/dates&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ood, Kotseva (179)</w:t>
            </w:r>
            <w:r w:rsidRPr="00253613">
              <w:rPr>
                <w:rFonts w:eastAsia="Times New Roman" w:cs="Times New Roman"/>
                <w:sz w:val="20"/>
                <w:szCs w:val="20"/>
                <w:lang w:eastAsia="en-GB"/>
              </w:rPr>
              <w:fldChar w:fldCharType="end"/>
            </w:r>
          </w:p>
        </w:tc>
      </w:tr>
      <w:tr w:rsidR="005A7729" w:rsidRPr="00253613" w14:paraId="34163EDD" w14:textId="77777777" w:rsidTr="005A7729">
        <w:trPr>
          <w:trHeight w:val="20"/>
        </w:trPr>
        <w:tc>
          <w:tcPr>
            <w:tcW w:w="0" w:type="auto"/>
            <w:shd w:val="clear" w:color="auto" w:fill="auto"/>
            <w:hideMark/>
          </w:tcPr>
          <w:p w14:paraId="1D75E715"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Internet-based interventions for smoking cessation</w:t>
            </w:r>
          </w:p>
        </w:tc>
        <w:tc>
          <w:tcPr>
            <w:tcW w:w="0" w:type="auto"/>
            <w:shd w:val="clear" w:color="auto" w:fill="auto"/>
            <w:hideMark/>
          </w:tcPr>
          <w:p w14:paraId="4F2ECFB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Tobacco Addiction Group</w:t>
            </w:r>
          </w:p>
        </w:tc>
        <w:tc>
          <w:tcPr>
            <w:tcW w:w="0" w:type="auto"/>
            <w:shd w:val="clear" w:color="auto" w:fill="auto"/>
            <w:hideMark/>
          </w:tcPr>
          <w:p w14:paraId="51E39D6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Woodruff&lt;/Author&gt;&lt;Year&gt;2007&lt;/Year&gt;&lt;RecNum&gt;216&lt;/RecNum&gt;&lt;DisplayText&gt;Woodruff, Conway (180)&lt;/DisplayText&gt;&lt;record&gt;&lt;rec-number&gt;216&lt;/rec-number&gt;&lt;foreign-keys&gt;&lt;key app="EN" db-id="tevtssspz250euez52svzrpm095wtfe9vr9z" timestamp="1429883443"&gt;216&lt;/key&gt;&lt;/foreign-keys&gt;&lt;ref-type name="Journal Article"&gt;17&lt;/ref-type&gt;&lt;contributors&gt;&lt;authors&gt;&lt;author&gt;Woodruff, Susan I&lt;/author&gt;&lt;author&gt;Conway, Terry L&lt;/author&gt;&lt;author&gt;Edwards, Christine C&lt;/author&gt;&lt;author&gt;Elliott, Sean P&lt;/author&gt;&lt;author&gt;Crittenden, Jim&lt;/author&gt;&lt;/authors&gt;&lt;/contributors&gt;&lt;titles&gt;&lt;title&gt;Evaluation of an Internet virtual world chat room for adolescent smoking cessation&lt;/title&gt;&lt;secondary-title&gt;Addictive behaviors&lt;/secondary-title&gt;&lt;/titles&gt;&lt;periodical&gt;&lt;full-title&gt;Addictive behaviors&lt;/full-title&gt;&lt;/periodical&gt;&lt;pages&gt;1769-1786&lt;/pages&gt;&lt;volume&gt;32&lt;/volume&gt;&lt;number&gt;9&lt;/number&gt;&lt;dates&gt;&lt;year&gt;2007&lt;/year&gt;&lt;/dates&gt;&lt;isbn&gt;0306-460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Woodruff, Conway (180)</w:t>
            </w:r>
            <w:r w:rsidRPr="00253613">
              <w:rPr>
                <w:rFonts w:eastAsia="Times New Roman" w:cs="Times New Roman"/>
                <w:sz w:val="20"/>
                <w:szCs w:val="20"/>
                <w:lang w:eastAsia="en-GB"/>
              </w:rPr>
              <w:fldChar w:fldCharType="end"/>
            </w:r>
          </w:p>
        </w:tc>
      </w:tr>
      <w:tr w:rsidR="005A7729" w:rsidRPr="00253613" w14:paraId="7F2F213B" w14:textId="77777777" w:rsidTr="005A7729">
        <w:trPr>
          <w:trHeight w:val="20"/>
        </w:trPr>
        <w:tc>
          <w:tcPr>
            <w:tcW w:w="0" w:type="auto"/>
            <w:shd w:val="clear" w:color="auto" w:fill="auto"/>
            <w:hideMark/>
          </w:tcPr>
          <w:p w14:paraId="5476786E"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 xml:space="preserve">Infection control strategies for preventing the transmission of </w:t>
            </w:r>
            <w:proofErr w:type="spellStart"/>
            <w:r w:rsidRPr="00253613">
              <w:rPr>
                <w:rFonts w:eastAsia="Times New Roman" w:cs="Times New Roman"/>
                <w:bCs/>
                <w:sz w:val="20"/>
                <w:szCs w:val="20"/>
                <w:lang w:eastAsia="en-GB"/>
              </w:rPr>
              <w:t>meticillin</w:t>
            </w:r>
            <w:proofErr w:type="spellEnd"/>
            <w:r w:rsidRPr="00253613">
              <w:rPr>
                <w:rFonts w:eastAsia="Times New Roman" w:cs="Times New Roman"/>
                <w:bCs/>
                <w:sz w:val="20"/>
                <w:szCs w:val="20"/>
                <w:lang w:eastAsia="en-GB"/>
              </w:rPr>
              <w:t>-resistant </w:t>
            </w:r>
            <w:r w:rsidRPr="00253613">
              <w:rPr>
                <w:rFonts w:eastAsia="Times New Roman" w:cs="Times New Roman"/>
                <w:bCs/>
                <w:i/>
                <w:iCs/>
                <w:sz w:val="20"/>
                <w:szCs w:val="20"/>
                <w:lang w:eastAsia="en-GB"/>
              </w:rPr>
              <w:t>Staphylococcus aureus</w:t>
            </w:r>
            <w:r w:rsidRPr="00253613">
              <w:rPr>
                <w:rFonts w:eastAsia="Times New Roman" w:cs="Times New Roman"/>
                <w:bCs/>
                <w:sz w:val="20"/>
                <w:szCs w:val="20"/>
                <w:lang w:eastAsia="en-GB"/>
              </w:rPr>
              <w:t> (MRSA) in nursing homes for older people</w:t>
            </w:r>
          </w:p>
        </w:tc>
        <w:tc>
          <w:tcPr>
            <w:tcW w:w="0" w:type="auto"/>
            <w:shd w:val="clear" w:color="auto" w:fill="auto"/>
            <w:hideMark/>
          </w:tcPr>
          <w:p w14:paraId="5FF6ED2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Wounds Group</w:t>
            </w:r>
          </w:p>
        </w:tc>
        <w:tc>
          <w:tcPr>
            <w:tcW w:w="0" w:type="auto"/>
            <w:shd w:val="clear" w:color="auto" w:fill="auto"/>
            <w:hideMark/>
          </w:tcPr>
          <w:p w14:paraId="1EF3C45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Baldwin&lt;/Author&gt;&lt;Year&gt;2010&lt;/Year&gt;&lt;RecNum&gt;185&lt;/RecNum&gt;&lt;DisplayText&gt;Baldwin, Gilpin (181)&lt;/DisplayText&gt;&lt;record&gt;&lt;rec-number&gt;185&lt;/rec-number&gt;&lt;foreign-keys&gt;&lt;key app="EN" db-id="tevtssspz250euez52svzrpm095wtfe9vr9z" timestamp="1429792451"&gt;185&lt;/key&gt;&lt;/foreign-keys&gt;&lt;ref-type name="Journal Article"&gt;17&lt;/ref-type&gt;&lt;contributors&gt;&lt;authors&gt;&lt;author&gt;Baldwin, NS&lt;/author&gt;&lt;author&gt;Gilpin, DF&lt;/author&gt;&lt;author&gt;Tunney, MM&lt;/author&gt;&lt;author&gt;Kearney, MP&lt;/author&gt;&lt;author&gt;Crymble, L&lt;/author&gt;&lt;author&gt;Cardwell, C&lt;/author&gt;&lt;author&gt;Hughes, CM&lt;/author&gt;&lt;/authors&gt;&lt;/contributors&gt;&lt;titles&gt;&lt;title&gt;Cluster randomised controlled trial of an infection control education and training intervention programme focusing on meticillin-resistant Staphylococcus aureus in nursing homes for older people&lt;/title&gt;&lt;secondary-title&gt;Journal of Hospital Infection&lt;/secondary-title&gt;&lt;/titles&gt;&lt;periodical&gt;&lt;full-title&gt;Journal of Hospital Infection&lt;/full-title&gt;&lt;/periodical&gt;&lt;pages&gt;36-41&lt;/pages&gt;&lt;volume&gt;76&lt;/volume&gt;&lt;number&gt;1&lt;/number&gt;&lt;dates&gt;&lt;year&gt;2010&lt;/year&gt;&lt;/dates&gt;&lt;isbn&gt;0195-6701&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Baldwin, Gilpin (181)</w:t>
            </w:r>
            <w:r w:rsidRPr="00253613">
              <w:rPr>
                <w:rFonts w:eastAsia="Times New Roman" w:cs="Times New Roman"/>
                <w:sz w:val="20"/>
                <w:szCs w:val="20"/>
                <w:lang w:eastAsia="en-GB"/>
              </w:rPr>
              <w:fldChar w:fldCharType="end"/>
            </w:r>
          </w:p>
        </w:tc>
      </w:tr>
      <w:tr w:rsidR="005A7729" w:rsidRPr="00253613" w14:paraId="53E62941" w14:textId="77777777" w:rsidTr="005A7729">
        <w:trPr>
          <w:trHeight w:val="20"/>
        </w:trPr>
        <w:tc>
          <w:tcPr>
            <w:tcW w:w="0" w:type="auto"/>
            <w:shd w:val="clear" w:color="auto" w:fill="auto"/>
            <w:hideMark/>
          </w:tcPr>
          <w:p w14:paraId="4E1AC008"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Dressings and topical agents for preventing pressure ulcers</w:t>
            </w:r>
          </w:p>
        </w:tc>
        <w:tc>
          <w:tcPr>
            <w:tcW w:w="0" w:type="auto"/>
            <w:shd w:val="clear" w:color="auto" w:fill="auto"/>
            <w:hideMark/>
          </w:tcPr>
          <w:p w14:paraId="7345C67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Wounds Group</w:t>
            </w:r>
          </w:p>
        </w:tc>
        <w:tc>
          <w:tcPr>
            <w:tcW w:w="0" w:type="auto"/>
            <w:shd w:val="clear" w:color="auto" w:fill="auto"/>
            <w:hideMark/>
          </w:tcPr>
          <w:p w14:paraId="56DB17E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ouwing&lt;/Author&gt;&lt;Year&gt;2008&lt;/Year&gt;&lt;RecNum&gt;187&lt;/RecNum&gt;&lt;DisplayText&gt;Houwing, Van der Zwet (182)&lt;/DisplayText&gt;&lt;record&gt;&lt;rec-number&gt;187&lt;/rec-number&gt;&lt;foreign-keys&gt;&lt;key app="EN" db-id="tevtssspz250euez52svzrpm095wtfe9vr9z" timestamp="1429792559"&gt;187&lt;/key&gt;&lt;/foreign-keys&gt;&lt;ref-type name="Journal Article"&gt;17&lt;/ref-type&gt;&lt;contributors&gt;&lt;authors&gt;&lt;author&gt;Houwing, Ronald&lt;/author&gt;&lt;author&gt;Van der Zwet, Wil&lt;/author&gt;&lt;author&gt;van Asbeck, Sweder&lt;/author&gt;&lt;author&gt;Halfens, Ruud&lt;/author&gt;&lt;author&gt;Arends, Jan Willem&lt;/author&gt;&lt;/authors&gt;&lt;/contributors&gt;&lt;titles&gt;&lt;title&gt;An unexpected detrimental effect on the incidence of heel pressure ulcers after local 5% DMSO cream application: a randomized, double-blind study in patients at risk for pressure ulcers&lt;/title&gt;&lt;secondary-title&gt;WOUNDS-A COMPENDIUM OF CLINICAL RESEARCH AND PRACTICE&lt;/secondary-title&gt;&lt;/titles&gt;&lt;periodical&gt;&lt;full-title&gt;WOUNDS-A COMPENDIUM OF CLINICAL RESEARCH AND PRACTICE&lt;/full-title&gt;&lt;/periodical&gt;&lt;pages&gt;84-88&lt;/pages&gt;&lt;volume&gt;20&lt;/volume&gt;&lt;number&gt;4&lt;/number&gt;&lt;dates&gt;&lt;year&gt;2008&lt;/year&gt;&lt;/dates&gt;&lt;isbn&gt;1044-794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ouwing, Van der Zwet (182)</w:t>
            </w:r>
            <w:r w:rsidRPr="00253613">
              <w:rPr>
                <w:rFonts w:eastAsia="Times New Roman" w:cs="Times New Roman"/>
                <w:sz w:val="20"/>
                <w:szCs w:val="20"/>
                <w:lang w:eastAsia="en-GB"/>
              </w:rPr>
              <w:fldChar w:fldCharType="end"/>
            </w:r>
          </w:p>
        </w:tc>
      </w:tr>
      <w:tr w:rsidR="005A7729" w:rsidRPr="00253613" w14:paraId="2CFF5E17" w14:textId="77777777" w:rsidTr="005A7729">
        <w:trPr>
          <w:trHeight w:val="20"/>
        </w:trPr>
        <w:tc>
          <w:tcPr>
            <w:tcW w:w="0" w:type="auto"/>
            <w:vMerge w:val="restart"/>
            <w:shd w:val="clear" w:color="auto" w:fill="auto"/>
            <w:hideMark/>
          </w:tcPr>
          <w:p w14:paraId="3FC99242"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 xml:space="preserve">Interventions for cutaneous Bowen's </w:t>
            </w:r>
            <w:r w:rsidRPr="00253613">
              <w:rPr>
                <w:rFonts w:eastAsia="Times New Roman" w:cs="Times New Roman"/>
                <w:bCs/>
                <w:sz w:val="20"/>
                <w:szCs w:val="20"/>
                <w:lang w:eastAsia="en-GB"/>
              </w:rPr>
              <w:lastRenderedPageBreak/>
              <w:t xml:space="preserve">disease </w:t>
            </w:r>
          </w:p>
        </w:tc>
        <w:tc>
          <w:tcPr>
            <w:tcW w:w="0" w:type="auto"/>
            <w:vMerge w:val="restart"/>
            <w:shd w:val="clear" w:color="auto" w:fill="auto"/>
            <w:hideMark/>
          </w:tcPr>
          <w:p w14:paraId="32FCBA2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lastRenderedPageBreak/>
              <w:t>Cochrane Skin Group</w:t>
            </w:r>
          </w:p>
        </w:tc>
        <w:tc>
          <w:tcPr>
            <w:tcW w:w="0" w:type="auto"/>
            <w:shd w:val="clear" w:color="auto" w:fill="auto"/>
            <w:hideMark/>
          </w:tcPr>
          <w:p w14:paraId="247F462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ui&lt;/Author&gt;&lt;Year&gt;2004&lt;/Year&gt;&lt;RecNum&gt;188&lt;/RecNum&gt;&lt;DisplayText&gt;Lui, Hobbs (183)&lt;/DisplayText&gt;&lt;record&gt;&lt;rec-number&gt;188&lt;/rec-number&gt;&lt;foreign-keys&gt;&lt;key app="EN" db-id="tevtssspz250euez52svzrpm095wtfe9vr9z" timestamp="1429792630"&gt;188&lt;/key&gt;&lt;/foreign-keys&gt;&lt;ref-type name="Journal Article"&gt;17&lt;/ref-type&gt;&lt;contributors&gt;&lt;authors&gt;&lt;author&gt;Lui, Harvey&lt;/author&gt;&lt;author&gt;Hobbs, Lori&lt;/author&gt;&lt;author&gt;Tope, Whitney D&lt;/author&gt;&lt;author&gt;Lee, Peter K&lt;/author&gt;&lt;author&gt;Elmets, Craig&lt;/author&gt;&lt;author&gt;Provost, Nathalie&lt;/author&gt;&lt;author&gt;Chan, Agnes&lt;/author&gt;&lt;author&gt;Neyndorff, Herma&lt;/author&gt;&lt;author&gt;Su, Xiang Yao&lt;/author&gt;&lt;author&gt;Jain, Hem&lt;/author&gt;&lt;/authors&gt;&lt;/contributors&gt;&lt;titles&gt;&lt;title&gt;Photodynamic Therapy of Multiple Nonmelanoma Skin Cancers With Verteporfinand Red Light–Emitting Diodes: Two-Year Results Evaluating Tumor Response and Cosmetic Outcomes&lt;/title&gt;&lt;secondary-title&gt;Archives of dermatology&lt;/secondary-title&gt;&lt;/titles&gt;&lt;periodical&gt;&lt;full-title&gt;Archives of dermatology&lt;/full-title&gt;&lt;/periodical&gt;&lt;pages&gt;26-32&lt;/pages&gt;&lt;volume&gt;140&lt;/volume&gt;&lt;number&gt;1&lt;/number&gt;&lt;dates&gt;&lt;year&gt;2004&lt;/year&gt;&lt;/dates&gt;&lt;isbn&gt;0003-987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ui, Hobbs (183)</w:t>
            </w:r>
            <w:r w:rsidRPr="00253613">
              <w:rPr>
                <w:rFonts w:eastAsia="Times New Roman" w:cs="Times New Roman"/>
                <w:sz w:val="20"/>
                <w:szCs w:val="20"/>
                <w:lang w:eastAsia="en-GB"/>
              </w:rPr>
              <w:fldChar w:fldCharType="end"/>
            </w:r>
          </w:p>
        </w:tc>
      </w:tr>
      <w:tr w:rsidR="005A7729" w:rsidRPr="00253613" w14:paraId="2E8A832F" w14:textId="77777777" w:rsidTr="005A7729">
        <w:trPr>
          <w:trHeight w:val="20"/>
        </w:trPr>
        <w:tc>
          <w:tcPr>
            <w:tcW w:w="0" w:type="auto"/>
            <w:vMerge/>
            <w:shd w:val="clear" w:color="auto" w:fill="auto"/>
            <w:hideMark/>
          </w:tcPr>
          <w:p w14:paraId="5BC96BC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93784F5"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1F48D8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orton&lt;/Author&gt;&lt;Year&gt;2006&lt;/Year&gt;&lt;RecNum&gt;190&lt;/RecNum&gt;&lt;DisplayText&gt;Morton, Horn (184)&lt;/DisplayText&gt;&lt;record&gt;&lt;rec-number&gt;190&lt;/rec-number&gt;&lt;foreign-keys&gt;&lt;key app="EN" db-id="tevtssspz250euez52svzrpm095wtfe9vr9z" timestamp="1429792676"&gt;190&lt;/key&gt;&lt;/foreign-keys&gt;&lt;ref-type name="Journal Article"&gt;17&lt;/ref-type&gt;&lt;contributors&gt;&lt;authors&gt;&lt;author&gt;Morton, Colin&lt;/author&gt;&lt;author&gt;Horn, Michael&lt;/author&gt;&lt;author&gt;Leman, Joyce&lt;/author&gt;&lt;author&gt;Tack, Brigitte&lt;/author&gt;&lt;author&gt;Bedane, Christophe&lt;/author&gt;&lt;author&gt;Tjioe, Milan&lt;/author&gt;&lt;author&gt;Ibbotson, Sally&lt;/author&gt;&lt;author&gt;Khemis, Abdallah&lt;/author&gt;&lt;author&gt;Wolf, Peter&lt;/author&gt;&lt;/authors&gt;&lt;/contributors&gt;&lt;titles&gt;&lt;title&gt;Comparison of topical methyl aminolevulinate photodynamic therapy with cryotherapy or fluorouracil for treatment of squamous cell carcinoma in situ: results of a multicenter randomized trial&lt;/title&gt;&lt;secondary-title&gt;Archives of dermatology&lt;/secondary-title&gt;&lt;/titles&gt;&lt;periodical&gt;&lt;full-title&gt;Archives of dermatology&lt;/full-title&gt;&lt;/periodical&gt;&lt;pages&gt;729-735&lt;/pages&gt;&lt;volume&gt;142&lt;/volume&gt;&lt;number&gt;6&lt;/number&gt;&lt;dates&gt;&lt;year&gt;2006&lt;/year&gt;&lt;/dates&gt;&lt;isbn&gt;0003-987X&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orton, Horn (184)</w:t>
            </w:r>
            <w:r w:rsidRPr="00253613">
              <w:rPr>
                <w:rFonts w:eastAsia="Times New Roman" w:cs="Times New Roman"/>
                <w:sz w:val="20"/>
                <w:szCs w:val="20"/>
                <w:lang w:eastAsia="en-GB"/>
              </w:rPr>
              <w:fldChar w:fldCharType="end"/>
            </w:r>
          </w:p>
        </w:tc>
      </w:tr>
      <w:tr w:rsidR="005A7729" w:rsidRPr="00253613" w14:paraId="48C36808" w14:textId="77777777" w:rsidTr="005A7729">
        <w:trPr>
          <w:trHeight w:val="20"/>
        </w:trPr>
        <w:tc>
          <w:tcPr>
            <w:tcW w:w="0" w:type="auto"/>
            <w:vMerge/>
            <w:shd w:val="clear" w:color="auto" w:fill="auto"/>
            <w:hideMark/>
          </w:tcPr>
          <w:p w14:paraId="12D77459"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E973EB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3B4ED2A5"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Perrett&lt;/Author&gt;&lt;Year&gt;2007&lt;/Year&gt;&lt;RecNum&gt;189&lt;/RecNum&gt;&lt;DisplayText&gt;Perrett, McGregor (185)&lt;/DisplayText&gt;&lt;record&gt;&lt;rec-number&gt;189&lt;/rec-number&gt;&lt;foreign-keys&gt;&lt;key app="EN" db-id="tevtssspz250euez52svzrpm095wtfe9vr9z" timestamp="1429792658"&gt;189&lt;/key&gt;&lt;/foreign-keys&gt;&lt;ref-type name="Journal Article"&gt;17&lt;/ref-type&gt;&lt;contributors&gt;&lt;authors&gt;&lt;author&gt;Perrett, CM&lt;/author&gt;&lt;author&gt;McGregor, JM&lt;/author&gt;&lt;author&gt;Warwick, Jane&lt;/author&gt;&lt;author&gt;Karran, P&lt;/author&gt;&lt;author&gt;Leigh, IM&lt;/author&gt;&lt;author&gt;Proby, CM&lt;/author&gt;&lt;author&gt;Harwood, CA&lt;/author&gt;&lt;/authors&gt;&lt;/contributors&gt;&lt;titles&gt;&lt;title&gt;Treatment of post‐transplant premalignant skin disease: a randomized intrapatient comparative study of 5‐fluorouracil cream and topical photodynamic therapy&lt;/title&gt;&lt;secondary-title&gt;British Journal of Dermatology&lt;/secondary-title&gt;&lt;/titles&gt;&lt;periodical&gt;&lt;full-title&gt;British Journal of Dermatology&lt;/full-title&gt;&lt;/periodical&gt;&lt;pages&gt;320-328&lt;/pages&gt;&lt;volume&gt;156&lt;/volume&gt;&lt;number&gt;2&lt;/number&gt;&lt;dates&gt;&lt;year&gt;2007&lt;/year&gt;&lt;/dates&gt;&lt;isbn&gt;1365-213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Perrett, McGregor (185)</w:t>
            </w:r>
            <w:r w:rsidRPr="00253613">
              <w:rPr>
                <w:rFonts w:eastAsia="Times New Roman" w:cs="Times New Roman"/>
                <w:sz w:val="20"/>
                <w:szCs w:val="20"/>
                <w:lang w:eastAsia="en-GB"/>
              </w:rPr>
              <w:fldChar w:fldCharType="end"/>
            </w:r>
          </w:p>
        </w:tc>
      </w:tr>
      <w:tr w:rsidR="005A7729" w:rsidRPr="00253613" w14:paraId="4AF23641" w14:textId="77777777" w:rsidTr="005A7729">
        <w:trPr>
          <w:trHeight w:val="20"/>
        </w:trPr>
        <w:tc>
          <w:tcPr>
            <w:tcW w:w="0" w:type="auto"/>
            <w:vMerge/>
            <w:shd w:val="clear" w:color="auto" w:fill="auto"/>
            <w:hideMark/>
          </w:tcPr>
          <w:p w14:paraId="0B7AE92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54E51E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8A81C1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alim&lt;/Author&gt;&lt;Year&gt;2003&lt;/Year&gt;&lt;RecNum&gt;191&lt;/RecNum&gt;&lt;DisplayText&gt;Salim, Leman (186)&lt;/DisplayText&gt;&lt;record&gt;&lt;rec-number&gt;191&lt;/rec-number&gt;&lt;foreign-keys&gt;&lt;key app="EN" db-id="tevtssspz250euez52svzrpm095wtfe9vr9z" timestamp="1429792700"&gt;191&lt;/key&gt;&lt;/foreign-keys&gt;&lt;ref-type name="Journal Article"&gt;17&lt;/ref-type&gt;&lt;contributors&gt;&lt;authors&gt;&lt;author&gt;Salim, A&lt;/author&gt;&lt;author&gt;Leman, JA&lt;/author&gt;&lt;author&gt;McColl, JH&lt;/author&gt;&lt;author&gt;Chapman, R&lt;/author&gt;&lt;author&gt;Morton, CA&lt;/author&gt;&lt;/authors&gt;&lt;/contributors&gt;&lt;titles&gt;&lt;title&gt;Randomized comparison of photodynamic therapy with topical 5‐fluorouracil in Bowen&amp;apos;s disease&lt;/title&gt;&lt;secondary-title&gt;British Journal of Dermatology&lt;/secondary-title&gt;&lt;/titles&gt;&lt;periodical&gt;&lt;full-title&gt;British Journal of Dermatology&lt;/full-title&gt;&lt;/periodical&gt;&lt;pages&gt;539-543&lt;/pages&gt;&lt;volume&gt;148&lt;/volume&gt;&lt;number&gt;3&lt;/number&gt;&lt;dates&gt;&lt;year&gt;2003&lt;/year&gt;&lt;/dates&gt;&lt;isbn&gt;1365-213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alim, Leman (186)</w:t>
            </w:r>
            <w:r w:rsidRPr="00253613">
              <w:rPr>
                <w:rFonts w:eastAsia="Times New Roman" w:cs="Times New Roman"/>
                <w:sz w:val="20"/>
                <w:szCs w:val="20"/>
                <w:lang w:eastAsia="en-GB"/>
              </w:rPr>
              <w:fldChar w:fldCharType="end"/>
            </w:r>
          </w:p>
        </w:tc>
      </w:tr>
      <w:tr w:rsidR="005A7729" w:rsidRPr="00253613" w14:paraId="74BBE534" w14:textId="77777777" w:rsidTr="005A7729">
        <w:trPr>
          <w:trHeight w:val="281"/>
        </w:trPr>
        <w:tc>
          <w:tcPr>
            <w:tcW w:w="0" w:type="auto"/>
            <w:vMerge w:val="restart"/>
            <w:shd w:val="clear" w:color="auto" w:fill="auto"/>
            <w:hideMark/>
          </w:tcPr>
          <w:p w14:paraId="49182DF6"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Beta-lactam versus beta-lactam-aminoglycoside combination therapy in cancer patients with neutropenia</w:t>
            </w:r>
          </w:p>
        </w:tc>
        <w:tc>
          <w:tcPr>
            <w:tcW w:w="0" w:type="auto"/>
            <w:vMerge w:val="restart"/>
            <w:shd w:val="clear" w:color="auto" w:fill="auto"/>
            <w:hideMark/>
          </w:tcPr>
          <w:p w14:paraId="3FA801B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Gynaecological Cancer Group </w:t>
            </w:r>
          </w:p>
        </w:tc>
        <w:tc>
          <w:tcPr>
            <w:tcW w:w="0" w:type="auto"/>
            <w:vMerge w:val="restart"/>
            <w:shd w:val="clear" w:color="auto" w:fill="auto"/>
            <w:hideMark/>
          </w:tcPr>
          <w:p w14:paraId="2B57CBE3"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Review stated there were 23 included C-RCTs, it was unclear which of the 71 included trials were classified as C-RCTs. Contacted author for more information but classification of C-RCTs was still unclear </w:t>
            </w:r>
          </w:p>
        </w:tc>
      </w:tr>
      <w:tr w:rsidR="005A7729" w:rsidRPr="00253613" w14:paraId="1198FB24" w14:textId="77777777" w:rsidTr="005A7729">
        <w:trPr>
          <w:trHeight w:val="281"/>
        </w:trPr>
        <w:tc>
          <w:tcPr>
            <w:tcW w:w="0" w:type="auto"/>
            <w:vMerge/>
            <w:shd w:val="clear" w:color="auto" w:fill="auto"/>
            <w:hideMark/>
          </w:tcPr>
          <w:p w14:paraId="6754EF6E"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0722C66"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771E0BEF"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5A0D8829" w14:textId="77777777" w:rsidTr="005A7729">
        <w:trPr>
          <w:trHeight w:val="281"/>
        </w:trPr>
        <w:tc>
          <w:tcPr>
            <w:tcW w:w="0" w:type="auto"/>
            <w:vMerge/>
            <w:shd w:val="clear" w:color="auto" w:fill="auto"/>
            <w:hideMark/>
          </w:tcPr>
          <w:p w14:paraId="34E7450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74F28A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22D78116"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0B91ADC3" w14:textId="77777777" w:rsidTr="005A7729">
        <w:trPr>
          <w:trHeight w:val="281"/>
        </w:trPr>
        <w:tc>
          <w:tcPr>
            <w:tcW w:w="0" w:type="auto"/>
            <w:vMerge/>
            <w:shd w:val="clear" w:color="auto" w:fill="auto"/>
            <w:hideMark/>
          </w:tcPr>
          <w:p w14:paraId="542D780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F630E1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46208F3A"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5A4D294B" w14:textId="77777777" w:rsidTr="005A7729">
        <w:trPr>
          <w:trHeight w:val="281"/>
        </w:trPr>
        <w:tc>
          <w:tcPr>
            <w:tcW w:w="0" w:type="auto"/>
            <w:vMerge/>
            <w:shd w:val="clear" w:color="auto" w:fill="auto"/>
            <w:hideMark/>
          </w:tcPr>
          <w:p w14:paraId="6EC3CC2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87B1A5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55ADEA99"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1FD9A217" w14:textId="77777777" w:rsidTr="005A7729">
        <w:trPr>
          <w:trHeight w:val="281"/>
        </w:trPr>
        <w:tc>
          <w:tcPr>
            <w:tcW w:w="0" w:type="auto"/>
            <w:vMerge/>
            <w:shd w:val="clear" w:color="auto" w:fill="auto"/>
            <w:hideMark/>
          </w:tcPr>
          <w:p w14:paraId="5D36120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E5EE3C5"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1954EA1D"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43DAD807" w14:textId="77777777" w:rsidTr="005A7729">
        <w:trPr>
          <w:trHeight w:val="281"/>
        </w:trPr>
        <w:tc>
          <w:tcPr>
            <w:tcW w:w="0" w:type="auto"/>
            <w:vMerge/>
            <w:shd w:val="clear" w:color="auto" w:fill="auto"/>
            <w:hideMark/>
          </w:tcPr>
          <w:p w14:paraId="7B2BFD0E"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19804D6"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1FFE5E3C"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6DBA2697" w14:textId="77777777" w:rsidTr="005A7729">
        <w:trPr>
          <w:trHeight w:val="281"/>
        </w:trPr>
        <w:tc>
          <w:tcPr>
            <w:tcW w:w="0" w:type="auto"/>
            <w:vMerge/>
            <w:shd w:val="clear" w:color="auto" w:fill="auto"/>
            <w:hideMark/>
          </w:tcPr>
          <w:p w14:paraId="3D9E58C3"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EC010F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2957FC05"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76977102" w14:textId="77777777" w:rsidTr="005A7729">
        <w:trPr>
          <w:trHeight w:val="281"/>
        </w:trPr>
        <w:tc>
          <w:tcPr>
            <w:tcW w:w="0" w:type="auto"/>
            <w:vMerge/>
            <w:shd w:val="clear" w:color="auto" w:fill="auto"/>
            <w:hideMark/>
          </w:tcPr>
          <w:p w14:paraId="1967675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EF4517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6DE537E9"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4CBEDC14" w14:textId="77777777" w:rsidTr="005A7729">
        <w:trPr>
          <w:trHeight w:val="281"/>
        </w:trPr>
        <w:tc>
          <w:tcPr>
            <w:tcW w:w="0" w:type="auto"/>
            <w:vMerge/>
            <w:shd w:val="clear" w:color="auto" w:fill="auto"/>
            <w:hideMark/>
          </w:tcPr>
          <w:p w14:paraId="2AD76099"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3A1A5A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0B5BAF03"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1A0C1B32" w14:textId="77777777" w:rsidTr="005A7729">
        <w:trPr>
          <w:trHeight w:val="281"/>
        </w:trPr>
        <w:tc>
          <w:tcPr>
            <w:tcW w:w="0" w:type="auto"/>
            <w:vMerge/>
            <w:shd w:val="clear" w:color="auto" w:fill="auto"/>
            <w:hideMark/>
          </w:tcPr>
          <w:p w14:paraId="510DD1FE"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A3DD83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519D6344"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66457BFC" w14:textId="77777777" w:rsidTr="005A7729">
        <w:trPr>
          <w:trHeight w:val="281"/>
        </w:trPr>
        <w:tc>
          <w:tcPr>
            <w:tcW w:w="0" w:type="auto"/>
            <w:vMerge/>
            <w:shd w:val="clear" w:color="auto" w:fill="auto"/>
            <w:hideMark/>
          </w:tcPr>
          <w:p w14:paraId="5D7C0835"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7A53B82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78CDE898"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37F41C50" w14:textId="77777777" w:rsidTr="005A7729">
        <w:trPr>
          <w:trHeight w:val="281"/>
        </w:trPr>
        <w:tc>
          <w:tcPr>
            <w:tcW w:w="0" w:type="auto"/>
            <w:vMerge/>
            <w:shd w:val="clear" w:color="auto" w:fill="auto"/>
            <w:hideMark/>
          </w:tcPr>
          <w:p w14:paraId="12B2590D"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F0F0DC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5F908520"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4673FAC2" w14:textId="77777777" w:rsidTr="005A7729">
        <w:trPr>
          <w:trHeight w:val="281"/>
        </w:trPr>
        <w:tc>
          <w:tcPr>
            <w:tcW w:w="0" w:type="auto"/>
            <w:vMerge/>
            <w:shd w:val="clear" w:color="auto" w:fill="auto"/>
            <w:hideMark/>
          </w:tcPr>
          <w:p w14:paraId="2AEF03A7"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E6BE84C"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7CBB8226"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2B8D97FA" w14:textId="77777777" w:rsidTr="005A7729">
        <w:trPr>
          <w:trHeight w:val="281"/>
        </w:trPr>
        <w:tc>
          <w:tcPr>
            <w:tcW w:w="0" w:type="auto"/>
            <w:vMerge/>
            <w:shd w:val="clear" w:color="auto" w:fill="auto"/>
            <w:hideMark/>
          </w:tcPr>
          <w:p w14:paraId="6A67AF5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6BE14F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65370D56"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07027882" w14:textId="77777777" w:rsidTr="005A7729">
        <w:trPr>
          <w:trHeight w:val="281"/>
        </w:trPr>
        <w:tc>
          <w:tcPr>
            <w:tcW w:w="0" w:type="auto"/>
            <w:vMerge/>
            <w:shd w:val="clear" w:color="auto" w:fill="auto"/>
            <w:hideMark/>
          </w:tcPr>
          <w:p w14:paraId="720C08F7"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2C0DFF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4C5C1643"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5229D12D" w14:textId="77777777" w:rsidTr="005A7729">
        <w:trPr>
          <w:trHeight w:val="281"/>
        </w:trPr>
        <w:tc>
          <w:tcPr>
            <w:tcW w:w="0" w:type="auto"/>
            <w:vMerge/>
            <w:shd w:val="clear" w:color="auto" w:fill="auto"/>
            <w:hideMark/>
          </w:tcPr>
          <w:p w14:paraId="04D5C2C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79F3FCA"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535EF1E3"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4E1DA112" w14:textId="77777777" w:rsidTr="005A7729">
        <w:trPr>
          <w:trHeight w:val="281"/>
        </w:trPr>
        <w:tc>
          <w:tcPr>
            <w:tcW w:w="0" w:type="auto"/>
            <w:vMerge/>
            <w:shd w:val="clear" w:color="auto" w:fill="auto"/>
            <w:hideMark/>
          </w:tcPr>
          <w:p w14:paraId="294A7CD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9A5427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43F3A5B3"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7F468CD3" w14:textId="77777777" w:rsidTr="005A7729">
        <w:trPr>
          <w:trHeight w:val="281"/>
        </w:trPr>
        <w:tc>
          <w:tcPr>
            <w:tcW w:w="0" w:type="auto"/>
            <w:vMerge/>
            <w:shd w:val="clear" w:color="auto" w:fill="auto"/>
            <w:hideMark/>
          </w:tcPr>
          <w:p w14:paraId="61B9140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441CD8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3B774382"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743D527E" w14:textId="77777777" w:rsidTr="005A7729">
        <w:trPr>
          <w:trHeight w:val="281"/>
        </w:trPr>
        <w:tc>
          <w:tcPr>
            <w:tcW w:w="0" w:type="auto"/>
            <w:vMerge/>
            <w:shd w:val="clear" w:color="auto" w:fill="auto"/>
            <w:hideMark/>
          </w:tcPr>
          <w:p w14:paraId="5095782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12F79F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6566ADA1"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351CDB94" w14:textId="77777777" w:rsidTr="005A7729">
        <w:trPr>
          <w:trHeight w:val="281"/>
        </w:trPr>
        <w:tc>
          <w:tcPr>
            <w:tcW w:w="0" w:type="auto"/>
            <w:vMerge/>
            <w:shd w:val="clear" w:color="auto" w:fill="auto"/>
            <w:hideMark/>
          </w:tcPr>
          <w:p w14:paraId="6F9296FE"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5B78BC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4D7A34B9"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0D3804F5" w14:textId="77777777" w:rsidTr="005A7729">
        <w:trPr>
          <w:trHeight w:val="281"/>
        </w:trPr>
        <w:tc>
          <w:tcPr>
            <w:tcW w:w="0" w:type="auto"/>
            <w:vMerge/>
            <w:shd w:val="clear" w:color="auto" w:fill="auto"/>
            <w:hideMark/>
          </w:tcPr>
          <w:p w14:paraId="2F20814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D0B4ED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05DC58BD"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76A7B9C9" w14:textId="77777777" w:rsidTr="005A7729">
        <w:trPr>
          <w:trHeight w:val="281"/>
        </w:trPr>
        <w:tc>
          <w:tcPr>
            <w:tcW w:w="0" w:type="auto"/>
            <w:vMerge/>
            <w:shd w:val="clear" w:color="auto" w:fill="auto"/>
            <w:hideMark/>
          </w:tcPr>
          <w:p w14:paraId="3922D79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8B5724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vMerge/>
            <w:shd w:val="clear" w:color="auto" w:fill="auto"/>
            <w:hideMark/>
          </w:tcPr>
          <w:p w14:paraId="33ECFC82" w14:textId="77777777" w:rsidR="005A7729" w:rsidRPr="00253613" w:rsidRDefault="005A7729" w:rsidP="00AB51F0">
            <w:pPr>
              <w:pStyle w:val="NoSpacing"/>
              <w:spacing w:line="276" w:lineRule="auto"/>
              <w:rPr>
                <w:rFonts w:eastAsia="Times New Roman" w:cs="Times New Roman"/>
                <w:sz w:val="20"/>
                <w:szCs w:val="20"/>
                <w:lang w:eastAsia="en-GB"/>
              </w:rPr>
            </w:pPr>
          </w:p>
        </w:tc>
      </w:tr>
      <w:tr w:rsidR="005A7729" w:rsidRPr="00253613" w14:paraId="23717D13" w14:textId="77777777" w:rsidTr="005A7729">
        <w:trPr>
          <w:trHeight w:val="20"/>
        </w:trPr>
        <w:tc>
          <w:tcPr>
            <w:tcW w:w="0" w:type="auto"/>
            <w:vMerge w:val="restart"/>
            <w:shd w:val="clear" w:color="auto" w:fill="auto"/>
            <w:hideMark/>
          </w:tcPr>
          <w:p w14:paraId="1B8F3B0C"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 xml:space="preserve">Prenatal administration of progesterone for preventing preterm birth in women considered to be at risk of preterm birth </w:t>
            </w:r>
          </w:p>
        </w:tc>
        <w:tc>
          <w:tcPr>
            <w:tcW w:w="0" w:type="auto"/>
            <w:vMerge w:val="restart"/>
            <w:shd w:val="clear" w:color="auto" w:fill="auto"/>
            <w:hideMark/>
          </w:tcPr>
          <w:p w14:paraId="60D90BE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regnancy and Childbirth Group</w:t>
            </w:r>
          </w:p>
        </w:tc>
        <w:tc>
          <w:tcPr>
            <w:tcW w:w="0" w:type="auto"/>
            <w:shd w:val="clear" w:color="auto" w:fill="auto"/>
            <w:hideMark/>
          </w:tcPr>
          <w:p w14:paraId="01AAA73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Aboulghar&lt;/Author&gt;&lt;Year&gt;2012&lt;/Year&gt;&lt;RecNum&gt;200&lt;/RecNum&gt;&lt;DisplayText&gt;Aboulghar, Aboulghar (187)&lt;/DisplayText&gt;&lt;record&gt;&lt;rec-number&gt;200&lt;/rec-number&gt;&lt;foreign-keys&gt;&lt;key app="EN" db-id="tevtssspz250euez52svzrpm095wtfe9vr9z" timestamp="1429793541"&gt;200&lt;/key&gt;&lt;/foreign-keys&gt;&lt;ref-type name="Journal Article"&gt;17&lt;/ref-type&gt;&lt;contributors&gt;&lt;authors&gt;&lt;author&gt;Aboulghar, Mona M&lt;/author&gt;&lt;author&gt;Aboulghar, Mohamed A&lt;/author&gt;&lt;author&gt;Amin, Yahia M&lt;/author&gt;&lt;author&gt;Al-Inany, Hisham G&lt;/author&gt;&lt;author&gt;Mansour, Ragaa T&lt;/author&gt;&lt;author&gt;Serour, Gamal I&lt;/author&gt;&lt;/authors&gt;&lt;/contributors&gt;&lt;titles&gt;&lt;title&gt;The use of vaginal natural progesterone for prevention of preterm birth in IVF/ICSI pregnancies&lt;/title&gt;&lt;secondary-title&gt;Reproductive biomedicine online&lt;/secondary-title&gt;&lt;/titles&gt;&lt;periodical&gt;&lt;full-title&gt;Reproductive biomedicine online&lt;/full-title&gt;&lt;/periodical&gt;&lt;pages&gt;133-138&lt;/pages&gt;&lt;volume&gt;25&lt;/volume&gt;&lt;number&gt;2&lt;/number&gt;&lt;dates&gt;&lt;year&gt;2012&lt;/year&gt;&lt;/dates&gt;&lt;isbn&gt;1472-648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Aboulghar, Aboulghar (187)</w:t>
            </w:r>
            <w:r w:rsidRPr="00253613">
              <w:rPr>
                <w:rFonts w:eastAsia="Times New Roman" w:cs="Times New Roman"/>
                <w:sz w:val="20"/>
                <w:szCs w:val="20"/>
                <w:lang w:eastAsia="en-GB"/>
              </w:rPr>
              <w:fldChar w:fldCharType="end"/>
            </w:r>
          </w:p>
        </w:tc>
      </w:tr>
      <w:tr w:rsidR="005A7729" w:rsidRPr="00253613" w14:paraId="47B0E988" w14:textId="77777777" w:rsidTr="005A7729">
        <w:trPr>
          <w:trHeight w:val="20"/>
        </w:trPr>
        <w:tc>
          <w:tcPr>
            <w:tcW w:w="0" w:type="auto"/>
            <w:vMerge/>
            <w:shd w:val="clear" w:color="auto" w:fill="auto"/>
            <w:hideMark/>
          </w:tcPr>
          <w:p w14:paraId="53D7F9D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1F99D427"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6B6CA47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etingoz&lt;/Author&gt;&lt;Year&gt;2011&lt;/Year&gt;&lt;RecNum&gt;203&lt;/RecNum&gt;&lt;DisplayText&gt;Cetingoz, Cam (188)&lt;/DisplayText&gt;&lt;record&gt;&lt;rec-number&gt;203&lt;/rec-number&gt;&lt;foreign-keys&gt;&lt;key app="EN" db-id="tevtssspz250euez52svzrpm095wtfe9vr9z" timestamp="1429793610"&gt;203&lt;/key&gt;&lt;/foreign-keys&gt;&lt;ref-type name="Journal Article"&gt;17&lt;/ref-type&gt;&lt;contributors&gt;&lt;authors&gt;&lt;author&gt;Cetingoz, Elcin&lt;/author&gt;&lt;author&gt;Cam, Cetin&lt;/author&gt;&lt;author&gt;Sakallı, Mustafa&lt;/author&gt;&lt;author&gt;Karateke, Ates&lt;/author&gt;&lt;author&gt;Celik, Cem&lt;/author&gt;&lt;author&gt;Sancak, Ali&lt;/author&gt;&lt;/authors&gt;&lt;/contributors&gt;&lt;titles&gt;&lt;title&gt;Progesterone effects on preterm birth in high-risk pregnancies: a randomized placebo-controlled trial&lt;/title&gt;&lt;secondary-title&gt;Archives of gynecology and obstetrics&lt;/secondary-title&gt;&lt;/titles&gt;&lt;periodical&gt;&lt;full-title&gt;Archives of gynecology and obstetrics&lt;/full-title&gt;&lt;/periodical&gt;&lt;pages&gt;423-429&lt;/pages&gt;&lt;volume&gt;283&lt;/volume&gt;&lt;number&gt;3&lt;/number&gt;&lt;dates&gt;&lt;year&gt;2011&lt;/year&gt;&lt;/dates&gt;&lt;isbn&gt;0932-0067&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etingoz, Cam (188)</w:t>
            </w:r>
            <w:r w:rsidRPr="00253613">
              <w:rPr>
                <w:rFonts w:eastAsia="Times New Roman" w:cs="Times New Roman"/>
                <w:sz w:val="20"/>
                <w:szCs w:val="20"/>
                <w:lang w:eastAsia="en-GB"/>
              </w:rPr>
              <w:fldChar w:fldCharType="end"/>
            </w:r>
          </w:p>
        </w:tc>
      </w:tr>
      <w:tr w:rsidR="005A7729" w:rsidRPr="00253613" w14:paraId="5CC2DBEA" w14:textId="77777777" w:rsidTr="005A7729">
        <w:trPr>
          <w:trHeight w:val="20"/>
        </w:trPr>
        <w:tc>
          <w:tcPr>
            <w:tcW w:w="0" w:type="auto"/>
            <w:vMerge/>
            <w:shd w:val="clear" w:color="auto" w:fill="auto"/>
            <w:hideMark/>
          </w:tcPr>
          <w:p w14:paraId="68FBEABC"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3691074"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0A90A09"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ombs&lt;/Author&gt;&lt;Year&gt;2011&lt;/Year&gt;&lt;RecNum&gt;204&lt;/RecNum&gt;&lt;DisplayText&gt;Combs, Garite (189)&lt;/DisplayText&gt;&lt;record&gt;&lt;rec-number&gt;204&lt;/rec-number&gt;&lt;foreign-keys&gt;&lt;key app="EN" db-id="tevtssspz250euez52svzrpm095wtfe9vr9z" timestamp="1429793677"&gt;204&lt;/key&gt;&lt;/foreign-keys&gt;&lt;ref-type name="Journal Article"&gt;17&lt;/ref-type&gt;&lt;contributors&gt;&lt;authors&gt;&lt;author&gt;Combs, C. Andrew&lt;/author&gt;&lt;author&gt;Garite, Thomas&lt;/author&gt;&lt;author&gt;Maurel, Kimberly&lt;/author&gt;&lt;author&gt;Das, Anita&lt;/author&gt;&lt;author&gt;Porto, Manuel&lt;/author&gt;&lt;/authors&gt;&lt;/contributors&gt;&lt;titles&gt;&lt;title&gt;17-hydroxyprogesterone caproate for twin pregnancy: a double-blind, randomized clinical trial&lt;/title&gt;&lt;secondary-title&gt;American Journal of Obstetrics and Gynecology&lt;/secondary-title&gt;&lt;/titles&gt;&lt;periodical&gt;&lt;full-title&gt;American journal of obstetrics and gynecology&lt;/full-title&gt;&lt;/periodical&gt;&lt;pages&gt;221.e1-221.e8&lt;/pages&gt;&lt;volume&gt;204&lt;/volume&gt;&lt;number&gt;3&lt;/number&gt;&lt;keywords&gt;&lt;keyword&gt;17-hydroxyprogesterone&lt;/keyword&gt;&lt;keyword&gt;preterm delivery&lt;/keyword&gt;&lt;keyword&gt;progesterone&lt;/keyword&gt;&lt;keyword&gt;twins&lt;/keyword&gt;&lt;/keywords&gt;&lt;dates&gt;&lt;year&gt;2011&lt;/year&gt;&lt;pub-dates&gt;&lt;date&gt;3//&lt;/date&gt;&lt;/pub-dates&gt;&lt;/dates&gt;&lt;isbn&gt;0002-9378&lt;/isbn&gt;&lt;urls&gt;&lt;related-urls&gt;&lt;url&gt;http://www.sciencedirect.com/science/article/pii/S0002937810025275&lt;/url&gt;&lt;/related-urls&gt;&lt;/urls&gt;&lt;electronic-resource-num&gt;http://dx.doi.org/10.1016/j.ajog.2010.12.042&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mbs, Garite (189)</w:t>
            </w:r>
            <w:r w:rsidRPr="00253613">
              <w:rPr>
                <w:rFonts w:eastAsia="Times New Roman" w:cs="Times New Roman"/>
                <w:sz w:val="20"/>
                <w:szCs w:val="20"/>
                <w:lang w:eastAsia="en-GB"/>
              </w:rPr>
              <w:fldChar w:fldCharType="end"/>
            </w:r>
          </w:p>
        </w:tc>
      </w:tr>
      <w:tr w:rsidR="005A7729" w:rsidRPr="00253613" w14:paraId="379AB603" w14:textId="77777777" w:rsidTr="005A7729">
        <w:trPr>
          <w:trHeight w:val="20"/>
        </w:trPr>
        <w:tc>
          <w:tcPr>
            <w:tcW w:w="0" w:type="auto"/>
            <w:vMerge/>
            <w:shd w:val="clear" w:color="auto" w:fill="auto"/>
            <w:hideMark/>
          </w:tcPr>
          <w:p w14:paraId="3A7B7B92"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E406888"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7F6F0BC"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Elsheikhah&lt;/Author&gt;&lt;Year&gt;2010&lt;/Year&gt;&lt;RecNum&gt;217&lt;/RecNum&gt;&lt;DisplayText&gt;Elsheikhah, Dahab (190)&lt;/DisplayText&gt;&lt;record&gt;&lt;rec-number&gt;217&lt;/rec-number&gt;&lt;foreign-keys&gt;&lt;key app="EN" db-id="tevtssspz250euez52svzrpm095wtfe9vr9z" timestamp="1429884661"&gt;217&lt;/key&gt;&lt;/foreign-keys&gt;&lt;ref-type name="Journal Article"&gt;17&lt;/ref-type&gt;&lt;contributors&gt;&lt;authors&gt;&lt;author&gt;Elsheikhah, A. Z.&lt;/author&gt;&lt;author&gt;Dahab, S.&lt;/author&gt;&lt;author&gt;Negm, S.&lt;/author&gt;&lt;author&gt;Ebrashy, A.&lt;/author&gt;&lt;author&gt;Momtaz, M.&lt;/author&gt;&lt;/authors&gt;&lt;/contributors&gt;&lt;titles&gt;&lt;title&gt;OP19.08: Effect of prophylactic progesterone on incidence of preterm labour in spontaneous twin pregnancy, randomized controlled study&lt;/title&gt;&lt;secondary-title&gt;Ultrasound in Obstetrics &amp;amp; Gynecology&lt;/secondary-title&gt;&lt;/titles&gt;&lt;periodical&gt;&lt;full-title&gt;Ultrasound in Obstetrics &amp;amp; Gynecology&lt;/full-title&gt;&lt;/periodical&gt;&lt;pages&gt;108-108&lt;/pages&gt;&lt;volume&gt;36&lt;/volume&gt;&lt;number&gt;S1&lt;/number&gt;&lt;dates&gt;&lt;year&gt;2010&lt;/year&gt;&lt;/dates&gt;&lt;publisher&gt;John Wiley &amp;amp; Sons, Ltd.&lt;/publisher&gt;&lt;isbn&gt;1469-0705&lt;/isbn&gt;&lt;urls&gt;&lt;related-urls&gt;&lt;url&gt;http://dx.doi.org/10.1002/uog.8106&lt;/url&gt;&lt;/related-urls&gt;&lt;/urls&gt;&lt;electronic-resource-num&gt;10.1002/uog.8106&lt;/electronic-resource-num&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Elsheikhah, Dahab (190)</w:t>
            </w:r>
            <w:r w:rsidRPr="00253613">
              <w:rPr>
                <w:rFonts w:eastAsia="Times New Roman" w:cs="Times New Roman"/>
                <w:sz w:val="20"/>
                <w:szCs w:val="20"/>
                <w:lang w:eastAsia="en-GB"/>
              </w:rPr>
              <w:fldChar w:fldCharType="end"/>
            </w:r>
          </w:p>
        </w:tc>
      </w:tr>
      <w:tr w:rsidR="005A7729" w:rsidRPr="00253613" w14:paraId="7D9B38AA" w14:textId="77777777" w:rsidTr="005A7729">
        <w:trPr>
          <w:trHeight w:val="20"/>
        </w:trPr>
        <w:tc>
          <w:tcPr>
            <w:tcW w:w="0" w:type="auto"/>
            <w:vMerge/>
            <w:shd w:val="clear" w:color="auto" w:fill="auto"/>
            <w:hideMark/>
          </w:tcPr>
          <w:p w14:paraId="454551D4"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F610976"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8B4A65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Fonseca&lt;/Author&gt;&lt;Year&gt;2007&lt;/Year&gt;&lt;RecNum&gt;192&lt;/RecNum&gt;&lt;DisplayText&gt;Fonseca, Celik (191)&lt;/DisplayText&gt;&lt;record&gt;&lt;rec-number&gt;192&lt;/rec-number&gt;&lt;foreign-keys&gt;&lt;key app="EN" db-id="tevtssspz250euez52svzrpm095wtfe9vr9z" timestamp="1429792903"&gt;192&lt;/key&gt;&lt;/foreign-keys&gt;&lt;ref-type name="Journal Article"&gt;17&lt;/ref-type&gt;&lt;contributors&gt;&lt;authors&gt;&lt;author&gt;Fonseca, Eduardo B&lt;/author&gt;&lt;author&gt;Celik, Ebru&lt;/author&gt;&lt;author&gt;Parra, Mauro&lt;/author&gt;&lt;author&gt;Singh, Mandeep&lt;/author&gt;&lt;author&gt;Nicolaides, Kypros H&lt;/author&gt;&lt;/authors&gt;&lt;/contributors&gt;&lt;titles&gt;&lt;title&gt;Progesterone and the risk of preterm birth among women with a short cervix&lt;/title&gt;&lt;secondary-title&gt;New England Journal of Medicine&lt;/secondary-title&gt;&lt;/titles&gt;&lt;periodical&gt;&lt;full-title&gt;New England Journal of Medicine&lt;/full-title&gt;&lt;/periodical&gt;&lt;pages&gt;462-469&lt;/pages&gt;&lt;volume&gt;357&lt;/volume&gt;&lt;number&gt;5&lt;/number&gt;&lt;dates&gt;&lt;year&gt;2007&lt;/year&gt;&lt;/dates&gt;&lt;isbn&gt;0028-479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Fonseca, Celik (191)</w:t>
            </w:r>
            <w:r w:rsidRPr="00253613">
              <w:rPr>
                <w:rFonts w:eastAsia="Times New Roman" w:cs="Times New Roman"/>
                <w:sz w:val="20"/>
                <w:szCs w:val="20"/>
                <w:lang w:eastAsia="en-GB"/>
              </w:rPr>
              <w:fldChar w:fldCharType="end"/>
            </w:r>
          </w:p>
        </w:tc>
      </w:tr>
      <w:tr w:rsidR="005A7729" w:rsidRPr="00253613" w14:paraId="072F0E82" w14:textId="77777777" w:rsidTr="005A7729">
        <w:trPr>
          <w:trHeight w:val="20"/>
        </w:trPr>
        <w:tc>
          <w:tcPr>
            <w:tcW w:w="0" w:type="auto"/>
            <w:vMerge/>
            <w:shd w:val="clear" w:color="auto" w:fill="auto"/>
            <w:hideMark/>
          </w:tcPr>
          <w:p w14:paraId="46D9C85F"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BE8ACAB"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834F2E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Hartikainen-Sorri&lt;/Author&gt;&lt;Year&gt;1980&lt;/Year&gt;&lt;RecNum&gt;193&lt;/RecNum&gt;&lt;DisplayText&gt;Hartikainen-Sorri, Kauppila (192)&lt;/DisplayText&gt;&lt;record&gt;&lt;rec-number&gt;193&lt;/rec-number&gt;&lt;foreign-keys&gt;&lt;key app="EN" db-id="tevtssspz250euez52svzrpm095wtfe9vr9z" timestamp="1429792946"&gt;193&lt;/key&gt;&lt;/foreign-keys&gt;&lt;ref-type name="Journal Article"&gt;17&lt;/ref-type&gt;&lt;contributors&gt;&lt;authors&gt;&lt;author&gt;Hartikainen-Sorri, Anna-Liisa&lt;/author&gt;&lt;author&gt;Kauppila, Antti&lt;/author&gt;&lt;author&gt;Tuimala, Risto&lt;/author&gt;&lt;/authors&gt;&lt;/contributors&gt;&lt;titles&gt;&lt;title&gt;Inefficacy of 17 [alpha]-Hydroxyprogesterone Caproate in the Prevention of Prematurity in Twin Pregnancy&lt;/title&gt;&lt;secondary-title&gt;Obstetrics &amp;amp; Gynecology&lt;/secondary-title&gt;&lt;/titles&gt;&lt;periodical&gt;&lt;full-title&gt;Obstetrics &amp;amp; Gynecology&lt;/full-title&gt;&lt;/periodical&gt;&lt;pages&gt;692-695&lt;/pages&gt;&lt;volume&gt;56&lt;/volume&gt;&lt;number&gt;6&lt;/number&gt;&lt;dates&gt;&lt;year&gt;1980&lt;/year&gt;&lt;/dates&gt;&lt;isbn&gt;0029-784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Hartikainen-Sorri, Kauppila (192)</w:t>
            </w:r>
            <w:r w:rsidRPr="00253613">
              <w:rPr>
                <w:rFonts w:eastAsia="Times New Roman" w:cs="Times New Roman"/>
                <w:sz w:val="20"/>
                <w:szCs w:val="20"/>
                <w:lang w:eastAsia="en-GB"/>
              </w:rPr>
              <w:fldChar w:fldCharType="end"/>
            </w:r>
          </w:p>
        </w:tc>
      </w:tr>
      <w:tr w:rsidR="005A7729" w:rsidRPr="00253613" w14:paraId="57D43C47" w14:textId="77777777" w:rsidTr="005A7729">
        <w:trPr>
          <w:trHeight w:val="20"/>
        </w:trPr>
        <w:tc>
          <w:tcPr>
            <w:tcW w:w="0" w:type="auto"/>
            <w:vMerge/>
            <w:shd w:val="clear" w:color="auto" w:fill="auto"/>
            <w:hideMark/>
          </w:tcPr>
          <w:p w14:paraId="334C44DA"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0FFA3ECF"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E4835FD"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Norman&lt;/Author&gt;&lt;Year&gt;2009&lt;/Year&gt;&lt;RecNum&gt;197&lt;/RecNum&gt;&lt;DisplayText&gt;Norman, Mackenzie (193)&lt;/DisplayText&gt;&lt;record&gt;&lt;rec-number&gt;197&lt;/rec-number&gt;&lt;foreign-keys&gt;&lt;key app="EN" db-id="tevtssspz250euez52svzrpm095wtfe9vr9z" timestamp="1429793345"&gt;197&lt;/key&gt;&lt;/foreign-keys&gt;&lt;ref-type name="Journal Article"&gt;17&lt;/ref-type&gt;&lt;contributors&gt;&lt;authors&gt;&lt;author&gt;Norman, Jane E&lt;/author&gt;&lt;author&gt;Mackenzie, Fiona&lt;/author&gt;&lt;author&gt;Owen, Philip&lt;/author&gt;&lt;author&gt;Mactier, Helen&lt;/author&gt;&lt;author&gt;Hanretty, Kevin&lt;/author&gt;&lt;author&gt;Cooper, Sarah&lt;/author&gt;&lt;author&gt;Calder, Andrew&lt;/author&gt;&lt;author&gt;Mires, Gary&lt;/author&gt;&lt;author&gt;Danielian, Peter&lt;/author&gt;&lt;author&gt;Sturgiss, Stephen&lt;/author&gt;&lt;/authors&gt;&lt;/contributors&gt;&lt;titles&gt;&lt;title&gt;Progesterone for the prevention of preterm birth in twin pregnancy (STOPPIT): a randomised, double-blind, placebo-controlled study and meta-analysis&lt;/title&gt;&lt;secondary-title&gt;The Lancet&lt;/secondary-title&gt;&lt;/titles&gt;&lt;periodical&gt;&lt;full-title&gt;The Lancet&lt;/full-title&gt;&lt;/periodical&gt;&lt;pages&gt;2034-2040&lt;/pages&gt;&lt;volume&gt;373&lt;/volume&gt;&lt;number&gt;9680&lt;/number&gt;&lt;dates&gt;&lt;year&gt;2009&lt;/year&gt;&lt;/dates&gt;&lt;isbn&gt;0140-6736&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Norman, Mackenzie (193)</w:t>
            </w:r>
            <w:r w:rsidRPr="00253613">
              <w:rPr>
                <w:rFonts w:eastAsia="Times New Roman" w:cs="Times New Roman"/>
                <w:sz w:val="20"/>
                <w:szCs w:val="20"/>
                <w:lang w:eastAsia="en-GB"/>
              </w:rPr>
              <w:fldChar w:fldCharType="end"/>
            </w:r>
          </w:p>
        </w:tc>
      </w:tr>
      <w:tr w:rsidR="005A7729" w:rsidRPr="00253613" w14:paraId="3BD04848" w14:textId="77777777" w:rsidTr="005A7729">
        <w:trPr>
          <w:trHeight w:val="20"/>
        </w:trPr>
        <w:tc>
          <w:tcPr>
            <w:tcW w:w="0" w:type="auto"/>
            <w:vMerge/>
            <w:shd w:val="clear" w:color="auto" w:fill="auto"/>
            <w:hideMark/>
          </w:tcPr>
          <w:p w14:paraId="0419518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A586FF1"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0DCB6598"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ode&lt;/Author&gt;&lt;Year&gt;2011&lt;/Year&gt;&lt;RecNum&gt;195&lt;/RecNum&gt;&lt;DisplayText&gt;Rode, Klein (194)&lt;/DisplayText&gt;&lt;record&gt;&lt;rec-number&gt;195&lt;/rec-number&gt;&lt;foreign-keys&gt;&lt;key app="EN" db-id="tevtssspz250euez52svzrpm095wtfe9vr9z" timestamp="1429793064"&gt;195&lt;/key&gt;&lt;/foreign-keys&gt;&lt;ref-type name="Journal Article"&gt;17&lt;/ref-type&gt;&lt;contributors&gt;&lt;authors&gt;&lt;author&gt;Rode, Line&lt;/author&gt;&lt;author&gt;Klein, K&lt;/author&gt;&lt;author&gt;Nicolaides, KH&lt;/author&gt;&lt;author&gt;Krampl‐Bettelheim, E&lt;/author&gt;&lt;author&gt;Tabor, Ann&lt;/author&gt;&lt;/authors&gt;&lt;/contributors&gt;&lt;titles&gt;&lt;title&gt;Prevention of preterm delivery in twin gestations (PREDICT): a multicenter, randomized, placebo‐controlled trial on the effect of vaginal micronized progesterone&lt;/title&gt;&lt;secondary-title&gt;Ultrasound in Obstetrics &amp;amp; Gynecology&lt;/secondary-title&gt;&lt;/titles&gt;&lt;periodical&gt;&lt;full-title&gt;Ultrasound in Obstetrics &amp;amp; Gynecology&lt;/full-title&gt;&lt;/periodical&gt;&lt;pages&gt;272-280&lt;/pages&gt;&lt;volume&gt;38&lt;/volume&gt;&lt;number&gt;3&lt;/number&gt;&lt;dates&gt;&lt;year&gt;2011&lt;/year&gt;&lt;/dates&gt;&lt;isbn&gt;1469-0705&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ode, Klein (194)</w:t>
            </w:r>
            <w:r w:rsidRPr="00253613">
              <w:rPr>
                <w:rFonts w:eastAsia="Times New Roman" w:cs="Times New Roman"/>
                <w:sz w:val="20"/>
                <w:szCs w:val="20"/>
                <w:lang w:eastAsia="en-GB"/>
              </w:rPr>
              <w:fldChar w:fldCharType="end"/>
            </w:r>
          </w:p>
        </w:tc>
      </w:tr>
      <w:tr w:rsidR="005A7729" w:rsidRPr="00253613" w14:paraId="31759103" w14:textId="77777777" w:rsidTr="005A7729">
        <w:trPr>
          <w:trHeight w:val="20"/>
        </w:trPr>
        <w:tc>
          <w:tcPr>
            <w:tcW w:w="0" w:type="auto"/>
            <w:vMerge/>
            <w:shd w:val="clear" w:color="auto" w:fill="auto"/>
            <w:hideMark/>
          </w:tcPr>
          <w:p w14:paraId="4071C673"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7D710E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0AF5F2E"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Rouse&lt;/Author&gt;&lt;Year&gt;2007&lt;/Year&gt;&lt;RecNum&gt;196&lt;/RecNum&gt;&lt;DisplayText&gt;Rouse, Caritis (195)&lt;/DisplayText&gt;&lt;record&gt;&lt;rec-number&gt;196&lt;/rec-number&gt;&lt;foreign-keys&gt;&lt;key app="EN" db-id="tevtssspz250euez52svzrpm095wtfe9vr9z" timestamp="1429793110"&gt;196&lt;/key&gt;&lt;/foreign-keys&gt;&lt;ref-type name="Journal Article"&gt;17&lt;/ref-type&gt;&lt;contributors&gt;&lt;authors&gt;&lt;author&gt;Rouse, Dwight J&lt;/author&gt;&lt;author&gt;Caritis, Steve N&lt;/author&gt;&lt;author&gt;Peaceman, Alan M&lt;/author&gt;&lt;author&gt;Sciscione, Anthony&lt;/author&gt;&lt;author&gt;Thom, Elizabeth A&lt;/author&gt;&lt;author&gt;Spong, Catherine Y&lt;/author&gt;&lt;author&gt;Varner, Michael&lt;/author&gt;&lt;author&gt;Malone, Fergal&lt;/author&gt;&lt;author&gt;Iams, Jay D&lt;/author&gt;&lt;author&gt;Mercer, Brian M&lt;/author&gt;&lt;/authors&gt;&lt;/contributors&gt;&lt;titles&gt;&lt;title&gt;A trial of 17 alpha-hydroxyprogesterone caproate to prevent prematurity in twins&lt;/title&gt;&lt;secondary-title&gt;New England Journal of Medicine&lt;/secondary-title&gt;&lt;/titles&gt;&lt;periodical&gt;&lt;full-title&gt;New England Journal of Medicine&lt;/full-title&gt;&lt;/periodical&gt;&lt;pages&gt;454-461&lt;/pages&gt;&lt;volume&gt;357&lt;/volume&gt;&lt;number&gt;5&lt;/number&gt;&lt;dates&gt;&lt;year&gt;2007&lt;/year&gt;&lt;/dates&gt;&lt;isbn&gt;0028-479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Rouse, Caritis (195)</w:t>
            </w:r>
            <w:r w:rsidRPr="00253613">
              <w:rPr>
                <w:rFonts w:eastAsia="Times New Roman" w:cs="Times New Roman"/>
                <w:sz w:val="20"/>
                <w:szCs w:val="20"/>
                <w:lang w:eastAsia="en-GB"/>
              </w:rPr>
              <w:fldChar w:fldCharType="end"/>
            </w:r>
          </w:p>
        </w:tc>
      </w:tr>
      <w:tr w:rsidR="005A7729" w:rsidRPr="00253613" w14:paraId="12829C77" w14:textId="77777777" w:rsidTr="005A7729">
        <w:trPr>
          <w:trHeight w:val="20"/>
        </w:trPr>
        <w:tc>
          <w:tcPr>
            <w:tcW w:w="0" w:type="auto"/>
            <w:vMerge/>
            <w:shd w:val="clear" w:color="auto" w:fill="auto"/>
            <w:hideMark/>
          </w:tcPr>
          <w:p w14:paraId="0648E8A0"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3610EF02"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2ADF1FF"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enat&lt;/Author&gt;&lt;Year&gt;2013&lt;/Year&gt;&lt;RecNum&gt;199&lt;/RecNum&gt;&lt;DisplayText&gt;Senat, Porcher (196)&lt;/DisplayText&gt;&lt;record&gt;&lt;rec-number&gt;199&lt;/rec-number&gt;&lt;foreign-keys&gt;&lt;key app="EN" db-id="tevtssspz250euez52svzrpm095wtfe9vr9z" timestamp="1429793520"&gt;199&lt;/key&gt;&lt;/foreign-keys&gt;&lt;ref-type name="Journal Article"&gt;17&lt;/ref-type&gt;&lt;contributors&gt;&lt;authors&gt;&lt;author&gt;Senat, Marie-Victoire&lt;/author&gt;&lt;author&gt;Porcher, Raphael&lt;/author&gt;&lt;author&gt;Winer, Norbert&lt;/author&gt;&lt;author&gt;Vayssière, Christophe&lt;/author&gt;&lt;author&gt;Deruelle, Philippe&lt;/author&gt;&lt;author&gt;Capelle, Marianne&lt;/author&gt;&lt;author&gt;Bretelle, Florence&lt;/author&gt;&lt;author&gt;Perrotin, Frank&lt;/author&gt;&lt;author&gt;Laurent, Yves&lt;/author&gt;&lt;author&gt;Connan, Laure&lt;/author&gt;&lt;/authors&gt;&lt;/contributors&gt;&lt;titles&gt;&lt;title&gt;Prevention of preterm delivery by 17 alpha-hydroxyprogesterone caproate in asymptomatic twin pregnancies with a short cervix: a randomized controlled trial&lt;/title&gt;&lt;secondary-title&gt;American journal of obstetrics and gynecology&lt;/secondary-title&gt;&lt;/titles&gt;&lt;periodical&gt;&lt;full-title&gt;American journal of obstetrics and gynecology&lt;/full-title&gt;&lt;/periodical&gt;&lt;pages&gt;194. e1-194. e8&lt;/pages&gt;&lt;volume&gt;208&lt;/volume&gt;&lt;number&gt;3&lt;/number&gt;&lt;dates&gt;&lt;year&gt;2013&lt;/year&gt;&lt;/dates&gt;&lt;isbn&gt;0002-937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enat, Porcher (196)</w:t>
            </w:r>
            <w:r w:rsidRPr="00253613">
              <w:rPr>
                <w:rFonts w:eastAsia="Times New Roman" w:cs="Times New Roman"/>
                <w:sz w:val="20"/>
                <w:szCs w:val="20"/>
                <w:lang w:eastAsia="en-GB"/>
              </w:rPr>
              <w:fldChar w:fldCharType="end"/>
            </w:r>
          </w:p>
        </w:tc>
      </w:tr>
      <w:tr w:rsidR="005A7729" w:rsidRPr="00253613" w14:paraId="395D824D" w14:textId="77777777" w:rsidTr="005A7729">
        <w:trPr>
          <w:trHeight w:val="20"/>
        </w:trPr>
        <w:tc>
          <w:tcPr>
            <w:tcW w:w="0" w:type="auto"/>
            <w:vMerge/>
            <w:shd w:val="clear" w:color="auto" w:fill="auto"/>
            <w:hideMark/>
          </w:tcPr>
          <w:p w14:paraId="37B92CB1"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55F44343"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16C54DB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Serra&lt;/Author&gt;&lt;Year&gt;2013&lt;/Year&gt;&lt;RecNum&gt;198&lt;/RecNum&gt;&lt;DisplayText&gt;Serra, Perales (197)&lt;/DisplayText&gt;&lt;record&gt;&lt;rec-number&gt;198&lt;/rec-number&gt;&lt;foreign-keys&gt;&lt;key app="EN" db-id="tevtssspz250euez52svzrpm095wtfe9vr9z" timestamp="1429793369"&gt;198&lt;/key&gt;&lt;/foreign-keys&gt;&lt;ref-type name="Journal Article"&gt;17&lt;/ref-type&gt;&lt;contributors&gt;&lt;authors&gt;&lt;author&gt;Serra, V&lt;/author&gt;&lt;author&gt;Perales, A&lt;/author&gt;&lt;author&gt;Meseguer, J&lt;/author&gt;&lt;author&gt;Parrilla, JJ&lt;/author&gt;&lt;author&gt;Lara, C&lt;/author&gt;&lt;author&gt;Bellver, J&lt;/author&gt;&lt;author&gt;Grifol, R&lt;/author&gt;&lt;author&gt;Alcover, I&lt;/author&gt;&lt;author&gt;Sala, M&lt;/author&gt;&lt;author&gt;Martínez‐Escoriza, JC&lt;/author&gt;&lt;/authors&gt;&lt;/contributors&gt;&lt;titles&gt;&lt;title&gt;Increased doses of vaginal progesterone for the prevention of preterm birth in twin pregnancies: a randomised controlled double‐blind multicentre trial&lt;/title&gt;&lt;secondary-title&gt;BJOG: An International Journal of Obstetrics &amp;amp; Gynaecology&lt;/secondary-title&gt;&lt;/titles&gt;&lt;periodical&gt;&lt;full-title&gt;BJOG: An International Journal of Obstetrics &amp;amp; Gynaecology&lt;/full-title&gt;&lt;/periodical&gt;&lt;pages&gt;50-57&lt;/pages&gt;&lt;volume&gt;120&lt;/volume&gt;&lt;number&gt;1&lt;/number&gt;&lt;dates&gt;&lt;year&gt;2013&lt;/year&gt;&lt;/dates&gt;&lt;isbn&gt;1471-052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Serra, Perales (197)</w:t>
            </w:r>
            <w:r w:rsidRPr="00253613">
              <w:rPr>
                <w:rFonts w:eastAsia="Times New Roman" w:cs="Times New Roman"/>
                <w:sz w:val="20"/>
                <w:szCs w:val="20"/>
                <w:lang w:eastAsia="en-GB"/>
              </w:rPr>
              <w:fldChar w:fldCharType="end"/>
            </w:r>
          </w:p>
        </w:tc>
      </w:tr>
      <w:tr w:rsidR="005A7729" w:rsidRPr="00253613" w14:paraId="209E27FB" w14:textId="77777777" w:rsidTr="005A7729">
        <w:trPr>
          <w:trHeight w:val="20"/>
        </w:trPr>
        <w:tc>
          <w:tcPr>
            <w:tcW w:w="0" w:type="auto"/>
            <w:vMerge/>
            <w:shd w:val="clear" w:color="auto" w:fill="auto"/>
            <w:hideMark/>
          </w:tcPr>
          <w:p w14:paraId="535CA108"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239AA0AD"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7E12CE7B"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aritis&lt;/Author&gt;&lt;Year&gt;2009&lt;/Year&gt;&lt;RecNum&gt;202&lt;/RecNum&gt;&lt;DisplayText&gt;Caritis, Rouse (198)&lt;/DisplayText&gt;&lt;record&gt;&lt;rec-number&gt;202&lt;/rec-number&gt;&lt;foreign-keys&gt;&lt;key app="EN" db-id="tevtssspz250euez52svzrpm095wtfe9vr9z" timestamp="1429793590"&gt;202&lt;/key&gt;&lt;/foreign-keys&gt;&lt;ref-type name="Journal Article"&gt;17&lt;/ref-type&gt;&lt;contributors&gt;&lt;authors&gt;&lt;author&gt;Caritis, Steve N&lt;/author&gt;&lt;author&gt;Rouse, Dwight J&lt;/author&gt;&lt;author&gt;Peaceman, Alan M&lt;/author&gt;&lt;author&gt;Sciscione, Anthony&lt;/author&gt;&lt;author&gt;Momirova, Valerija&lt;/author&gt;&lt;author&gt;Spong, Catherine Y&lt;/author&gt;&lt;author&gt;Iams, Jay D&lt;/author&gt;&lt;author&gt;Wapner, Ronald J&lt;/author&gt;&lt;author&gt;Varner, Michael&lt;/author&gt;&lt;author&gt;Carpenter, Marshall&lt;/author&gt;&lt;/authors&gt;&lt;/contributors&gt;&lt;titles&gt;&lt;title&gt;Prevention of Preterm Birth in Triplets: An Evaluation of 17 Alpha-Hydroxyprogesterone Caproate&lt;/title&gt;&lt;secondary-title&gt;Obstetrics and gynecology&lt;/secondary-title&gt;&lt;/titles&gt;&lt;periodical&gt;&lt;full-title&gt;Obstetrics and gynecology&lt;/full-title&gt;&lt;/periodical&gt;&lt;pages&gt;285&lt;/pages&gt;&lt;volume&gt;113&lt;/volume&gt;&lt;number&gt;2 Pt 1&lt;/number&gt;&lt;dates&gt;&lt;year&gt;2009&lt;/year&gt;&lt;/dates&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aritis, Rouse (198)</w:t>
            </w:r>
            <w:r w:rsidRPr="00253613">
              <w:rPr>
                <w:rFonts w:eastAsia="Times New Roman" w:cs="Times New Roman"/>
                <w:sz w:val="20"/>
                <w:szCs w:val="20"/>
                <w:lang w:eastAsia="en-GB"/>
              </w:rPr>
              <w:fldChar w:fldCharType="end"/>
            </w:r>
          </w:p>
        </w:tc>
      </w:tr>
      <w:tr w:rsidR="005A7729" w:rsidRPr="00253613" w14:paraId="58F6326F" w14:textId="77777777" w:rsidTr="005A7729">
        <w:trPr>
          <w:trHeight w:val="20"/>
        </w:trPr>
        <w:tc>
          <w:tcPr>
            <w:tcW w:w="0" w:type="auto"/>
            <w:vMerge/>
            <w:shd w:val="clear" w:color="auto" w:fill="auto"/>
            <w:hideMark/>
          </w:tcPr>
          <w:p w14:paraId="6E7091D6"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6F97ADC9"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28F2D95A"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Combs&lt;/Author&gt;&lt;Year&gt;2010&lt;/Year&gt;&lt;RecNum&gt;201&lt;/RecNum&gt;&lt;DisplayText&gt;Combs, Garite (199)&lt;/DisplayText&gt;&lt;record&gt;&lt;rec-number&gt;201&lt;/rec-number&gt;&lt;foreign-keys&gt;&lt;key app="EN" db-id="tevtssspz250euez52svzrpm095wtfe9vr9z" timestamp="1429793563"&gt;201&lt;/key&gt;&lt;/foreign-keys&gt;&lt;ref-type name="Journal Article"&gt;17&lt;/ref-type&gt;&lt;contributors&gt;&lt;authors&gt;&lt;author&gt;Combs, C Andrew&lt;/author&gt;&lt;author&gt;Garite, Thomas&lt;/author&gt;&lt;author&gt;Maurel, Kimberly&lt;/author&gt;&lt;author&gt;Das, Anita&lt;/author&gt;&lt;author&gt;Porto, Manuel&lt;/author&gt;&lt;author&gt;Network, Obstetrix Collaborative Research&lt;/author&gt;&lt;/authors&gt;&lt;/contributors&gt;&lt;titles&gt;&lt;title&gt;Failure of 17-hydroxyprogesterone to reduce neonatal morbidity or prolong triplet pregnancy: a double-blind, randomized clinical trial&lt;/title&gt;&lt;secondary-title&gt;American journal of obstetrics and gynecology&lt;/secondary-title&gt;&lt;/titles&gt;&lt;periodical&gt;&lt;full-title&gt;American journal of obstetrics and gynecology&lt;/full-title&gt;&lt;/periodical&gt;&lt;pages&gt;248. e1-248. e9&lt;/pages&gt;&lt;volume&gt;203&lt;/volume&gt;&lt;number&gt;3&lt;/number&gt;&lt;dates&gt;&lt;year&gt;2010&lt;/year&gt;&lt;/dates&gt;&lt;isbn&gt;0002-9378&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Combs, Garite (199)</w:t>
            </w:r>
            <w:r w:rsidRPr="00253613">
              <w:rPr>
                <w:rFonts w:eastAsia="Times New Roman" w:cs="Times New Roman"/>
                <w:sz w:val="20"/>
                <w:szCs w:val="20"/>
                <w:lang w:eastAsia="en-GB"/>
              </w:rPr>
              <w:fldChar w:fldCharType="end"/>
            </w:r>
          </w:p>
        </w:tc>
      </w:tr>
      <w:tr w:rsidR="005A7729" w:rsidRPr="00253613" w14:paraId="103E2D7A" w14:textId="77777777" w:rsidTr="005A7729">
        <w:trPr>
          <w:trHeight w:val="20"/>
        </w:trPr>
        <w:tc>
          <w:tcPr>
            <w:tcW w:w="0" w:type="auto"/>
            <w:vMerge/>
            <w:shd w:val="clear" w:color="auto" w:fill="auto"/>
            <w:hideMark/>
          </w:tcPr>
          <w:p w14:paraId="77F9C33B" w14:textId="77777777" w:rsidR="005A7729" w:rsidRPr="00253613" w:rsidRDefault="005A7729" w:rsidP="00AB51F0">
            <w:pPr>
              <w:pStyle w:val="NoSpacing"/>
              <w:spacing w:line="276" w:lineRule="auto"/>
              <w:rPr>
                <w:rFonts w:eastAsia="Times New Roman" w:cs="Times New Roman"/>
                <w:bCs/>
                <w:sz w:val="20"/>
                <w:szCs w:val="20"/>
                <w:lang w:eastAsia="en-GB"/>
              </w:rPr>
            </w:pPr>
          </w:p>
        </w:tc>
        <w:tc>
          <w:tcPr>
            <w:tcW w:w="0" w:type="auto"/>
            <w:vMerge/>
            <w:shd w:val="clear" w:color="auto" w:fill="auto"/>
            <w:hideMark/>
          </w:tcPr>
          <w:p w14:paraId="43C3B8C0" w14:textId="77777777" w:rsidR="005A7729" w:rsidRPr="00253613" w:rsidRDefault="005A7729" w:rsidP="00AB51F0">
            <w:pPr>
              <w:pStyle w:val="NoSpacing"/>
              <w:spacing w:line="276" w:lineRule="auto"/>
              <w:rPr>
                <w:rFonts w:eastAsia="Times New Roman" w:cs="Times New Roman"/>
                <w:sz w:val="20"/>
                <w:szCs w:val="20"/>
                <w:lang w:eastAsia="en-GB"/>
              </w:rPr>
            </w:pPr>
          </w:p>
        </w:tc>
        <w:tc>
          <w:tcPr>
            <w:tcW w:w="0" w:type="auto"/>
            <w:shd w:val="clear" w:color="auto" w:fill="auto"/>
            <w:hideMark/>
          </w:tcPr>
          <w:p w14:paraId="46938394"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Lim&lt;/Author&gt;&lt;Year&gt;2011&lt;/Year&gt;&lt;RecNum&gt;194&lt;/RecNum&gt;&lt;DisplayText&gt;Lim, Schuit (200)&lt;/DisplayText&gt;&lt;record&gt;&lt;rec-number&gt;194&lt;/rec-number&gt;&lt;foreign-keys&gt;&lt;key app="EN" db-id="tevtssspz250euez52svzrpm095wtfe9vr9z" timestamp="1429792973"&gt;194&lt;/key&gt;&lt;/foreign-keys&gt;&lt;ref-type name="Journal Article"&gt;17&lt;/ref-type&gt;&lt;contributors&gt;&lt;authors&gt;&lt;author&gt;Lim, Arianne C&lt;/author&gt;&lt;author&gt;Schuit, Ewoud&lt;/author&gt;&lt;author&gt;Bloemenkamp, Kitty&lt;/author&gt;&lt;author&gt;Bernardus, Rob E&lt;/author&gt;&lt;author&gt;Duvekot, Johannes J&lt;/author&gt;&lt;author&gt;Erwich, Jan Jaap HM&lt;/author&gt;&lt;author&gt;van Eyck, Jim&lt;/author&gt;&lt;author&gt;Groenwold, Rolf HH&lt;/author&gt;&lt;author&gt;Hasaart, Tom HM&lt;/author&gt;&lt;author&gt;Hummel, Piet&lt;/author&gt;&lt;/authors&gt;&lt;/contributors&gt;&lt;titles&gt;&lt;title&gt;17α-hydroxyprogesterone caproate for the prevention of adverse neonatal outcome in multiple pregnancies: a randomized controlled trial&lt;/title&gt;&lt;secondary-title&gt;Obstetrics &amp;amp; Gynecology&lt;/secondary-title&gt;&lt;/titles&gt;&lt;periodical&gt;&lt;full-title&gt;Obstetrics &amp;amp; Gynecology&lt;/full-title&gt;&lt;/periodical&gt;&lt;pages&gt;513-520&lt;/pages&gt;&lt;volume&gt;118&lt;/volume&gt;&lt;number&gt;3&lt;/number&gt;&lt;dates&gt;&lt;year&gt;2011&lt;/year&gt;&lt;/dates&gt;&lt;isbn&gt;0029-7844&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Lim, Schuit (200)</w:t>
            </w:r>
            <w:r w:rsidRPr="00253613">
              <w:rPr>
                <w:rFonts w:eastAsia="Times New Roman" w:cs="Times New Roman"/>
                <w:sz w:val="20"/>
                <w:szCs w:val="20"/>
                <w:lang w:eastAsia="en-GB"/>
              </w:rPr>
              <w:fldChar w:fldCharType="end"/>
            </w:r>
          </w:p>
        </w:tc>
      </w:tr>
      <w:tr w:rsidR="005A7729" w:rsidRPr="00253613" w14:paraId="769A66C5" w14:textId="77777777" w:rsidTr="005A7729">
        <w:trPr>
          <w:trHeight w:val="20"/>
        </w:trPr>
        <w:tc>
          <w:tcPr>
            <w:tcW w:w="0" w:type="auto"/>
            <w:shd w:val="clear" w:color="auto" w:fill="auto"/>
            <w:hideMark/>
          </w:tcPr>
          <w:p w14:paraId="3C634DC1" w14:textId="77777777" w:rsidR="005A7729" w:rsidRPr="00253613" w:rsidRDefault="005A7729" w:rsidP="00AB51F0">
            <w:pPr>
              <w:pStyle w:val="NoSpacing"/>
              <w:spacing w:line="276" w:lineRule="auto"/>
              <w:rPr>
                <w:rFonts w:eastAsia="Times New Roman" w:cs="Times New Roman"/>
                <w:bCs/>
                <w:sz w:val="20"/>
                <w:szCs w:val="20"/>
                <w:lang w:eastAsia="en-GB"/>
              </w:rPr>
            </w:pPr>
            <w:r w:rsidRPr="00253613">
              <w:rPr>
                <w:rFonts w:eastAsia="Times New Roman" w:cs="Times New Roman"/>
                <w:bCs/>
                <w:sz w:val="20"/>
                <w:szCs w:val="20"/>
                <w:lang w:eastAsia="en-GB"/>
              </w:rPr>
              <w:t>Nutritional screening for improving professional practice for patient outcomes in hospital and primary care settings</w:t>
            </w:r>
          </w:p>
        </w:tc>
        <w:tc>
          <w:tcPr>
            <w:tcW w:w="0" w:type="auto"/>
            <w:shd w:val="clear" w:color="auto" w:fill="auto"/>
            <w:hideMark/>
          </w:tcPr>
          <w:p w14:paraId="48AAB3F0"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t>Cochrane Pain, Palliative and Supportive Care Group</w:t>
            </w:r>
          </w:p>
        </w:tc>
        <w:tc>
          <w:tcPr>
            <w:tcW w:w="0" w:type="auto"/>
            <w:shd w:val="clear" w:color="auto" w:fill="auto"/>
            <w:hideMark/>
          </w:tcPr>
          <w:p w14:paraId="57C5DB52" w14:textId="77777777" w:rsidR="005A7729" w:rsidRPr="00253613" w:rsidRDefault="005A7729" w:rsidP="00AB51F0">
            <w:pPr>
              <w:pStyle w:val="NoSpacing"/>
              <w:spacing w:line="276" w:lineRule="auto"/>
              <w:rPr>
                <w:rFonts w:eastAsia="Times New Roman" w:cs="Times New Roman"/>
                <w:sz w:val="20"/>
                <w:szCs w:val="20"/>
                <w:lang w:eastAsia="en-GB"/>
              </w:rPr>
            </w:pPr>
            <w:r w:rsidRPr="00253613">
              <w:rPr>
                <w:rFonts w:eastAsia="Times New Roman" w:cs="Times New Roman"/>
                <w:sz w:val="20"/>
                <w:szCs w:val="20"/>
                <w:lang w:eastAsia="en-GB"/>
              </w:rPr>
              <w:fldChar w:fldCharType="begin"/>
            </w:r>
            <w:r w:rsidRPr="00253613">
              <w:rPr>
                <w:rFonts w:eastAsia="Times New Roman" w:cs="Times New Roman"/>
                <w:sz w:val="20"/>
                <w:szCs w:val="20"/>
                <w:lang w:eastAsia="en-GB"/>
              </w:rPr>
              <w:instrText xml:space="preserve"> ADDIN EN.CITE &lt;EndNote&gt;&lt;Cite AuthorYear="1"&gt;&lt;Author&gt;Moore&lt;/Author&gt;&lt;Year&gt;1997&lt;/Year&gt;&lt;RecNum&gt;205&lt;/RecNum&gt;&lt;DisplayText&gt;Moore, Siu (201)&lt;/DisplayText&gt;&lt;record&gt;&lt;rec-number&gt;205&lt;/rec-number&gt;&lt;foreign-keys&gt;&lt;key app="EN" db-id="tevtssspz250euez52svzrpm095wtfe9vr9z" timestamp="1429793769"&gt;205&lt;/key&gt;&lt;/foreign-keys&gt;&lt;ref-type name="Journal Article"&gt;17&lt;/ref-type&gt;&lt;contributors&gt;&lt;authors&gt;&lt;author&gt;Moore, Alison A&lt;/author&gt;&lt;author&gt;Siu, Albert L&lt;/author&gt;&lt;author&gt;Partridge, Jennifer M&lt;/author&gt;&lt;author&gt;Hays, Ron D&lt;/author&gt;&lt;author&gt;Adams, John&lt;/author&gt;&lt;/authors&gt;&lt;/contributors&gt;&lt;titles&gt;&lt;title&gt;A randomized trial of office-based screening for common problems in older persons&lt;/title&gt;&lt;secondary-title&gt;The American journal of medicine&lt;/secondary-title&gt;&lt;/titles&gt;&lt;periodical&gt;&lt;full-title&gt;The American journal of medicine&lt;/full-title&gt;&lt;/periodical&gt;&lt;pages&gt;371-378&lt;/pages&gt;&lt;volume&gt;102&lt;/volume&gt;&lt;number&gt;4&lt;/number&gt;&lt;dates&gt;&lt;year&gt;1997&lt;/year&gt;&lt;/dates&gt;&lt;isbn&gt;0002-9343&lt;/isbn&gt;&lt;urls&gt;&lt;/urls&gt;&lt;/record&gt;&lt;/Cite&gt;&lt;/EndNote&gt;</w:instrText>
            </w:r>
            <w:r w:rsidRPr="00253613">
              <w:rPr>
                <w:rFonts w:eastAsia="Times New Roman" w:cs="Times New Roman"/>
                <w:sz w:val="20"/>
                <w:szCs w:val="20"/>
                <w:lang w:eastAsia="en-GB"/>
              </w:rPr>
              <w:fldChar w:fldCharType="separate"/>
            </w:r>
            <w:r w:rsidRPr="00253613">
              <w:rPr>
                <w:rFonts w:eastAsia="Times New Roman" w:cs="Times New Roman"/>
                <w:noProof/>
                <w:sz w:val="20"/>
                <w:szCs w:val="20"/>
                <w:lang w:eastAsia="en-GB"/>
              </w:rPr>
              <w:t>Moore, Siu (201)</w:t>
            </w:r>
            <w:r w:rsidRPr="00253613">
              <w:rPr>
                <w:rFonts w:eastAsia="Times New Roman" w:cs="Times New Roman"/>
                <w:sz w:val="20"/>
                <w:szCs w:val="20"/>
                <w:lang w:eastAsia="en-GB"/>
              </w:rPr>
              <w:fldChar w:fldCharType="end"/>
            </w:r>
          </w:p>
        </w:tc>
      </w:tr>
    </w:tbl>
    <w:p w14:paraId="1C659113" w14:textId="77777777" w:rsidR="00B77E56" w:rsidRPr="00253613" w:rsidRDefault="001628A2" w:rsidP="0052400C">
      <w:pPr>
        <w:rPr>
          <w:sz w:val="20"/>
          <w:szCs w:val="20"/>
        </w:rPr>
      </w:pPr>
      <w:r w:rsidRPr="00253613">
        <w:rPr>
          <w:sz w:val="20"/>
          <w:szCs w:val="20"/>
        </w:rPr>
        <w:t>ICC=</w:t>
      </w:r>
      <w:proofErr w:type="spellStart"/>
      <w:r w:rsidRPr="00253613">
        <w:rPr>
          <w:sz w:val="20"/>
          <w:szCs w:val="20"/>
        </w:rPr>
        <w:t>intracluster</w:t>
      </w:r>
      <w:proofErr w:type="spellEnd"/>
      <w:r w:rsidRPr="00253613">
        <w:rPr>
          <w:sz w:val="20"/>
          <w:szCs w:val="20"/>
        </w:rPr>
        <w:t xml:space="preserve"> correlation coefficient; </w:t>
      </w:r>
      <w:r w:rsidR="004C6B95" w:rsidRPr="00253613">
        <w:rPr>
          <w:sz w:val="20"/>
          <w:szCs w:val="20"/>
        </w:rPr>
        <w:t>N/A=not applicable; NR</w:t>
      </w:r>
      <w:r w:rsidR="008C35CA" w:rsidRPr="00253613">
        <w:rPr>
          <w:sz w:val="20"/>
          <w:szCs w:val="20"/>
        </w:rPr>
        <w:t>=not reported; NTR=no trial report</w:t>
      </w:r>
    </w:p>
    <w:p w14:paraId="7F7B42F7" w14:textId="77777777" w:rsidR="00B30F7B" w:rsidRPr="00253613" w:rsidRDefault="00B30F7B" w:rsidP="0052400C">
      <w:pPr>
        <w:pStyle w:val="EndNoteBibliography"/>
        <w:spacing w:after="0"/>
        <w:rPr>
          <w:sz w:val="20"/>
          <w:szCs w:val="20"/>
        </w:rPr>
        <w:sectPr w:rsidR="00B30F7B" w:rsidRPr="00253613" w:rsidSect="005A7729">
          <w:pgSz w:w="11906" w:h="16838"/>
          <w:pgMar w:top="1440" w:right="1440" w:bottom="1440" w:left="1440" w:header="708" w:footer="708" w:gutter="0"/>
          <w:cols w:space="708"/>
          <w:docGrid w:linePitch="360"/>
        </w:sectPr>
      </w:pPr>
    </w:p>
    <w:p w14:paraId="36C4FF5B" w14:textId="77777777" w:rsidR="00B30F7B" w:rsidRPr="00253613" w:rsidRDefault="00B30F7B" w:rsidP="0052400C">
      <w:pPr>
        <w:pStyle w:val="EndNoteBibliography"/>
        <w:spacing w:after="0"/>
        <w:rPr>
          <w:b/>
          <w:sz w:val="20"/>
          <w:szCs w:val="20"/>
        </w:rPr>
      </w:pPr>
      <w:r w:rsidRPr="00253613">
        <w:rPr>
          <w:b/>
          <w:sz w:val="20"/>
          <w:szCs w:val="20"/>
        </w:rPr>
        <w:lastRenderedPageBreak/>
        <w:t>References</w:t>
      </w:r>
    </w:p>
    <w:p w14:paraId="3E852930" w14:textId="77777777" w:rsidR="00B30F7B" w:rsidRPr="00253613" w:rsidRDefault="00B30F7B" w:rsidP="0052400C">
      <w:pPr>
        <w:pStyle w:val="EndNoteBibliography"/>
        <w:spacing w:after="0"/>
        <w:rPr>
          <w:sz w:val="20"/>
          <w:szCs w:val="20"/>
        </w:rPr>
      </w:pPr>
    </w:p>
    <w:p w14:paraId="1589FC31" w14:textId="77777777" w:rsidR="00753DC3" w:rsidRPr="00253613" w:rsidRDefault="00B77E56" w:rsidP="00753DC3">
      <w:pPr>
        <w:pStyle w:val="EndNoteBibliography"/>
        <w:spacing w:after="0"/>
        <w:rPr>
          <w:sz w:val="20"/>
          <w:szCs w:val="20"/>
        </w:rPr>
      </w:pPr>
      <w:r w:rsidRPr="00253613">
        <w:rPr>
          <w:sz w:val="20"/>
          <w:szCs w:val="20"/>
        </w:rPr>
        <w:fldChar w:fldCharType="begin"/>
      </w:r>
      <w:r w:rsidRPr="00253613">
        <w:rPr>
          <w:sz w:val="20"/>
          <w:szCs w:val="20"/>
        </w:rPr>
        <w:instrText xml:space="preserve"> ADDIN EN.REFLIST </w:instrText>
      </w:r>
      <w:r w:rsidRPr="00253613">
        <w:rPr>
          <w:sz w:val="20"/>
          <w:szCs w:val="20"/>
        </w:rPr>
        <w:fldChar w:fldCharType="separate"/>
      </w:r>
      <w:r w:rsidR="00753DC3" w:rsidRPr="00253613">
        <w:rPr>
          <w:sz w:val="20"/>
          <w:szCs w:val="20"/>
        </w:rPr>
        <w:t>1.</w:t>
      </w:r>
      <w:r w:rsidR="00753DC3" w:rsidRPr="00253613">
        <w:rPr>
          <w:sz w:val="20"/>
          <w:szCs w:val="20"/>
        </w:rPr>
        <w:tab/>
        <w:t>Blakebrough IS, Gilles HM. The effect of rifampicin on meningococcal carriage in family contacts in northern Nigeria. The Journal of infection. 1980;2(2):137-43.</w:t>
      </w:r>
    </w:p>
    <w:p w14:paraId="699CB0E6" w14:textId="77777777" w:rsidR="00753DC3" w:rsidRPr="00253613" w:rsidRDefault="00753DC3" w:rsidP="00753DC3">
      <w:pPr>
        <w:pStyle w:val="EndNoteBibliography"/>
        <w:spacing w:after="0"/>
        <w:rPr>
          <w:sz w:val="20"/>
          <w:szCs w:val="20"/>
        </w:rPr>
      </w:pPr>
      <w:r w:rsidRPr="00253613">
        <w:rPr>
          <w:sz w:val="20"/>
          <w:szCs w:val="20"/>
        </w:rPr>
        <w:t>2.</w:t>
      </w:r>
      <w:r w:rsidRPr="00253613">
        <w:rPr>
          <w:sz w:val="20"/>
          <w:szCs w:val="20"/>
        </w:rPr>
        <w:tab/>
        <w:t>Cuevas LE, Kazembe P, Mughogho GK, Tillotson GS, Hart CA. Eradication of nasopharyngeal carriage of Neisseria meningitidis in children and adults in rural Africa: a comparison of ciprofloxacin and rifampicin. The Journal of infectious diseases. 1995;171(3):728-31.</w:t>
      </w:r>
    </w:p>
    <w:p w14:paraId="3B3B643C" w14:textId="77777777" w:rsidR="00753DC3" w:rsidRPr="00253613" w:rsidRDefault="00753DC3" w:rsidP="00753DC3">
      <w:pPr>
        <w:pStyle w:val="EndNoteBibliography"/>
        <w:spacing w:after="0"/>
        <w:rPr>
          <w:sz w:val="20"/>
          <w:szCs w:val="20"/>
        </w:rPr>
      </w:pPr>
      <w:r w:rsidRPr="00253613">
        <w:rPr>
          <w:sz w:val="20"/>
          <w:szCs w:val="20"/>
        </w:rPr>
        <w:t>3.</w:t>
      </w:r>
      <w:r w:rsidRPr="00253613">
        <w:rPr>
          <w:sz w:val="20"/>
          <w:szCs w:val="20"/>
        </w:rPr>
        <w:tab/>
        <w:t>Guttler RB, Counts GW, Avent CK, Beaty HN. Effect of rifampin and minocycline on meningococcal carrier rates. The Journal of infectious diseases. 1971;124(2):199-205.</w:t>
      </w:r>
    </w:p>
    <w:p w14:paraId="70813539" w14:textId="77777777" w:rsidR="00753DC3" w:rsidRPr="00253613" w:rsidRDefault="00753DC3" w:rsidP="00753DC3">
      <w:pPr>
        <w:pStyle w:val="EndNoteBibliography"/>
        <w:spacing w:after="0"/>
        <w:rPr>
          <w:sz w:val="20"/>
          <w:szCs w:val="20"/>
        </w:rPr>
      </w:pPr>
      <w:r w:rsidRPr="00253613">
        <w:rPr>
          <w:sz w:val="20"/>
          <w:szCs w:val="20"/>
        </w:rPr>
        <w:t>4.</w:t>
      </w:r>
      <w:r w:rsidRPr="00253613">
        <w:rPr>
          <w:sz w:val="20"/>
          <w:szCs w:val="20"/>
        </w:rPr>
        <w:tab/>
        <w:t>Munford RS, Sussuarana de Vasconcelos ZJ, Phillips CJ, Gelli DS, Gorman GW, Risi JB, et al. Eradication of Carriage of Neisseria meningitidis in Families: A Study in Brazil. Journal of Infectious Diseases. 1974;129(6):644-9.</w:t>
      </w:r>
    </w:p>
    <w:p w14:paraId="27E3CD56" w14:textId="77777777" w:rsidR="00753DC3" w:rsidRPr="00253613" w:rsidRDefault="00753DC3" w:rsidP="00753DC3">
      <w:pPr>
        <w:pStyle w:val="EndNoteBibliography"/>
        <w:spacing w:after="0"/>
        <w:rPr>
          <w:sz w:val="20"/>
          <w:szCs w:val="20"/>
        </w:rPr>
      </w:pPr>
      <w:r w:rsidRPr="00253613">
        <w:rPr>
          <w:sz w:val="20"/>
          <w:szCs w:val="20"/>
        </w:rPr>
        <w:t>5.</w:t>
      </w:r>
      <w:r w:rsidRPr="00253613">
        <w:rPr>
          <w:sz w:val="20"/>
          <w:szCs w:val="20"/>
        </w:rPr>
        <w:tab/>
        <w:t>Schwartz B. Chemoprophylaxis for Bacterial Infections: Principles of and Application to Meningococcal Infections. Review of Infectious Diseases. 1991;13(Supplement 2):S170-S3.</w:t>
      </w:r>
    </w:p>
    <w:p w14:paraId="69491902" w14:textId="77777777" w:rsidR="00753DC3" w:rsidRPr="00253613" w:rsidRDefault="00753DC3" w:rsidP="00753DC3">
      <w:pPr>
        <w:pStyle w:val="EndNoteBibliography"/>
        <w:spacing w:after="0"/>
        <w:rPr>
          <w:sz w:val="20"/>
          <w:szCs w:val="20"/>
        </w:rPr>
      </w:pPr>
      <w:r w:rsidRPr="00253613">
        <w:rPr>
          <w:sz w:val="20"/>
          <w:szCs w:val="20"/>
        </w:rPr>
        <w:t>6.</w:t>
      </w:r>
      <w:r w:rsidRPr="00253613">
        <w:rPr>
          <w:sz w:val="20"/>
          <w:szCs w:val="20"/>
        </w:rPr>
        <w:tab/>
        <w:t>Carman WF, Elder AG, Wallace LA, McAulay K, Walker A, Murray GD, et al. Effects of influenza vaccination of health-care workers on mortality of elderly people in long-term care: a randomised controlled trial. The Lancet. 2000;355(9198):93-7.</w:t>
      </w:r>
    </w:p>
    <w:p w14:paraId="3451477B" w14:textId="77777777" w:rsidR="00753DC3" w:rsidRPr="00253613" w:rsidRDefault="00753DC3" w:rsidP="00753DC3">
      <w:pPr>
        <w:pStyle w:val="EndNoteBibliography"/>
        <w:spacing w:after="0"/>
        <w:rPr>
          <w:sz w:val="20"/>
          <w:szCs w:val="20"/>
        </w:rPr>
      </w:pPr>
      <w:r w:rsidRPr="00253613">
        <w:rPr>
          <w:sz w:val="20"/>
          <w:szCs w:val="20"/>
        </w:rPr>
        <w:t>7.</w:t>
      </w:r>
      <w:r w:rsidRPr="00253613">
        <w:rPr>
          <w:sz w:val="20"/>
          <w:szCs w:val="20"/>
        </w:rPr>
        <w:tab/>
        <w:t>Potter J, Stott DJ, Roberts MA, Elder AG, O'Donnell B, Knight PV, et al. Influenza vaccination of health care workers in long-term-care hospitals reduces the mortality of elderly patients. J Infect Dis. 1997;175(1):1-6.</w:t>
      </w:r>
    </w:p>
    <w:p w14:paraId="2D3006C9" w14:textId="77777777" w:rsidR="00753DC3" w:rsidRPr="00253613" w:rsidRDefault="00753DC3" w:rsidP="00753DC3">
      <w:pPr>
        <w:pStyle w:val="EndNoteBibliography"/>
        <w:spacing w:after="0"/>
        <w:rPr>
          <w:sz w:val="20"/>
          <w:szCs w:val="20"/>
        </w:rPr>
      </w:pPr>
      <w:r w:rsidRPr="00253613">
        <w:rPr>
          <w:sz w:val="20"/>
          <w:szCs w:val="20"/>
        </w:rPr>
        <w:t>8.</w:t>
      </w:r>
      <w:r w:rsidRPr="00253613">
        <w:rPr>
          <w:sz w:val="20"/>
          <w:szCs w:val="20"/>
        </w:rPr>
        <w:tab/>
        <w:t>Lemaitre M, Meret T, Rothan-Tondeur M, Belmin J, Lejonc J-L, Luquel L, et al. Effect of Influenza Vaccination of Nursing Home Staff on Mortality of Residents: A Cluster-Randomized Trial. Journal of the American Geriatrics Society. 2009;57(9):1580-6.</w:t>
      </w:r>
    </w:p>
    <w:p w14:paraId="26812357" w14:textId="77777777" w:rsidR="00753DC3" w:rsidRPr="00253613" w:rsidRDefault="00753DC3" w:rsidP="00753DC3">
      <w:pPr>
        <w:pStyle w:val="EndNoteBibliography"/>
        <w:spacing w:after="0"/>
        <w:rPr>
          <w:sz w:val="20"/>
          <w:szCs w:val="20"/>
        </w:rPr>
      </w:pPr>
      <w:r w:rsidRPr="00253613">
        <w:rPr>
          <w:sz w:val="20"/>
          <w:szCs w:val="20"/>
        </w:rPr>
        <w:t>9.</w:t>
      </w:r>
      <w:r w:rsidRPr="00253613">
        <w:rPr>
          <w:sz w:val="20"/>
          <w:szCs w:val="20"/>
        </w:rPr>
        <w:tab/>
        <w:t>Rea H, McAuley S, Stewart A, Lamont C, Roseman P, Didsbury P. A chronic disease management programme can reduce days in hospital for patients with chronic obstructive pulmonary disease. Internal Medicine Journal. 2004;34(11):608-14.</w:t>
      </w:r>
    </w:p>
    <w:p w14:paraId="43357DAC" w14:textId="77777777" w:rsidR="00753DC3" w:rsidRPr="00253613" w:rsidRDefault="00753DC3" w:rsidP="00753DC3">
      <w:pPr>
        <w:pStyle w:val="EndNoteBibliography"/>
        <w:spacing w:after="0"/>
        <w:rPr>
          <w:sz w:val="20"/>
          <w:szCs w:val="20"/>
        </w:rPr>
      </w:pPr>
      <w:r w:rsidRPr="00253613">
        <w:rPr>
          <w:sz w:val="20"/>
          <w:szCs w:val="20"/>
        </w:rPr>
        <w:t>10.</w:t>
      </w:r>
      <w:r w:rsidRPr="00253613">
        <w:rPr>
          <w:sz w:val="20"/>
          <w:szCs w:val="20"/>
        </w:rPr>
        <w:tab/>
        <w:t>Wood-Baker R, McGlone S, Venn A, Walters EH. Written action plans in chronic obstructive pulmonary disease increase appropriate treatment for acute exacerbations. Respirology. 2006;11(5):619-26.</w:t>
      </w:r>
    </w:p>
    <w:p w14:paraId="76230ABE" w14:textId="77777777" w:rsidR="00753DC3" w:rsidRPr="00253613" w:rsidRDefault="00753DC3" w:rsidP="00753DC3">
      <w:pPr>
        <w:pStyle w:val="EndNoteBibliography"/>
        <w:spacing w:after="0"/>
        <w:rPr>
          <w:sz w:val="20"/>
          <w:szCs w:val="20"/>
        </w:rPr>
      </w:pPr>
      <w:r w:rsidRPr="00253613">
        <w:rPr>
          <w:sz w:val="20"/>
          <w:szCs w:val="20"/>
        </w:rPr>
        <w:t>11.</w:t>
      </w:r>
      <w:r w:rsidRPr="00253613">
        <w:rPr>
          <w:sz w:val="20"/>
          <w:szCs w:val="20"/>
        </w:rPr>
        <w:tab/>
        <w:t>Bethge M, Herbold D, Trowitzsch L, Jacobi C. Work status and health-related quality of life following multimodal work hardening: A cluster randomised trial. Journal of Back and Musculoskeletal Rehabilitation. 2011;24(3):161-72.</w:t>
      </w:r>
    </w:p>
    <w:p w14:paraId="3960245E" w14:textId="77777777" w:rsidR="00753DC3" w:rsidRPr="00253613" w:rsidRDefault="00753DC3" w:rsidP="00753DC3">
      <w:pPr>
        <w:pStyle w:val="EndNoteBibliography"/>
        <w:spacing w:after="0"/>
        <w:rPr>
          <w:sz w:val="20"/>
          <w:szCs w:val="20"/>
        </w:rPr>
      </w:pPr>
      <w:r w:rsidRPr="00253613">
        <w:rPr>
          <w:sz w:val="20"/>
          <w:szCs w:val="20"/>
        </w:rPr>
        <w:t>12.</w:t>
      </w:r>
      <w:r w:rsidRPr="00253613">
        <w:rPr>
          <w:sz w:val="20"/>
          <w:szCs w:val="20"/>
        </w:rPr>
        <w:tab/>
        <w:t>Loisel P, Abenhaim L, Durand P, Esdaile JM, Suissa S, Gosselin L, et al. A Population‐Based, Randomized Clinical Trial on Back Pain Management. Spine. 1997;22(24):2911-8.</w:t>
      </w:r>
    </w:p>
    <w:p w14:paraId="3860020A" w14:textId="77777777" w:rsidR="00753DC3" w:rsidRPr="00253613" w:rsidRDefault="00753DC3" w:rsidP="00753DC3">
      <w:pPr>
        <w:pStyle w:val="EndNoteBibliography"/>
        <w:spacing w:after="0"/>
        <w:rPr>
          <w:sz w:val="20"/>
          <w:szCs w:val="20"/>
        </w:rPr>
      </w:pPr>
      <w:r w:rsidRPr="00253613">
        <w:rPr>
          <w:sz w:val="20"/>
          <w:szCs w:val="20"/>
        </w:rPr>
        <w:t>13.</w:t>
      </w:r>
      <w:r w:rsidRPr="00253613">
        <w:rPr>
          <w:sz w:val="20"/>
          <w:szCs w:val="20"/>
        </w:rPr>
        <w:tab/>
        <w:t>Segnan N, Armaroli P, Bonelli L, Risio M, Sciallero S, Zappa M, et al. Once-Only Sigmoidoscopy in Colorectal Cancer Screening: Follow-up Findings of the Italian Randomized Controlled Trial—SCORE. Journal of the National Cancer Institute. 2011;103(17):1310-22.</w:t>
      </w:r>
    </w:p>
    <w:p w14:paraId="563B15F2" w14:textId="77777777" w:rsidR="00753DC3" w:rsidRPr="00253613" w:rsidRDefault="00753DC3" w:rsidP="00753DC3">
      <w:pPr>
        <w:pStyle w:val="EndNoteBibliography"/>
        <w:spacing w:after="0"/>
        <w:rPr>
          <w:sz w:val="20"/>
          <w:szCs w:val="20"/>
        </w:rPr>
      </w:pPr>
      <w:r w:rsidRPr="00253613">
        <w:rPr>
          <w:sz w:val="20"/>
          <w:szCs w:val="20"/>
        </w:rPr>
        <w:t>14.</w:t>
      </w:r>
      <w:r w:rsidRPr="00253613">
        <w:rPr>
          <w:sz w:val="20"/>
          <w:szCs w:val="20"/>
        </w:rPr>
        <w:tab/>
        <w:t>Coleman TE. The Effects of Age and Exposure to Mental Illness Educational Material on Student Nurses' Attitudes Toward the Mentally Ill: Hofstra University; 2005.</w:t>
      </w:r>
    </w:p>
    <w:p w14:paraId="33C5B65D" w14:textId="77777777" w:rsidR="00753DC3" w:rsidRPr="00253613" w:rsidRDefault="00753DC3" w:rsidP="00753DC3">
      <w:pPr>
        <w:pStyle w:val="EndNoteBibliography"/>
        <w:spacing w:after="0"/>
        <w:rPr>
          <w:sz w:val="20"/>
          <w:szCs w:val="20"/>
        </w:rPr>
      </w:pPr>
      <w:r w:rsidRPr="00253613">
        <w:rPr>
          <w:sz w:val="20"/>
          <w:szCs w:val="20"/>
        </w:rPr>
        <w:t>15.</w:t>
      </w:r>
      <w:r w:rsidRPr="00253613">
        <w:rPr>
          <w:sz w:val="20"/>
          <w:szCs w:val="20"/>
        </w:rPr>
        <w:tab/>
        <w:t>Penn DL, Chamberlin C, Mueser KT. Effects of a documentary film about schizophrenia on psychiatric stigma. Schizophrenia bulletin. 2003;29(2):383.</w:t>
      </w:r>
    </w:p>
    <w:p w14:paraId="42F1D245" w14:textId="77777777" w:rsidR="00753DC3" w:rsidRPr="00253613" w:rsidRDefault="00753DC3" w:rsidP="00753DC3">
      <w:pPr>
        <w:pStyle w:val="EndNoteBibliography"/>
        <w:spacing w:after="0"/>
        <w:rPr>
          <w:sz w:val="20"/>
          <w:szCs w:val="20"/>
        </w:rPr>
      </w:pPr>
      <w:r w:rsidRPr="00253613">
        <w:rPr>
          <w:sz w:val="20"/>
          <w:szCs w:val="20"/>
        </w:rPr>
        <w:t>16.</w:t>
      </w:r>
      <w:r w:rsidRPr="00253613">
        <w:rPr>
          <w:sz w:val="20"/>
          <w:szCs w:val="20"/>
        </w:rPr>
        <w:tab/>
        <w:t>Solberg LI, Asche SA, Sepucha K, Thygeson NM, Madden JE, Morrissey L, et al. Informed choice assistance for women making uterine fibroid treatment decisions: a practical clinical trial. Medical Decision Making. 2009.</w:t>
      </w:r>
    </w:p>
    <w:p w14:paraId="521C7BA7" w14:textId="77777777" w:rsidR="00753DC3" w:rsidRPr="00253613" w:rsidRDefault="00753DC3" w:rsidP="00753DC3">
      <w:pPr>
        <w:pStyle w:val="EndNoteBibliography"/>
        <w:spacing w:after="0"/>
        <w:rPr>
          <w:sz w:val="20"/>
          <w:szCs w:val="20"/>
        </w:rPr>
      </w:pPr>
      <w:r w:rsidRPr="00253613">
        <w:rPr>
          <w:sz w:val="20"/>
          <w:szCs w:val="20"/>
        </w:rPr>
        <w:t>17.</w:t>
      </w:r>
      <w:r w:rsidRPr="00253613">
        <w:rPr>
          <w:sz w:val="20"/>
          <w:szCs w:val="20"/>
        </w:rPr>
        <w:tab/>
        <w:t>Paci E, Barneschi M, Miccinesi G, Falchi S, Metrangolo L, Novelli G. Informed consent and patient participation in the medical encounter: a list of questions for an informed choice about the type of anaesthesia. European journal of anaesthesiology. 1999;16(3):160-5.</w:t>
      </w:r>
    </w:p>
    <w:p w14:paraId="29C0A6A9" w14:textId="77777777" w:rsidR="00753DC3" w:rsidRPr="00253613" w:rsidRDefault="00753DC3" w:rsidP="00753DC3">
      <w:pPr>
        <w:pStyle w:val="EndNoteBibliography"/>
        <w:spacing w:after="0"/>
        <w:rPr>
          <w:sz w:val="20"/>
          <w:szCs w:val="20"/>
        </w:rPr>
      </w:pPr>
      <w:r w:rsidRPr="00253613">
        <w:rPr>
          <w:sz w:val="20"/>
          <w:szCs w:val="20"/>
        </w:rPr>
        <w:t>18.</w:t>
      </w:r>
      <w:r w:rsidRPr="00253613">
        <w:rPr>
          <w:sz w:val="20"/>
          <w:szCs w:val="20"/>
        </w:rPr>
        <w:tab/>
        <w:t>Blankenstein AH. Somatising patients in general practice: reattribution, a promising approach. 2001.</w:t>
      </w:r>
    </w:p>
    <w:p w14:paraId="5EC677EF" w14:textId="77777777" w:rsidR="00753DC3" w:rsidRPr="00253613" w:rsidRDefault="00753DC3" w:rsidP="00753DC3">
      <w:pPr>
        <w:pStyle w:val="EndNoteBibliography"/>
        <w:spacing w:after="0"/>
        <w:rPr>
          <w:sz w:val="20"/>
          <w:szCs w:val="20"/>
        </w:rPr>
      </w:pPr>
      <w:r w:rsidRPr="00253613">
        <w:rPr>
          <w:sz w:val="20"/>
          <w:szCs w:val="20"/>
        </w:rPr>
        <w:t>19.</w:t>
      </w:r>
      <w:r w:rsidRPr="00253613">
        <w:rPr>
          <w:sz w:val="20"/>
          <w:szCs w:val="20"/>
        </w:rPr>
        <w:tab/>
        <w:t>Larisch A, Schweickhardt A, Wirsching M, Fritzsche K. Psychosocial interventions for somatizing patients by the general practitioner: a randomized controlled trial. Journal of psychosomatic research. 2004;57(6):507-14.</w:t>
      </w:r>
    </w:p>
    <w:p w14:paraId="7EF40428" w14:textId="77777777" w:rsidR="00753DC3" w:rsidRPr="00253613" w:rsidRDefault="00753DC3" w:rsidP="00753DC3">
      <w:pPr>
        <w:pStyle w:val="EndNoteBibliography"/>
        <w:spacing w:after="0"/>
        <w:rPr>
          <w:sz w:val="20"/>
          <w:szCs w:val="20"/>
        </w:rPr>
      </w:pPr>
      <w:r w:rsidRPr="00253613">
        <w:rPr>
          <w:sz w:val="20"/>
          <w:szCs w:val="20"/>
        </w:rPr>
        <w:t>20.</w:t>
      </w:r>
      <w:r w:rsidRPr="00253613">
        <w:rPr>
          <w:sz w:val="20"/>
          <w:szCs w:val="20"/>
        </w:rPr>
        <w:tab/>
        <w:t>Morriss R, Dowrick C, Salmon P, Peters S, Dunn G, Rogers A, et al. Cluster randomised controlled trial of training practices in reattribution for medically unexplained symptoms. The British Journal of Psychiatry. 2007;191(6):536-42.</w:t>
      </w:r>
    </w:p>
    <w:p w14:paraId="725067CB" w14:textId="77777777" w:rsidR="00753DC3" w:rsidRPr="00253613" w:rsidRDefault="00753DC3" w:rsidP="00753DC3">
      <w:pPr>
        <w:pStyle w:val="EndNoteBibliography"/>
        <w:spacing w:after="0"/>
        <w:rPr>
          <w:sz w:val="20"/>
          <w:szCs w:val="20"/>
        </w:rPr>
      </w:pPr>
      <w:r w:rsidRPr="00253613">
        <w:rPr>
          <w:sz w:val="20"/>
          <w:szCs w:val="20"/>
        </w:rPr>
        <w:t>21.</w:t>
      </w:r>
      <w:r w:rsidRPr="00253613">
        <w:rPr>
          <w:sz w:val="20"/>
          <w:szCs w:val="20"/>
        </w:rPr>
        <w:tab/>
        <w:t>Rief W, Martin A, Rauh E, Zech T, Bender A. Evaluation of general practitioners’ training: how to manage patients with unexplained physical symptoms. Psychosomatics. 2006;47(4):304-11.</w:t>
      </w:r>
    </w:p>
    <w:p w14:paraId="11AABAEE" w14:textId="77777777" w:rsidR="00753DC3" w:rsidRPr="00253613" w:rsidRDefault="00753DC3" w:rsidP="00753DC3">
      <w:pPr>
        <w:pStyle w:val="EndNoteBibliography"/>
        <w:spacing w:after="0"/>
        <w:rPr>
          <w:sz w:val="20"/>
          <w:szCs w:val="20"/>
        </w:rPr>
      </w:pPr>
      <w:r w:rsidRPr="00253613">
        <w:rPr>
          <w:sz w:val="20"/>
          <w:szCs w:val="20"/>
        </w:rPr>
        <w:t>22.</w:t>
      </w:r>
      <w:r w:rsidRPr="00253613">
        <w:rPr>
          <w:sz w:val="20"/>
          <w:szCs w:val="20"/>
        </w:rPr>
        <w:tab/>
        <w:t>Rosendal M, Olesen F, Fink P, Toft T, Sokolowski I, Bro F. A randomized controlled trial of brief training in the assessment and treatment of somatization in primary care: effects on patient outcome. General hospital psychiatry. 2007;29(4):364-73.</w:t>
      </w:r>
    </w:p>
    <w:p w14:paraId="5DD1EA64" w14:textId="77777777" w:rsidR="00753DC3" w:rsidRPr="00253613" w:rsidRDefault="00753DC3" w:rsidP="00753DC3">
      <w:pPr>
        <w:pStyle w:val="EndNoteBibliography"/>
        <w:spacing w:after="0"/>
        <w:rPr>
          <w:sz w:val="20"/>
          <w:szCs w:val="20"/>
        </w:rPr>
      </w:pPr>
      <w:r w:rsidRPr="00253613">
        <w:rPr>
          <w:sz w:val="20"/>
          <w:szCs w:val="20"/>
        </w:rPr>
        <w:lastRenderedPageBreak/>
        <w:t>23.</w:t>
      </w:r>
      <w:r w:rsidRPr="00253613">
        <w:rPr>
          <w:sz w:val="20"/>
          <w:szCs w:val="20"/>
        </w:rPr>
        <w:tab/>
        <w:t>Toft T, Rosendal M, Ørnbøl E, Olesen F, Frostholm L, Fink P. Training general practitioners in the treatment of functional somatic symptoms: effects on patient health in a cluster-randomised controlled trial (the Functional Illness in Primary Care study). Psychotherapy and psychosomatics. 2010;79(4):227-37.</w:t>
      </w:r>
    </w:p>
    <w:p w14:paraId="5919E56E" w14:textId="77777777" w:rsidR="00753DC3" w:rsidRPr="00253613" w:rsidRDefault="00753DC3" w:rsidP="00753DC3">
      <w:pPr>
        <w:pStyle w:val="EndNoteBibliography"/>
        <w:spacing w:after="0"/>
        <w:rPr>
          <w:sz w:val="20"/>
          <w:szCs w:val="20"/>
        </w:rPr>
      </w:pPr>
      <w:r w:rsidRPr="00253613">
        <w:rPr>
          <w:sz w:val="20"/>
          <w:szCs w:val="20"/>
        </w:rPr>
        <w:t>24.</w:t>
      </w:r>
      <w:r w:rsidRPr="00253613">
        <w:rPr>
          <w:sz w:val="20"/>
          <w:szCs w:val="20"/>
        </w:rPr>
        <w:tab/>
        <w:t>Whitehead L, Campion P. Can general practitioners manage chronic fatigue syndrome? A controlled trial. Journal of Chronic Fatigue Syndrome. 2002;10(1):55-64.</w:t>
      </w:r>
    </w:p>
    <w:p w14:paraId="51838467" w14:textId="77777777" w:rsidR="00753DC3" w:rsidRPr="00253613" w:rsidRDefault="00753DC3" w:rsidP="00753DC3">
      <w:pPr>
        <w:pStyle w:val="EndNoteBibliography"/>
        <w:spacing w:after="0"/>
        <w:rPr>
          <w:sz w:val="20"/>
          <w:szCs w:val="20"/>
        </w:rPr>
      </w:pPr>
      <w:r w:rsidRPr="00253613">
        <w:rPr>
          <w:sz w:val="20"/>
          <w:szCs w:val="20"/>
        </w:rPr>
        <w:t>25.</w:t>
      </w:r>
      <w:r w:rsidRPr="00253613">
        <w:rPr>
          <w:sz w:val="20"/>
          <w:szCs w:val="20"/>
        </w:rPr>
        <w:tab/>
        <w:t>Rude SS. Relative benefits of assertion or cognitive self-control treatment for depression as a function of proficiency in each domain. Journal of consulting and clinical psychology. 1986;54(3):390.</w:t>
      </w:r>
    </w:p>
    <w:p w14:paraId="3D7B3C49" w14:textId="77777777" w:rsidR="00753DC3" w:rsidRPr="00253613" w:rsidRDefault="00753DC3" w:rsidP="00753DC3">
      <w:pPr>
        <w:pStyle w:val="EndNoteBibliography"/>
        <w:spacing w:after="0"/>
        <w:rPr>
          <w:sz w:val="20"/>
          <w:szCs w:val="20"/>
        </w:rPr>
      </w:pPr>
      <w:r w:rsidRPr="00253613">
        <w:rPr>
          <w:sz w:val="20"/>
          <w:szCs w:val="20"/>
        </w:rPr>
        <w:t>26.</w:t>
      </w:r>
      <w:r w:rsidRPr="00253613">
        <w:rPr>
          <w:sz w:val="20"/>
          <w:szCs w:val="20"/>
        </w:rPr>
        <w:tab/>
        <w:t>Ciliberto MA, Sandige H, Ndekha MJ, Ashorn P, Briend A, Ciliberto HM, et al. Comparison of home-based therapy with ready-to-use therapeutic food with standard therapy in the treatment of malnourished Malawian children: a controlled, clinical effectiveness trial. The American journal of clinical nutrition. 2005;81(4):864-70.</w:t>
      </w:r>
    </w:p>
    <w:p w14:paraId="3BC48055" w14:textId="77777777" w:rsidR="00753DC3" w:rsidRPr="00253613" w:rsidRDefault="00753DC3" w:rsidP="00753DC3">
      <w:pPr>
        <w:pStyle w:val="EndNoteBibliography"/>
        <w:spacing w:after="0"/>
        <w:rPr>
          <w:sz w:val="20"/>
          <w:szCs w:val="20"/>
        </w:rPr>
      </w:pPr>
      <w:r w:rsidRPr="00253613">
        <w:rPr>
          <w:sz w:val="20"/>
          <w:szCs w:val="20"/>
        </w:rPr>
        <w:t>27.</w:t>
      </w:r>
      <w:r w:rsidRPr="00253613">
        <w:rPr>
          <w:sz w:val="20"/>
          <w:szCs w:val="20"/>
        </w:rPr>
        <w:tab/>
        <w:t>Manary MJ, Ndkeha M, Ashorn P, Maleta K, Briend A. Home based therapy for severe malnutrition with ready-to-use food. Archives of Disease in Childhood. 2004;89(6):557-61.</w:t>
      </w:r>
    </w:p>
    <w:p w14:paraId="7C7BFF1D" w14:textId="77777777" w:rsidR="00753DC3" w:rsidRPr="00253613" w:rsidRDefault="00753DC3" w:rsidP="00753DC3">
      <w:pPr>
        <w:pStyle w:val="EndNoteBibliography"/>
        <w:spacing w:after="0"/>
        <w:rPr>
          <w:sz w:val="20"/>
          <w:szCs w:val="20"/>
        </w:rPr>
      </w:pPr>
      <w:r w:rsidRPr="00253613">
        <w:rPr>
          <w:sz w:val="20"/>
          <w:szCs w:val="20"/>
        </w:rPr>
        <w:t>28.</w:t>
      </w:r>
      <w:r w:rsidRPr="00253613">
        <w:rPr>
          <w:sz w:val="20"/>
          <w:szCs w:val="20"/>
        </w:rPr>
        <w:tab/>
        <w:t>Ndekha M, Manary M, Ashorn P, Briend A. Home‐based therapy with ready‐to‐use therapeutic food is of benefit to malnourished, HIV‐infected Malawian children. Acta Paediatrica. 2005;94(2):222-5.</w:t>
      </w:r>
    </w:p>
    <w:p w14:paraId="3BF6EB41" w14:textId="77777777" w:rsidR="00753DC3" w:rsidRPr="00253613" w:rsidRDefault="00753DC3" w:rsidP="00753DC3">
      <w:pPr>
        <w:pStyle w:val="EndNoteBibliography"/>
        <w:spacing w:after="0"/>
        <w:rPr>
          <w:sz w:val="20"/>
          <w:szCs w:val="20"/>
        </w:rPr>
      </w:pPr>
      <w:r w:rsidRPr="00253613">
        <w:rPr>
          <w:sz w:val="20"/>
          <w:szCs w:val="20"/>
        </w:rPr>
        <w:t>29.</w:t>
      </w:r>
      <w:r w:rsidRPr="00253613">
        <w:rPr>
          <w:sz w:val="20"/>
          <w:szCs w:val="20"/>
        </w:rPr>
        <w:tab/>
        <w:t>Ackatia-Armah RS, McDonald C, Doumbia S, Brown KH. Effect of selected dietary regimens on recovery from moderate acute malnutrition in young Malian children. The FASEB Journal. 2012;26(1_MeetingAbstracts):1031.10.</w:t>
      </w:r>
    </w:p>
    <w:p w14:paraId="0AABEFDD" w14:textId="77777777" w:rsidR="00753DC3" w:rsidRPr="00253613" w:rsidRDefault="00753DC3" w:rsidP="00753DC3">
      <w:pPr>
        <w:pStyle w:val="EndNoteBibliography"/>
        <w:spacing w:after="0"/>
        <w:rPr>
          <w:sz w:val="20"/>
          <w:szCs w:val="20"/>
        </w:rPr>
      </w:pPr>
      <w:r w:rsidRPr="00253613">
        <w:rPr>
          <w:sz w:val="20"/>
          <w:szCs w:val="20"/>
        </w:rPr>
        <w:t>30.</w:t>
      </w:r>
      <w:r w:rsidRPr="00253613">
        <w:rPr>
          <w:sz w:val="20"/>
          <w:szCs w:val="20"/>
        </w:rPr>
        <w:tab/>
        <w:t>Karakochuk C, van den Briel T, Stephens D, Zlotkin S. Treatment of moderate acute malnutrition with ready-to-use supplementary food results in higher overall recovery rates compared with a corn-soya blend in children in southern Ethiopia: an operations research trial. The American journal of clinical nutrition. 2012;96(4):911-6.</w:t>
      </w:r>
    </w:p>
    <w:p w14:paraId="011D9D33" w14:textId="77777777" w:rsidR="00753DC3" w:rsidRPr="00253613" w:rsidRDefault="00753DC3" w:rsidP="00753DC3">
      <w:pPr>
        <w:pStyle w:val="EndNoteBibliography"/>
        <w:spacing w:after="0"/>
        <w:rPr>
          <w:sz w:val="20"/>
          <w:szCs w:val="20"/>
        </w:rPr>
      </w:pPr>
      <w:r w:rsidRPr="00253613">
        <w:rPr>
          <w:sz w:val="20"/>
          <w:szCs w:val="20"/>
        </w:rPr>
        <w:t>31.</w:t>
      </w:r>
      <w:r w:rsidRPr="00253613">
        <w:rPr>
          <w:sz w:val="20"/>
          <w:szCs w:val="20"/>
        </w:rPr>
        <w:tab/>
        <w:t>Andersen SJ. The effects of acquaintance rape prevention programming on male athletes' sexual and dating attitudes: University of Wisconsin-La Crosse; 1992.</w:t>
      </w:r>
    </w:p>
    <w:p w14:paraId="68244B92" w14:textId="77777777" w:rsidR="00753DC3" w:rsidRPr="00253613" w:rsidRDefault="00753DC3" w:rsidP="00753DC3">
      <w:pPr>
        <w:pStyle w:val="EndNoteBibliography"/>
        <w:spacing w:after="0"/>
        <w:rPr>
          <w:sz w:val="20"/>
          <w:szCs w:val="20"/>
        </w:rPr>
      </w:pPr>
      <w:r w:rsidRPr="00253613">
        <w:rPr>
          <w:sz w:val="20"/>
          <w:szCs w:val="20"/>
        </w:rPr>
        <w:t>32.</w:t>
      </w:r>
      <w:r w:rsidRPr="00253613">
        <w:rPr>
          <w:sz w:val="20"/>
          <w:szCs w:val="20"/>
        </w:rPr>
        <w:tab/>
        <w:t>Anderson L, Stoelb MP, Duggan P, Hieger B, Kling KH, Payne JP. The effectiveness of two types of rape prevention programs in changing the rape-supportive attitudes of college students. Journal of College Student Development. 1998.</w:t>
      </w:r>
    </w:p>
    <w:p w14:paraId="53741A06" w14:textId="77777777" w:rsidR="00753DC3" w:rsidRPr="00253613" w:rsidRDefault="00753DC3" w:rsidP="00753DC3">
      <w:pPr>
        <w:pStyle w:val="EndNoteBibliography"/>
        <w:spacing w:after="0"/>
        <w:rPr>
          <w:sz w:val="20"/>
          <w:szCs w:val="20"/>
        </w:rPr>
      </w:pPr>
      <w:r w:rsidRPr="00253613">
        <w:rPr>
          <w:sz w:val="20"/>
          <w:szCs w:val="20"/>
        </w:rPr>
        <w:t>33.</w:t>
      </w:r>
      <w:r w:rsidRPr="00253613">
        <w:rPr>
          <w:sz w:val="20"/>
          <w:szCs w:val="20"/>
        </w:rPr>
        <w:tab/>
        <w:t>Avery-Leaf S, Cascardi M, O'leary KD, Cano A. Efficacy of a dating violence prevention program on attitudes justifying aggression. Journal of Adolescent Health. 1997;21(1):11-7.</w:t>
      </w:r>
    </w:p>
    <w:p w14:paraId="28173265" w14:textId="77777777" w:rsidR="00753DC3" w:rsidRPr="00253613" w:rsidRDefault="00753DC3" w:rsidP="00753DC3">
      <w:pPr>
        <w:pStyle w:val="EndNoteBibliography"/>
        <w:spacing w:after="0"/>
        <w:rPr>
          <w:sz w:val="20"/>
          <w:szCs w:val="20"/>
        </w:rPr>
      </w:pPr>
      <w:r w:rsidRPr="00253613">
        <w:rPr>
          <w:sz w:val="20"/>
          <w:szCs w:val="20"/>
        </w:rPr>
        <w:t>34.</w:t>
      </w:r>
      <w:r w:rsidRPr="00253613">
        <w:rPr>
          <w:sz w:val="20"/>
          <w:szCs w:val="20"/>
        </w:rPr>
        <w:tab/>
        <w:t>Boulter C. Effects of an acquaintance rape prevention program on male college students' endorsements of rape myth beliefs and sexually coercive behaviors: Washington State University; 1997.</w:t>
      </w:r>
    </w:p>
    <w:p w14:paraId="1CF51AD8" w14:textId="77777777" w:rsidR="00753DC3" w:rsidRPr="00253613" w:rsidRDefault="00753DC3" w:rsidP="00753DC3">
      <w:pPr>
        <w:pStyle w:val="EndNoteBibliography"/>
        <w:spacing w:after="0"/>
        <w:rPr>
          <w:sz w:val="20"/>
          <w:szCs w:val="20"/>
        </w:rPr>
      </w:pPr>
      <w:r w:rsidRPr="00253613">
        <w:rPr>
          <w:sz w:val="20"/>
          <w:szCs w:val="20"/>
        </w:rPr>
        <w:t>35.</w:t>
      </w:r>
      <w:r w:rsidRPr="00253613">
        <w:rPr>
          <w:sz w:val="20"/>
          <w:szCs w:val="20"/>
        </w:rPr>
        <w:tab/>
        <w:t>Breitenbecher KH, Gidycz CA. An empirical evaluation of a program designed to reduce the risk of multiple sexual victimization. Journal of Interpersonal Violence. 1998;13(4):472-88.</w:t>
      </w:r>
    </w:p>
    <w:p w14:paraId="02139542" w14:textId="77777777" w:rsidR="00753DC3" w:rsidRPr="00253613" w:rsidRDefault="00753DC3" w:rsidP="00753DC3">
      <w:pPr>
        <w:pStyle w:val="EndNoteBibliography"/>
        <w:spacing w:after="0"/>
        <w:rPr>
          <w:sz w:val="20"/>
          <w:szCs w:val="20"/>
        </w:rPr>
      </w:pPr>
      <w:r w:rsidRPr="00253613">
        <w:rPr>
          <w:sz w:val="20"/>
          <w:szCs w:val="20"/>
        </w:rPr>
        <w:t>36.</w:t>
      </w:r>
      <w:r w:rsidRPr="00253613">
        <w:rPr>
          <w:sz w:val="20"/>
          <w:szCs w:val="20"/>
        </w:rPr>
        <w:tab/>
        <w:t>Fay KE, Medway FJ. An acquaintance rape education program for students transitioning to high school. Sex education. 2006;6(3):223-36.</w:t>
      </w:r>
    </w:p>
    <w:p w14:paraId="4451AEB6" w14:textId="77777777" w:rsidR="00753DC3" w:rsidRPr="00253613" w:rsidRDefault="00753DC3" w:rsidP="00753DC3">
      <w:pPr>
        <w:pStyle w:val="EndNoteBibliography"/>
        <w:spacing w:after="0"/>
        <w:rPr>
          <w:sz w:val="20"/>
          <w:szCs w:val="20"/>
        </w:rPr>
      </w:pPr>
      <w:r w:rsidRPr="00253613">
        <w:rPr>
          <w:sz w:val="20"/>
          <w:szCs w:val="20"/>
        </w:rPr>
        <w:t>37.</w:t>
      </w:r>
      <w:r w:rsidRPr="00253613">
        <w:rPr>
          <w:sz w:val="20"/>
          <w:szCs w:val="20"/>
        </w:rPr>
        <w:tab/>
        <w:t>Foshee VA, Bauman KE, Arriaga XB, Helms RW, Koch GG, Linder GF. An evaluation of Safe Dates, an adolescent dating violence prevention program. American journal of public health. 1998;88(1):45-50.</w:t>
      </w:r>
    </w:p>
    <w:p w14:paraId="0CA85CA1" w14:textId="77777777" w:rsidR="00753DC3" w:rsidRPr="00253613" w:rsidRDefault="00753DC3" w:rsidP="00753DC3">
      <w:pPr>
        <w:pStyle w:val="EndNoteBibliography"/>
        <w:spacing w:after="0"/>
        <w:rPr>
          <w:sz w:val="20"/>
          <w:szCs w:val="20"/>
        </w:rPr>
      </w:pPr>
      <w:r w:rsidRPr="00253613">
        <w:rPr>
          <w:sz w:val="20"/>
          <w:szCs w:val="20"/>
        </w:rPr>
        <w:t>38.</w:t>
      </w:r>
      <w:r w:rsidRPr="00253613">
        <w:rPr>
          <w:sz w:val="20"/>
          <w:szCs w:val="20"/>
        </w:rPr>
        <w:tab/>
        <w:t>Foubert JD, Marriott KA. Effects of a sexual assault peer education program on men’s belief in rape myths. Sex Roles. 1997;36(3-4):259-68.</w:t>
      </w:r>
    </w:p>
    <w:p w14:paraId="31F6552B" w14:textId="77777777" w:rsidR="00753DC3" w:rsidRPr="00253613" w:rsidRDefault="00753DC3" w:rsidP="00753DC3">
      <w:pPr>
        <w:pStyle w:val="EndNoteBibliography"/>
        <w:spacing w:after="0"/>
        <w:rPr>
          <w:sz w:val="20"/>
          <w:szCs w:val="20"/>
        </w:rPr>
      </w:pPr>
      <w:r w:rsidRPr="00253613">
        <w:rPr>
          <w:sz w:val="20"/>
          <w:szCs w:val="20"/>
        </w:rPr>
        <w:t>39.</w:t>
      </w:r>
      <w:r w:rsidRPr="00253613">
        <w:rPr>
          <w:sz w:val="20"/>
          <w:szCs w:val="20"/>
        </w:rPr>
        <w:tab/>
        <w:t>Foubert JD, McEwen MK. An all-male rape-prevention peer education program: Decreasing fraternity men’s behavioral intent to rape. Journal of College Student Development. 1998;39:548-56.</w:t>
      </w:r>
    </w:p>
    <w:p w14:paraId="522E33CD" w14:textId="77777777" w:rsidR="00753DC3" w:rsidRPr="00253613" w:rsidRDefault="00753DC3" w:rsidP="00753DC3">
      <w:pPr>
        <w:pStyle w:val="EndNoteBibliography"/>
        <w:spacing w:after="0"/>
        <w:rPr>
          <w:sz w:val="20"/>
          <w:szCs w:val="20"/>
        </w:rPr>
      </w:pPr>
      <w:r w:rsidRPr="00253613">
        <w:rPr>
          <w:sz w:val="20"/>
          <w:szCs w:val="20"/>
        </w:rPr>
        <w:t>40.</w:t>
      </w:r>
      <w:r w:rsidRPr="00253613">
        <w:rPr>
          <w:sz w:val="20"/>
          <w:szCs w:val="20"/>
        </w:rPr>
        <w:tab/>
        <w:t>Foubert JD. The longitudinal effects of a rape-prevention program on fraternity men's attitudes, behavioral intent, and behavior. Journal of American College Health. 2000;48(4):158-63.</w:t>
      </w:r>
    </w:p>
    <w:p w14:paraId="51862FDD" w14:textId="77777777" w:rsidR="00753DC3" w:rsidRPr="00253613" w:rsidRDefault="00753DC3" w:rsidP="00753DC3">
      <w:pPr>
        <w:pStyle w:val="EndNoteBibliography"/>
        <w:spacing w:after="0"/>
        <w:rPr>
          <w:sz w:val="20"/>
          <w:szCs w:val="20"/>
        </w:rPr>
      </w:pPr>
      <w:r w:rsidRPr="00253613">
        <w:rPr>
          <w:sz w:val="20"/>
          <w:szCs w:val="20"/>
        </w:rPr>
        <w:t>41.</w:t>
      </w:r>
      <w:r w:rsidRPr="00253613">
        <w:rPr>
          <w:sz w:val="20"/>
          <w:szCs w:val="20"/>
        </w:rPr>
        <w:tab/>
        <w:t>Gidycz CA, Orchowski LM, Berkowitz AD. Preventing sexual aggression among college men: An evaluation of a social norms and bystander intervention program. Violence Against Women. 2011:1077801211409727.</w:t>
      </w:r>
    </w:p>
    <w:p w14:paraId="23E71CCF" w14:textId="77777777" w:rsidR="00753DC3" w:rsidRPr="00253613" w:rsidRDefault="00753DC3" w:rsidP="00753DC3">
      <w:pPr>
        <w:pStyle w:val="EndNoteBibliography"/>
        <w:spacing w:after="0"/>
        <w:rPr>
          <w:sz w:val="20"/>
          <w:szCs w:val="20"/>
        </w:rPr>
      </w:pPr>
      <w:r w:rsidRPr="00253613">
        <w:rPr>
          <w:sz w:val="20"/>
          <w:szCs w:val="20"/>
        </w:rPr>
        <w:t>42.</w:t>
      </w:r>
      <w:r w:rsidRPr="00253613">
        <w:rPr>
          <w:sz w:val="20"/>
          <w:szCs w:val="20"/>
        </w:rPr>
        <w:tab/>
        <w:t>Holcomb DR, Savage MP, Seehafer R, Waalkes DM. A mixed-gender date rape prevention intervention targeting freshmen college athletes. College Student Journal. 2002;36(2):165.</w:t>
      </w:r>
    </w:p>
    <w:p w14:paraId="7448FDC6" w14:textId="77777777" w:rsidR="00753DC3" w:rsidRPr="00253613" w:rsidRDefault="00753DC3" w:rsidP="00753DC3">
      <w:pPr>
        <w:pStyle w:val="EndNoteBibliography"/>
        <w:spacing w:after="0"/>
        <w:rPr>
          <w:sz w:val="20"/>
          <w:szCs w:val="20"/>
        </w:rPr>
      </w:pPr>
      <w:r w:rsidRPr="00253613">
        <w:rPr>
          <w:sz w:val="20"/>
          <w:szCs w:val="20"/>
        </w:rPr>
        <w:t>43.</w:t>
      </w:r>
      <w:r w:rsidRPr="00253613">
        <w:rPr>
          <w:sz w:val="20"/>
          <w:szCs w:val="20"/>
        </w:rPr>
        <w:tab/>
        <w:t>Jaycox LH, McCaffrey D, Eiseman B, Aronoff J, Shelley GA, Collins RL, et al. Impact of a school-based dating violence prevention program among Latino teens: Randomized controlled effectiveness trial. Journal of Adolescent Health. 2006;39(5):694-704.</w:t>
      </w:r>
    </w:p>
    <w:p w14:paraId="2F3C8732" w14:textId="77777777" w:rsidR="00753DC3" w:rsidRPr="00253613" w:rsidRDefault="00753DC3" w:rsidP="00753DC3">
      <w:pPr>
        <w:pStyle w:val="EndNoteBibliography"/>
        <w:spacing w:after="0"/>
        <w:rPr>
          <w:sz w:val="20"/>
          <w:szCs w:val="20"/>
        </w:rPr>
      </w:pPr>
      <w:r w:rsidRPr="00253613">
        <w:rPr>
          <w:sz w:val="20"/>
          <w:szCs w:val="20"/>
        </w:rPr>
        <w:t>44.</w:t>
      </w:r>
      <w:r w:rsidRPr="00253613">
        <w:rPr>
          <w:sz w:val="20"/>
          <w:szCs w:val="20"/>
        </w:rPr>
        <w:tab/>
        <w:t>Macgowan MJ. An evaluation of a dating violence prevention program for middle school students. Violence and victims. 1997;12(3):223-35.</w:t>
      </w:r>
    </w:p>
    <w:p w14:paraId="401B6327" w14:textId="77777777" w:rsidR="00753DC3" w:rsidRPr="00253613" w:rsidRDefault="00753DC3" w:rsidP="00753DC3">
      <w:pPr>
        <w:pStyle w:val="EndNoteBibliography"/>
        <w:spacing w:after="0"/>
        <w:rPr>
          <w:sz w:val="20"/>
          <w:szCs w:val="20"/>
        </w:rPr>
      </w:pPr>
      <w:r w:rsidRPr="00253613">
        <w:rPr>
          <w:sz w:val="20"/>
          <w:szCs w:val="20"/>
        </w:rPr>
        <w:t>45.</w:t>
      </w:r>
      <w:r w:rsidRPr="00253613">
        <w:rPr>
          <w:sz w:val="20"/>
          <w:szCs w:val="20"/>
        </w:rPr>
        <w:tab/>
        <w:t>Miller E, Tancredi DJ, McCauley HL, Decker MR, Virata MCD, Anderson HA, et al. “Coaching boys into men”: a cluster-randomized controlled trial of a dating violence prevention program. Journal of Adolescent Health. 2012;51(5):431-8.</w:t>
      </w:r>
    </w:p>
    <w:p w14:paraId="75B7AEC6" w14:textId="77777777" w:rsidR="00753DC3" w:rsidRPr="00253613" w:rsidRDefault="00753DC3" w:rsidP="00753DC3">
      <w:pPr>
        <w:pStyle w:val="EndNoteBibliography"/>
        <w:spacing w:after="0"/>
        <w:rPr>
          <w:sz w:val="20"/>
          <w:szCs w:val="20"/>
        </w:rPr>
      </w:pPr>
      <w:r w:rsidRPr="00253613">
        <w:rPr>
          <w:sz w:val="20"/>
          <w:szCs w:val="20"/>
        </w:rPr>
        <w:lastRenderedPageBreak/>
        <w:t>46.</w:t>
      </w:r>
      <w:r w:rsidRPr="00253613">
        <w:rPr>
          <w:sz w:val="20"/>
          <w:szCs w:val="20"/>
        </w:rPr>
        <w:tab/>
        <w:t>Pacifici C, Stoolmiller M, Nelson C. Evaluating a prevention program for teenagers on sexual coercion: a differential effectiveness approach. Journal of consulting and clinical psychology. 2001;69(3):552.</w:t>
      </w:r>
    </w:p>
    <w:p w14:paraId="22B8D971" w14:textId="77777777" w:rsidR="00753DC3" w:rsidRPr="00253613" w:rsidRDefault="00753DC3" w:rsidP="00753DC3">
      <w:pPr>
        <w:pStyle w:val="EndNoteBibliography"/>
        <w:spacing w:after="0"/>
        <w:rPr>
          <w:sz w:val="20"/>
          <w:szCs w:val="20"/>
        </w:rPr>
      </w:pPr>
      <w:r w:rsidRPr="00253613">
        <w:rPr>
          <w:sz w:val="20"/>
          <w:szCs w:val="20"/>
        </w:rPr>
        <w:t>47.</w:t>
      </w:r>
      <w:r w:rsidRPr="00253613">
        <w:rPr>
          <w:sz w:val="20"/>
          <w:szCs w:val="20"/>
        </w:rPr>
        <w:tab/>
        <w:t>Saberi D. Acquaintance rape prevention: Changing rape-supportive attitudes of college students: Arizona State University; 1999.</w:t>
      </w:r>
    </w:p>
    <w:p w14:paraId="287A931A" w14:textId="77777777" w:rsidR="00753DC3" w:rsidRPr="00253613" w:rsidRDefault="00753DC3" w:rsidP="00753DC3">
      <w:pPr>
        <w:pStyle w:val="EndNoteBibliography"/>
        <w:spacing w:after="0"/>
        <w:rPr>
          <w:sz w:val="20"/>
          <w:szCs w:val="20"/>
        </w:rPr>
      </w:pPr>
      <w:r w:rsidRPr="00253613">
        <w:rPr>
          <w:sz w:val="20"/>
          <w:szCs w:val="20"/>
        </w:rPr>
        <w:t>48.</w:t>
      </w:r>
      <w:r w:rsidRPr="00253613">
        <w:rPr>
          <w:sz w:val="20"/>
          <w:szCs w:val="20"/>
        </w:rPr>
        <w:tab/>
        <w:t>Wolfe DA, Crooks C, Jaffe P, Chiodo D, Hughes R, Ellis W, et al. A school-based program to prevent adolescent dating violence: A cluster randomized trial. Archives of Pediatrics &amp; Adolescent Medicine. 2009;163(8):692-9.</w:t>
      </w:r>
    </w:p>
    <w:p w14:paraId="016A1821" w14:textId="77777777" w:rsidR="00753DC3" w:rsidRPr="00253613" w:rsidRDefault="00753DC3" w:rsidP="00753DC3">
      <w:pPr>
        <w:pStyle w:val="EndNoteBibliography"/>
        <w:spacing w:after="0"/>
        <w:rPr>
          <w:sz w:val="20"/>
          <w:szCs w:val="20"/>
        </w:rPr>
      </w:pPr>
      <w:r w:rsidRPr="00253613">
        <w:rPr>
          <w:sz w:val="20"/>
          <w:szCs w:val="20"/>
        </w:rPr>
        <w:t>49.</w:t>
      </w:r>
      <w:r w:rsidRPr="00253613">
        <w:rPr>
          <w:sz w:val="20"/>
          <w:szCs w:val="20"/>
        </w:rPr>
        <w:tab/>
        <w:t>Baker-Henningham H, Powell C, Walker S, Grantham-McGregor S. The effect of early stimulation on maternal depression: a cluster randomised controlled trial. Archives of Disease in Childhood. 2005;90(12):1230-4.</w:t>
      </w:r>
    </w:p>
    <w:p w14:paraId="5E2C48A2" w14:textId="77777777" w:rsidR="00753DC3" w:rsidRPr="00253613" w:rsidRDefault="00753DC3" w:rsidP="00753DC3">
      <w:pPr>
        <w:pStyle w:val="EndNoteBibliography"/>
        <w:spacing w:after="0"/>
        <w:rPr>
          <w:sz w:val="20"/>
          <w:szCs w:val="20"/>
        </w:rPr>
      </w:pPr>
      <w:r w:rsidRPr="00253613">
        <w:rPr>
          <w:sz w:val="20"/>
          <w:szCs w:val="20"/>
        </w:rPr>
        <w:t>50.</w:t>
      </w:r>
      <w:r w:rsidRPr="00253613">
        <w:rPr>
          <w:sz w:val="20"/>
          <w:szCs w:val="20"/>
        </w:rPr>
        <w:tab/>
        <w:t>Berger R, Gelkopf M. School-based intervention for the treatment of tsunami-related distress in children: a quasi-randomized controlled trial. Psychotherapy and psychosomatics. 2009.</w:t>
      </w:r>
    </w:p>
    <w:p w14:paraId="63EB53DB" w14:textId="77777777" w:rsidR="00753DC3" w:rsidRPr="00253613" w:rsidRDefault="00753DC3" w:rsidP="00753DC3">
      <w:pPr>
        <w:pStyle w:val="EndNoteBibliography"/>
        <w:spacing w:after="0"/>
        <w:rPr>
          <w:sz w:val="20"/>
          <w:szCs w:val="20"/>
        </w:rPr>
      </w:pPr>
      <w:r w:rsidRPr="00253613">
        <w:rPr>
          <w:sz w:val="20"/>
          <w:szCs w:val="20"/>
        </w:rPr>
        <w:t>51.</w:t>
      </w:r>
      <w:r w:rsidRPr="00253613">
        <w:rPr>
          <w:sz w:val="20"/>
          <w:szCs w:val="20"/>
        </w:rPr>
        <w:tab/>
        <w:t>Bolton P, Bass J, Neugebauer R, Verdeli H, Clougherty KF, Wickramaratne P, et al. Group interpersonal psychotherapy for depression in rural Uganda: a randomized controlled trial. Jama. 2003;289(23):3117-24.</w:t>
      </w:r>
    </w:p>
    <w:p w14:paraId="55FCD82B" w14:textId="77777777" w:rsidR="00753DC3" w:rsidRPr="00253613" w:rsidRDefault="00753DC3" w:rsidP="00753DC3">
      <w:pPr>
        <w:pStyle w:val="EndNoteBibliography"/>
        <w:spacing w:after="0"/>
        <w:rPr>
          <w:sz w:val="20"/>
          <w:szCs w:val="20"/>
        </w:rPr>
      </w:pPr>
      <w:r w:rsidRPr="00253613">
        <w:rPr>
          <w:sz w:val="20"/>
          <w:szCs w:val="20"/>
        </w:rPr>
        <w:t>52.</w:t>
      </w:r>
      <w:r w:rsidRPr="00253613">
        <w:rPr>
          <w:sz w:val="20"/>
          <w:szCs w:val="20"/>
        </w:rPr>
        <w:tab/>
        <w:t>Hirani SS, Karmaliani R, McFarlane J, Asad N, Madhani F. testing a community derived intervention to promote women’s health: preliminary results of a 3-arm randomized controlled trial in Karachi, Pakistan. Pakistan; 2010.</w:t>
      </w:r>
    </w:p>
    <w:p w14:paraId="5FFDBAC4" w14:textId="77777777" w:rsidR="00753DC3" w:rsidRPr="00253613" w:rsidRDefault="00753DC3" w:rsidP="00753DC3">
      <w:pPr>
        <w:pStyle w:val="EndNoteBibliography"/>
        <w:spacing w:after="0"/>
        <w:rPr>
          <w:sz w:val="20"/>
          <w:szCs w:val="20"/>
        </w:rPr>
      </w:pPr>
      <w:r w:rsidRPr="00253613">
        <w:rPr>
          <w:sz w:val="20"/>
          <w:szCs w:val="20"/>
        </w:rPr>
        <w:t>53.</w:t>
      </w:r>
      <w:r w:rsidRPr="00253613">
        <w:rPr>
          <w:sz w:val="20"/>
          <w:szCs w:val="20"/>
        </w:rPr>
        <w:tab/>
        <w:t>Jenkins R, Othieno C, Okeyo S, Kaseje D, Aruwa J, Oyugi H, et al. Short structured general mental health in service training programme in Kenya improves patient health and social outcomes but not detection of mental health problems-a pragmatic cluster randomised controlled trial. International journal of mental health systems. 2013;7(1):25.</w:t>
      </w:r>
    </w:p>
    <w:p w14:paraId="23F2E68B" w14:textId="77777777" w:rsidR="00753DC3" w:rsidRPr="00253613" w:rsidRDefault="00753DC3" w:rsidP="00753DC3">
      <w:pPr>
        <w:pStyle w:val="EndNoteBibliography"/>
        <w:spacing w:after="0"/>
        <w:rPr>
          <w:sz w:val="20"/>
          <w:szCs w:val="20"/>
        </w:rPr>
      </w:pPr>
      <w:r w:rsidRPr="00253613">
        <w:rPr>
          <w:sz w:val="20"/>
          <w:szCs w:val="20"/>
        </w:rPr>
        <w:t>54.</w:t>
      </w:r>
      <w:r w:rsidRPr="00253613">
        <w:rPr>
          <w:sz w:val="20"/>
          <w:szCs w:val="20"/>
        </w:rPr>
        <w:tab/>
        <w:t>Jordans MJ, Komproe IH, Tol WA, Kohrt BA, Luitel NP, Macy RD, et al. Evaluation of a classroom‐based psychosocial intervention in conflict‐affected Nepal: a cluster randomized controlled trial. Journal of Child Psychology and Psychiatry. 2010;51(7):818-26.</w:t>
      </w:r>
    </w:p>
    <w:p w14:paraId="38832735" w14:textId="77777777" w:rsidR="00753DC3" w:rsidRPr="00253613" w:rsidRDefault="00753DC3" w:rsidP="00753DC3">
      <w:pPr>
        <w:pStyle w:val="EndNoteBibliography"/>
        <w:spacing w:after="0"/>
        <w:rPr>
          <w:sz w:val="20"/>
          <w:szCs w:val="20"/>
        </w:rPr>
      </w:pPr>
      <w:r w:rsidRPr="00253613">
        <w:rPr>
          <w:sz w:val="20"/>
          <w:szCs w:val="20"/>
        </w:rPr>
        <w:t>55.</w:t>
      </w:r>
      <w:r w:rsidRPr="00253613">
        <w:rPr>
          <w:sz w:val="20"/>
          <w:szCs w:val="20"/>
        </w:rPr>
        <w:tab/>
        <w:t>Patel V, Weiss HA, Chowdhary N, Naik S, Pednekar S, Chatterjee S, et al. Effectiveness of an intervention led by lay health counsellors for depressive and anxiety disorders in primary care in Goa, India (MANAS): a cluster randomised controlled trial. The Lancet. 2010;376(9758):2086-95.</w:t>
      </w:r>
    </w:p>
    <w:p w14:paraId="1A83E563" w14:textId="77777777" w:rsidR="00753DC3" w:rsidRPr="00253613" w:rsidRDefault="00753DC3" w:rsidP="00753DC3">
      <w:pPr>
        <w:pStyle w:val="EndNoteBibliography"/>
        <w:spacing w:after="0"/>
        <w:rPr>
          <w:sz w:val="20"/>
          <w:szCs w:val="20"/>
        </w:rPr>
      </w:pPr>
      <w:r w:rsidRPr="00253613">
        <w:rPr>
          <w:sz w:val="20"/>
          <w:szCs w:val="20"/>
        </w:rPr>
        <w:t>56.</w:t>
      </w:r>
      <w:r w:rsidRPr="00253613">
        <w:rPr>
          <w:sz w:val="20"/>
          <w:szCs w:val="20"/>
        </w:rPr>
        <w:tab/>
        <w:t>Rahman A, Malik A, Sikander S, Roberts C, Creed F. Cognitive behaviour therapy-based intervention by community health workers for mothers with depression and their infants in rural Pakistan: a cluster-randomised controlled trial. The Lancet. 2008;372(9642):902-9.</w:t>
      </w:r>
    </w:p>
    <w:p w14:paraId="5103C53B" w14:textId="77777777" w:rsidR="00753DC3" w:rsidRPr="00253613" w:rsidRDefault="00753DC3" w:rsidP="00753DC3">
      <w:pPr>
        <w:pStyle w:val="EndNoteBibliography"/>
        <w:spacing w:after="0"/>
        <w:rPr>
          <w:sz w:val="20"/>
          <w:szCs w:val="20"/>
        </w:rPr>
      </w:pPr>
      <w:r w:rsidRPr="00253613">
        <w:rPr>
          <w:sz w:val="20"/>
          <w:szCs w:val="20"/>
        </w:rPr>
        <w:t>57.</w:t>
      </w:r>
      <w:r w:rsidRPr="00253613">
        <w:rPr>
          <w:sz w:val="20"/>
          <w:szCs w:val="20"/>
        </w:rPr>
        <w:tab/>
        <w:t>Tol WA, Komproe IH, Susanty D, Jordans MJ, Macy RD, De Jong JT. School-based mental health intervention for children affected by political violence in Indonesia: a cluster randomized trial. Jama. 2008;300(6):655-62.</w:t>
      </w:r>
    </w:p>
    <w:p w14:paraId="18B2401A" w14:textId="77777777" w:rsidR="00753DC3" w:rsidRPr="00253613" w:rsidRDefault="00753DC3" w:rsidP="00753DC3">
      <w:pPr>
        <w:pStyle w:val="EndNoteBibliography"/>
        <w:spacing w:after="0"/>
        <w:rPr>
          <w:sz w:val="20"/>
          <w:szCs w:val="20"/>
        </w:rPr>
      </w:pPr>
      <w:r w:rsidRPr="00253613">
        <w:rPr>
          <w:sz w:val="20"/>
          <w:szCs w:val="20"/>
        </w:rPr>
        <w:t>58.</w:t>
      </w:r>
      <w:r w:rsidRPr="00253613">
        <w:rPr>
          <w:sz w:val="20"/>
          <w:szCs w:val="20"/>
        </w:rPr>
        <w:tab/>
        <w:t>Tol WA, Komproe IH, Jordans MJ, Vallipuram A, Sipsma H, Sivayokan S, et al. Outcomes and moderators of a preventive school‐based mental health intervention for children affected by war in Sri Lanka: a cluster randomized trial. World Psychiatry. 2012;11(2):114-22.</w:t>
      </w:r>
    </w:p>
    <w:p w14:paraId="0951ECDB" w14:textId="77777777" w:rsidR="00753DC3" w:rsidRPr="00253613" w:rsidRDefault="00753DC3" w:rsidP="00753DC3">
      <w:pPr>
        <w:pStyle w:val="EndNoteBibliography"/>
        <w:spacing w:after="0"/>
        <w:rPr>
          <w:sz w:val="20"/>
          <w:szCs w:val="20"/>
        </w:rPr>
      </w:pPr>
      <w:r w:rsidRPr="00253613">
        <w:rPr>
          <w:sz w:val="20"/>
          <w:szCs w:val="20"/>
        </w:rPr>
        <w:t>59.</w:t>
      </w:r>
      <w:r w:rsidRPr="00253613">
        <w:rPr>
          <w:sz w:val="20"/>
          <w:szCs w:val="20"/>
        </w:rPr>
        <w:tab/>
        <w:t>Burton ME, Ash CL, Hill DP, Handy T, Shepherd MD, Vasko MR. A controlled trial of the cost benefit of computerized bayesian aminoglycoside administration. Clinical Pharmacology &amp; Therapeutics. 1991;49(6):685-94.</w:t>
      </w:r>
    </w:p>
    <w:p w14:paraId="26F84502" w14:textId="77777777" w:rsidR="00753DC3" w:rsidRPr="00253613" w:rsidRDefault="00753DC3" w:rsidP="00753DC3">
      <w:pPr>
        <w:pStyle w:val="EndNoteBibliography"/>
        <w:spacing w:after="0"/>
        <w:rPr>
          <w:sz w:val="20"/>
          <w:szCs w:val="20"/>
        </w:rPr>
      </w:pPr>
      <w:r w:rsidRPr="00253613">
        <w:rPr>
          <w:sz w:val="20"/>
          <w:szCs w:val="20"/>
        </w:rPr>
        <w:t>60.</w:t>
      </w:r>
      <w:r w:rsidRPr="00253613">
        <w:rPr>
          <w:sz w:val="20"/>
          <w:szCs w:val="20"/>
        </w:rPr>
        <w:tab/>
        <w:t>Fitzmaurice DA, Hobbs FR, Murray ET, Holder RL, Allan TF, Rose PE. Oral anticoagulation management in primary care with the use of computerized decision support and near-patient testing: a randomized, controlled trial. Archives of Internal Medicine. 2000;160(15):2343-8.</w:t>
      </w:r>
    </w:p>
    <w:p w14:paraId="1D7C2117" w14:textId="77777777" w:rsidR="00753DC3" w:rsidRPr="00253613" w:rsidRDefault="00753DC3" w:rsidP="00753DC3">
      <w:pPr>
        <w:pStyle w:val="EndNoteBibliography"/>
        <w:spacing w:after="0"/>
        <w:rPr>
          <w:sz w:val="20"/>
          <w:szCs w:val="20"/>
        </w:rPr>
      </w:pPr>
      <w:r w:rsidRPr="00253613">
        <w:rPr>
          <w:sz w:val="20"/>
          <w:szCs w:val="20"/>
        </w:rPr>
        <w:t>61.</w:t>
      </w:r>
      <w:r w:rsidRPr="00253613">
        <w:rPr>
          <w:sz w:val="20"/>
          <w:szCs w:val="20"/>
        </w:rPr>
        <w:tab/>
        <w:t>Claes N, Buntinx F, Vijgen J, Arnout J, Vermylen J, Fieuws S, et al. The Belgian improvement study on oral anticoagulation therapy: a randomized clinical trial. European heart journal. 2005;26(20):2159-65.</w:t>
      </w:r>
    </w:p>
    <w:p w14:paraId="3E0E2E25" w14:textId="77777777" w:rsidR="00753DC3" w:rsidRPr="00253613" w:rsidRDefault="00753DC3" w:rsidP="00753DC3">
      <w:pPr>
        <w:pStyle w:val="EndNoteBibliography"/>
        <w:spacing w:after="0"/>
        <w:rPr>
          <w:sz w:val="20"/>
          <w:szCs w:val="20"/>
        </w:rPr>
      </w:pPr>
      <w:r w:rsidRPr="00253613">
        <w:rPr>
          <w:sz w:val="20"/>
          <w:szCs w:val="20"/>
        </w:rPr>
        <w:t>62.</w:t>
      </w:r>
      <w:r w:rsidRPr="00253613">
        <w:rPr>
          <w:sz w:val="20"/>
          <w:szCs w:val="20"/>
        </w:rPr>
        <w:tab/>
        <w:t>Terrell KM, Perkins AJ, Hui SL, Callahan CM, Dexter PR, Miller DK. Computerized decision support for medication dosing in renal insufficiency: a randomized, controlled trial. Annals of emergency medicine. 2010;56(6):623-9. e2.</w:t>
      </w:r>
    </w:p>
    <w:p w14:paraId="410D2386" w14:textId="77777777" w:rsidR="00753DC3" w:rsidRPr="00253613" w:rsidRDefault="00753DC3" w:rsidP="00753DC3">
      <w:pPr>
        <w:pStyle w:val="EndNoteBibliography"/>
        <w:spacing w:after="0"/>
        <w:rPr>
          <w:sz w:val="20"/>
          <w:szCs w:val="20"/>
        </w:rPr>
      </w:pPr>
      <w:r w:rsidRPr="00253613">
        <w:rPr>
          <w:sz w:val="20"/>
          <w:szCs w:val="20"/>
        </w:rPr>
        <w:t>63.</w:t>
      </w:r>
      <w:r w:rsidRPr="00253613">
        <w:rPr>
          <w:sz w:val="20"/>
          <w:szCs w:val="20"/>
        </w:rPr>
        <w:tab/>
        <w:t>Wexler DJ, Shrader P, Burns SM, Cagliero E. Effectiveness of a Computerized Insulin Order Template in General Medical Inpatients With Type 2 Diabetes A cluster randomized trial. Diabetes Care. 2010;33(10):2181-3.</w:t>
      </w:r>
    </w:p>
    <w:p w14:paraId="30189C9B" w14:textId="77777777" w:rsidR="00753DC3" w:rsidRPr="00253613" w:rsidRDefault="00753DC3" w:rsidP="00753DC3">
      <w:pPr>
        <w:pStyle w:val="EndNoteBibliography"/>
        <w:spacing w:after="0"/>
        <w:rPr>
          <w:sz w:val="20"/>
          <w:szCs w:val="20"/>
        </w:rPr>
      </w:pPr>
      <w:r w:rsidRPr="00253613">
        <w:rPr>
          <w:sz w:val="20"/>
          <w:szCs w:val="20"/>
        </w:rPr>
        <w:t>64.</w:t>
      </w:r>
      <w:r w:rsidRPr="00253613">
        <w:rPr>
          <w:sz w:val="20"/>
          <w:szCs w:val="20"/>
        </w:rPr>
        <w:tab/>
        <w:t>Clarkson J, Turner S, Grimshaw J, Ramsay C, Johnston M, Scott A, et al. Changing clinicians’ behavior: a randomized controlled trial of fees and education. Journal of Dental Research. 2008;87(7):640-4.</w:t>
      </w:r>
    </w:p>
    <w:p w14:paraId="3B3CA061" w14:textId="77777777" w:rsidR="00753DC3" w:rsidRPr="00253613" w:rsidRDefault="00753DC3" w:rsidP="00753DC3">
      <w:pPr>
        <w:pStyle w:val="EndNoteBibliography"/>
        <w:spacing w:after="0"/>
        <w:rPr>
          <w:sz w:val="20"/>
          <w:szCs w:val="20"/>
        </w:rPr>
      </w:pPr>
      <w:r w:rsidRPr="00253613">
        <w:rPr>
          <w:sz w:val="20"/>
          <w:szCs w:val="20"/>
        </w:rPr>
        <w:t>65.</w:t>
      </w:r>
      <w:r w:rsidRPr="00253613">
        <w:rPr>
          <w:sz w:val="20"/>
          <w:szCs w:val="20"/>
        </w:rPr>
        <w:tab/>
        <w:t>Coventry P, Holloway P, Lennon M, Mellor A, Worthington H. A trial of a capitation system of payment for the treatment of children in the General Dental Service. Final report. Dental Health Services Research Unit, University of Manchester. September, 1989. Community dental health. 1989;6:1-63.</w:t>
      </w:r>
    </w:p>
    <w:p w14:paraId="1FE17A50" w14:textId="77777777" w:rsidR="00753DC3" w:rsidRPr="00253613" w:rsidRDefault="00753DC3" w:rsidP="00753DC3">
      <w:pPr>
        <w:pStyle w:val="EndNoteBibliography"/>
        <w:spacing w:after="0"/>
        <w:rPr>
          <w:sz w:val="20"/>
          <w:szCs w:val="20"/>
        </w:rPr>
      </w:pPr>
      <w:r w:rsidRPr="00253613">
        <w:rPr>
          <w:sz w:val="20"/>
          <w:szCs w:val="20"/>
        </w:rPr>
        <w:t>66.</w:t>
      </w:r>
      <w:r w:rsidRPr="00253613">
        <w:rPr>
          <w:sz w:val="20"/>
          <w:szCs w:val="20"/>
        </w:rPr>
        <w:tab/>
        <w:t xml:space="preserve">Kamali A, Kinsman J, Nalweyiso N, Mitchell K, Kanyesigye E, Kengeya‐Kayondo JF, et al. A community randomized controlled trial to investigate impact of improved STD management and behavioural interventions </w:t>
      </w:r>
      <w:r w:rsidRPr="00253613">
        <w:rPr>
          <w:sz w:val="20"/>
          <w:szCs w:val="20"/>
        </w:rPr>
        <w:lastRenderedPageBreak/>
        <w:t>on HIV incidence in rural Masaka, Uganda: trial design, methods and baseline findings. Tropical Medicine &amp; International Health. 2002;7(12):1053-63.</w:t>
      </w:r>
    </w:p>
    <w:p w14:paraId="281E1712" w14:textId="77777777" w:rsidR="00753DC3" w:rsidRPr="00253613" w:rsidRDefault="00753DC3" w:rsidP="00753DC3">
      <w:pPr>
        <w:pStyle w:val="EndNoteBibliography"/>
        <w:spacing w:after="0"/>
        <w:rPr>
          <w:sz w:val="20"/>
          <w:szCs w:val="20"/>
        </w:rPr>
      </w:pPr>
      <w:r w:rsidRPr="00253613">
        <w:rPr>
          <w:sz w:val="20"/>
          <w:szCs w:val="20"/>
        </w:rPr>
        <w:t>67.</w:t>
      </w:r>
      <w:r w:rsidRPr="00253613">
        <w:rPr>
          <w:sz w:val="20"/>
          <w:szCs w:val="20"/>
        </w:rPr>
        <w:tab/>
        <w:t>Ross DA, Changalucha J, Obasi AI, Todd J, Plummer ML, Cleophas-Mazige B, et al. Biological and behavioural impact of an adolescent sexual health intervention in Tanzania: a community-randomized trial. Aids. 2007;21(14):1943-55.</w:t>
      </w:r>
    </w:p>
    <w:p w14:paraId="2567D65F" w14:textId="77777777" w:rsidR="00753DC3" w:rsidRPr="00253613" w:rsidRDefault="00753DC3" w:rsidP="00753DC3">
      <w:pPr>
        <w:pStyle w:val="EndNoteBibliography"/>
        <w:spacing w:after="0"/>
        <w:rPr>
          <w:sz w:val="20"/>
          <w:szCs w:val="20"/>
        </w:rPr>
      </w:pPr>
      <w:r w:rsidRPr="00253613">
        <w:rPr>
          <w:sz w:val="20"/>
          <w:szCs w:val="20"/>
        </w:rPr>
        <w:t>68.</w:t>
      </w:r>
      <w:r w:rsidRPr="00253613">
        <w:rPr>
          <w:sz w:val="20"/>
          <w:szCs w:val="20"/>
        </w:rPr>
        <w:tab/>
        <w:t>Jewkes R, Nduna M, Levin J, Jama N, Dunkle K, Puren A, et al. Impact of stepping stones on incidence of HIV and HSV-2 and sexual behaviour in rural South Africa: cluster randomised controlled trial. Bmj. 2008;337:a506.</w:t>
      </w:r>
    </w:p>
    <w:p w14:paraId="1B97C345" w14:textId="77777777" w:rsidR="00753DC3" w:rsidRPr="00253613" w:rsidRDefault="00753DC3" w:rsidP="00753DC3">
      <w:pPr>
        <w:pStyle w:val="EndNoteBibliography"/>
        <w:spacing w:after="0"/>
        <w:rPr>
          <w:sz w:val="20"/>
          <w:szCs w:val="20"/>
        </w:rPr>
      </w:pPr>
      <w:r w:rsidRPr="00253613">
        <w:rPr>
          <w:sz w:val="20"/>
          <w:szCs w:val="20"/>
        </w:rPr>
        <w:t>69.</w:t>
      </w:r>
      <w:r w:rsidRPr="00253613">
        <w:rPr>
          <w:sz w:val="20"/>
          <w:szCs w:val="20"/>
        </w:rPr>
        <w:tab/>
        <w:t>Cowan FM, Pascoe SJ, Langhaug LF, Mavhu W, Chidiya S, Jaffar S, et al. The Regai Dzive Shiri Project: results of a randomised trial of an HIV prevention intervention for Zimbabwean youth. AIDS (London, England). 2010;24(16):2541.</w:t>
      </w:r>
    </w:p>
    <w:p w14:paraId="282AEFDB" w14:textId="77777777" w:rsidR="00753DC3" w:rsidRPr="00253613" w:rsidRDefault="00753DC3" w:rsidP="00753DC3">
      <w:pPr>
        <w:pStyle w:val="EndNoteBibliography"/>
        <w:spacing w:after="0"/>
        <w:rPr>
          <w:sz w:val="20"/>
          <w:szCs w:val="20"/>
        </w:rPr>
      </w:pPr>
      <w:r w:rsidRPr="00253613">
        <w:rPr>
          <w:sz w:val="20"/>
          <w:szCs w:val="20"/>
        </w:rPr>
        <w:t>70.</w:t>
      </w:r>
      <w:r w:rsidRPr="00253613">
        <w:rPr>
          <w:sz w:val="20"/>
          <w:szCs w:val="20"/>
        </w:rPr>
        <w:tab/>
        <w:t>Boyer CB, Shafer M-A, Shaffer RA, Brodine SK, Pollack LM, Betsinger K, et al. Evaluation of a cognitive–behavioral, group, randomized controlled intervention trial to prevent sexually transmitted infections and unintended pregnancies in young women. Preventive medicine. 2005;40(4):420-31.</w:t>
      </w:r>
    </w:p>
    <w:p w14:paraId="12406A78" w14:textId="77777777" w:rsidR="00753DC3" w:rsidRPr="00253613" w:rsidRDefault="00753DC3" w:rsidP="00753DC3">
      <w:pPr>
        <w:pStyle w:val="EndNoteBibliography"/>
        <w:spacing w:after="0"/>
        <w:rPr>
          <w:sz w:val="20"/>
          <w:szCs w:val="20"/>
        </w:rPr>
      </w:pPr>
      <w:r w:rsidRPr="00253613">
        <w:rPr>
          <w:sz w:val="20"/>
          <w:szCs w:val="20"/>
        </w:rPr>
        <w:t>71.</w:t>
      </w:r>
      <w:r w:rsidRPr="00253613">
        <w:rPr>
          <w:sz w:val="20"/>
          <w:szCs w:val="20"/>
        </w:rPr>
        <w:tab/>
        <w:t>Stephenson J, Strange V, Allen E, Copas A, Johnson A, Bonell C, et al. The long-term effects of a peer-led sex education programme (RIPPLE): a cluster randomised trial in schools in England. PLoS medicine. 2008;5(11):e224.</w:t>
      </w:r>
    </w:p>
    <w:p w14:paraId="4C414320" w14:textId="77777777" w:rsidR="00753DC3" w:rsidRPr="00253613" w:rsidRDefault="00753DC3" w:rsidP="00753DC3">
      <w:pPr>
        <w:pStyle w:val="EndNoteBibliography"/>
        <w:spacing w:after="0"/>
        <w:rPr>
          <w:sz w:val="20"/>
          <w:szCs w:val="20"/>
        </w:rPr>
      </w:pPr>
      <w:r w:rsidRPr="00253613">
        <w:rPr>
          <w:sz w:val="20"/>
          <w:szCs w:val="20"/>
        </w:rPr>
        <w:t>72.</w:t>
      </w:r>
      <w:r w:rsidRPr="00253613">
        <w:rPr>
          <w:sz w:val="20"/>
          <w:szCs w:val="20"/>
        </w:rPr>
        <w:tab/>
        <w:t>Coyle K, Basen-Engquist K, Kirby D, Parcel G, Banspach S, Collins J, et al. Safer choices: reducing teen pregnancy, HIV, and STDs. Public health reports. 2001;116(Suppl 1):82.</w:t>
      </w:r>
    </w:p>
    <w:p w14:paraId="7EB9120A" w14:textId="77777777" w:rsidR="00753DC3" w:rsidRPr="00253613" w:rsidRDefault="00753DC3" w:rsidP="00753DC3">
      <w:pPr>
        <w:pStyle w:val="EndNoteBibliography"/>
        <w:spacing w:after="0"/>
        <w:rPr>
          <w:sz w:val="20"/>
          <w:szCs w:val="20"/>
        </w:rPr>
      </w:pPr>
      <w:r w:rsidRPr="00253613">
        <w:rPr>
          <w:sz w:val="20"/>
          <w:szCs w:val="20"/>
        </w:rPr>
        <w:t>73.</w:t>
      </w:r>
      <w:r w:rsidRPr="00253613">
        <w:rPr>
          <w:sz w:val="20"/>
          <w:szCs w:val="20"/>
        </w:rPr>
        <w:tab/>
        <w:t>Wight D, Raab GM, Henderson M, Abraham C, Buston K, Hart G, et al. Limits of teacher delivered sex education: interim behavioural outcomes from randomised trial. Bmj. 2002;324(7351):1430.</w:t>
      </w:r>
    </w:p>
    <w:p w14:paraId="1CF60DA9" w14:textId="77777777" w:rsidR="00753DC3" w:rsidRPr="00253613" w:rsidRDefault="00753DC3" w:rsidP="00753DC3">
      <w:pPr>
        <w:pStyle w:val="EndNoteBibliography"/>
        <w:spacing w:after="0"/>
        <w:rPr>
          <w:sz w:val="20"/>
          <w:szCs w:val="20"/>
        </w:rPr>
      </w:pPr>
      <w:r w:rsidRPr="00253613">
        <w:rPr>
          <w:sz w:val="20"/>
          <w:szCs w:val="20"/>
        </w:rPr>
        <w:t>74.</w:t>
      </w:r>
      <w:r w:rsidRPr="00253613">
        <w:rPr>
          <w:sz w:val="20"/>
          <w:szCs w:val="20"/>
        </w:rPr>
        <w:tab/>
        <w:t>Stanton B, Cole M, Galbraith J, Li X, Pendleton S, Cottrel L, et al. Randomized trial of a parent intervention: parents can make a difference in long-term adolescent risk behaviors, perceptions, and knowledge. Archives of pediatrics &amp; adolescent medicine. 2004;158(10):947-55.</w:t>
      </w:r>
    </w:p>
    <w:p w14:paraId="2676C1F8" w14:textId="77777777" w:rsidR="00753DC3" w:rsidRPr="00253613" w:rsidRDefault="00753DC3" w:rsidP="00753DC3">
      <w:pPr>
        <w:pStyle w:val="EndNoteBibliography"/>
        <w:spacing w:after="0"/>
        <w:rPr>
          <w:sz w:val="20"/>
          <w:szCs w:val="20"/>
        </w:rPr>
      </w:pPr>
      <w:r w:rsidRPr="00253613">
        <w:rPr>
          <w:sz w:val="20"/>
          <w:szCs w:val="20"/>
        </w:rPr>
        <w:t>75.</w:t>
      </w:r>
      <w:r w:rsidRPr="00253613">
        <w:rPr>
          <w:sz w:val="20"/>
          <w:szCs w:val="20"/>
        </w:rPr>
        <w:tab/>
        <w:t>Coyle KK, Kirby DB, Robin LE, Banspach SW, Baumler E, Glassman JR. All4You! A randomized trial of an HIV, other STDs, and pregnancy prevention intervention for alternative school students. AIDS Education &amp; Prevention. 2006;18(3):187-203.</w:t>
      </w:r>
    </w:p>
    <w:p w14:paraId="34FC1C10" w14:textId="77777777" w:rsidR="00753DC3" w:rsidRPr="00253613" w:rsidRDefault="00753DC3" w:rsidP="00753DC3">
      <w:pPr>
        <w:pStyle w:val="EndNoteBibliography"/>
        <w:spacing w:after="0"/>
        <w:rPr>
          <w:sz w:val="20"/>
          <w:szCs w:val="20"/>
        </w:rPr>
      </w:pPr>
      <w:r w:rsidRPr="00253613">
        <w:rPr>
          <w:sz w:val="20"/>
          <w:szCs w:val="20"/>
        </w:rPr>
        <w:t>76.</w:t>
      </w:r>
      <w:r w:rsidRPr="00253613">
        <w:rPr>
          <w:sz w:val="20"/>
          <w:szCs w:val="20"/>
        </w:rPr>
        <w:tab/>
        <w:t>Elley CR, Kerse N, Arroll B, Robinson E. Effectiveness of counselling patients on physical activity in general practice: cluster randomised controlled trial. Bmj. 2003;326(7393):793.</w:t>
      </w:r>
    </w:p>
    <w:p w14:paraId="46CD6AE7" w14:textId="77777777" w:rsidR="00753DC3" w:rsidRPr="00253613" w:rsidRDefault="00753DC3" w:rsidP="00753DC3">
      <w:pPr>
        <w:pStyle w:val="EndNoteBibliography"/>
        <w:spacing w:after="0"/>
        <w:rPr>
          <w:sz w:val="20"/>
          <w:szCs w:val="20"/>
        </w:rPr>
      </w:pPr>
      <w:r w:rsidRPr="00253613">
        <w:rPr>
          <w:sz w:val="20"/>
          <w:szCs w:val="20"/>
        </w:rPr>
        <w:t>77.</w:t>
      </w:r>
      <w:r w:rsidRPr="00253613">
        <w:rPr>
          <w:sz w:val="20"/>
          <w:szCs w:val="20"/>
        </w:rPr>
        <w:tab/>
        <w:t>Jaffar S, Amuron B, Foster S, Birungi J, Levin J, Namara G, et al. Rates of virological failure in patients treated in a home-based versus a facility-based HIV-care model in Jinja, southeast Uganda: a cluster-randomised equivalence trial. The Lancet. 2010;374(9707):2080-9.</w:t>
      </w:r>
    </w:p>
    <w:p w14:paraId="518AF8A2" w14:textId="77777777" w:rsidR="00753DC3" w:rsidRPr="00253613" w:rsidRDefault="00753DC3" w:rsidP="00753DC3">
      <w:pPr>
        <w:pStyle w:val="EndNoteBibliography"/>
        <w:spacing w:after="0"/>
        <w:rPr>
          <w:sz w:val="20"/>
          <w:szCs w:val="20"/>
        </w:rPr>
      </w:pPr>
      <w:r w:rsidRPr="00253613">
        <w:rPr>
          <w:sz w:val="20"/>
          <w:szCs w:val="20"/>
        </w:rPr>
        <w:t>78.</w:t>
      </w:r>
      <w:r w:rsidRPr="00253613">
        <w:rPr>
          <w:sz w:val="20"/>
          <w:szCs w:val="20"/>
        </w:rPr>
        <w:tab/>
        <w:t>Selke HM, Kimaiyo S, Sidle JE, Vedanthan R, Tierney WM, Shen C, et al. Task-shifting of antiretroviral delivery from health care workers to persons living with HIV/AIDS: clinical outcomes of a community-based program in Kenya. JAIDS Journal of Acquired Immune Deficiency Syndromes. 2010;55(4):483-90.</w:t>
      </w:r>
    </w:p>
    <w:p w14:paraId="5B713B16" w14:textId="77777777" w:rsidR="00753DC3" w:rsidRPr="00253613" w:rsidRDefault="00753DC3" w:rsidP="00753DC3">
      <w:pPr>
        <w:pStyle w:val="EndNoteBibliography"/>
        <w:spacing w:after="0"/>
        <w:rPr>
          <w:sz w:val="20"/>
          <w:szCs w:val="20"/>
        </w:rPr>
      </w:pPr>
      <w:r w:rsidRPr="00253613">
        <w:rPr>
          <w:sz w:val="20"/>
          <w:szCs w:val="20"/>
        </w:rPr>
        <w:t>79.</w:t>
      </w:r>
      <w:r w:rsidRPr="00253613">
        <w:rPr>
          <w:sz w:val="20"/>
          <w:szCs w:val="20"/>
        </w:rPr>
        <w:tab/>
        <w:t>Leslie T, Rab MA, Ahmadzai H, Durrani N, Fayaz M, Kolaczinski J, et al. Compliance with 14-day primaquine therapy for radical cure of vivax malaria—a randomized placebo-controlled trial comparing unsupervised with supervised treatment. Transactions of the Royal Society of Tropical Medicine and Hygiene. 2004;98(3):168-73.</w:t>
      </w:r>
    </w:p>
    <w:p w14:paraId="21F4ABD6" w14:textId="77777777" w:rsidR="00753DC3" w:rsidRPr="00253613" w:rsidRDefault="00753DC3" w:rsidP="00753DC3">
      <w:pPr>
        <w:pStyle w:val="EndNoteBibliography"/>
        <w:spacing w:after="0"/>
        <w:rPr>
          <w:sz w:val="20"/>
          <w:szCs w:val="20"/>
        </w:rPr>
      </w:pPr>
      <w:r w:rsidRPr="00253613">
        <w:rPr>
          <w:sz w:val="20"/>
          <w:szCs w:val="20"/>
        </w:rPr>
        <w:t>80.</w:t>
      </w:r>
      <w:r w:rsidRPr="00253613">
        <w:rPr>
          <w:sz w:val="20"/>
          <w:szCs w:val="20"/>
        </w:rPr>
        <w:tab/>
        <w:t>Leslie T, Mayan I, Mohammed N, Erasmus P, Kolaczinski J, Whitty CJ, et al. A randomised trial of an eight-week, once weekly primaquine regimen to prevent relapse of Plasmodium vivax in Northwest Frontier Province, Pakistan. PLoS One. 2008;3(8):e2861.</w:t>
      </w:r>
    </w:p>
    <w:p w14:paraId="4270F959" w14:textId="77777777" w:rsidR="00753DC3" w:rsidRPr="00253613" w:rsidRDefault="00753DC3" w:rsidP="00753DC3">
      <w:pPr>
        <w:pStyle w:val="EndNoteBibliography"/>
        <w:spacing w:after="0"/>
        <w:rPr>
          <w:sz w:val="20"/>
          <w:szCs w:val="20"/>
        </w:rPr>
      </w:pPr>
      <w:r w:rsidRPr="00253613">
        <w:rPr>
          <w:sz w:val="20"/>
          <w:szCs w:val="20"/>
        </w:rPr>
        <w:t>81.</w:t>
      </w:r>
      <w:r w:rsidRPr="00253613">
        <w:rPr>
          <w:sz w:val="20"/>
          <w:szCs w:val="20"/>
        </w:rPr>
        <w:tab/>
        <w:t>Yapabandara A, Curtis C, Wickramasinghe M, Fernando W. Control of malaria vectors with the insect growth regulator pyriproxyfen in a gem-mining area in Sri Lanka. Acta tropica. 2001;80(3):265-76.</w:t>
      </w:r>
    </w:p>
    <w:p w14:paraId="031AA58D" w14:textId="77777777" w:rsidR="00753DC3" w:rsidRPr="00253613" w:rsidRDefault="00753DC3" w:rsidP="00753DC3">
      <w:pPr>
        <w:pStyle w:val="EndNoteBibliography"/>
        <w:spacing w:after="0"/>
        <w:rPr>
          <w:sz w:val="20"/>
          <w:szCs w:val="20"/>
        </w:rPr>
      </w:pPr>
      <w:r w:rsidRPr="00253613">
        <w:rPr>
          <w:sz w:val="20"/>
          <w:szCs w:val="20"/>
        </w:rPr>
        <w:t>82.</w:t>
      </w:r>
      <w:r w:rsidRPr="00253613">
        <w:rPr>
          <w:sz w:val="20"/>
          <w:szCs w:val="20"/>
        </w:rPr>
        <w:tab/>
        <w:t>Yapabandara A, Curtis C. Control of Vectors and Incidence of Malaria in an Irrigated Settlement Scheme in Sri Lanka When Using the Insect Growth Regulator Pyriproxyfen. Journal of the American Mosquito Control Association. 2004;20(4):395-400.</w:t>
      </w:r>
    </w:p>
    <w:p w14:paraId="304DBA03" w14:textId="77777777" w:rsidR="00753DC3" w:rsidRPr="00253613" w:rsidRDefault="00753DC3" w:rsidP="00753DC3">
      <w:pPr>
        <w:pStyle w:val="EndNoteBibliography"/>
        <w:spacing w:after="0"/>
        <w:rPr>
          <w:sz w:val="20"/>
          <w:szCs w:val="20"/>
        </w:rPr>
      </w:pPr>
      <w:r w:rsidRPr="00253613">
        <w:rPr>
          <w:sz w:val="20"/>
          <w:szCs w:val="20"/>
        </w:rPr>
        <w:t>83.</w:t>
      </w:r>
      <w:r w:rsidRPr="00253613">
        <w:rPr>
          <w:sz w:val="20"/>
          <w:szCs w:val="20"/>
        </w:rPr>
        <w:tab/>
        <w:t>Shililu J, Mbogo C, Ghebremeskel T, Githure J, Novak R. Mosquito larval habitats in a semiarid ecosystem in Eritrea: impact of larval habitat management on Anopheles arabiensis population. The American journal of tropical medicine and hygiene. 2007;76(1):103-10.</w:t>
      </w:r>
    </w:p>
    <w:p w14:paraId="30E5C9E1" w14:textId="77777777" w:rsidR="00753DC3" w:rsidRPr="00253613" w:rsidRDefault="00753DC3" w:rsidP="00753DC3">
      <w:pPr>
        <w:pStyle w:val="EndNoteBibliography"/>
        <w:spacing w:after="0"/>
        <w:rPr>
          <w:sz w:val="20"/>
          <w:szCs w:val="20"/>
        </w:rPr>
      </w:pPr>
      <w:r w:rsidRPr="00253613">
        <w:rPr>
          <w:sz w:val="20"/>
          <w:szCs w:val="20"/>
        </w:rPr>
        <w:t>84.</w:t>
      </w:r>
      <w:r w:rsidRPr="00253613">
        <w:rPr>
          <w:sz w:val="20"/>
          <w:szCs w:val="20"/>
        </w:rPr>
        <w:tab/>
        <w:t>Tortajada C, Martinez-Lacasa J, Sanchez F, Jimenez-Fuentes A, De Souza M, García J, et al. Is the combination of pyrazinamide plus rifampicin safe for treating latent tuberculosis infection in persons not infected by the human immunodeficiency virus? The International Journal of Tuberculosis and Lung Disease. 2005;9(3):276-81.</w:t>
      </w:r>
    </w:p>
    <w:p w14:paraId="7A7E7D79" w14:textId="77777777" w:rsidR="00753DC3" w:rsidRPr="00253613" w:rsidRDefault="00753DC3" w:rsidP="00753DC3">
      <w:pPr>
        <w:pStyle w:val="EndNoteBibliography"/>
        <w:spacing w:after="0"/>
        <w:rPr>
          <w:sz w:val="20"/>
          <w:szCs w:val="20"/>
        </w:rPr>
      </w:pPr>
      <w:r w:rsidRPr="00253613">
        <w:rPr>
          <w:sz w:val="20"/>
          <w:szCs w:val="20"/>
        </w:rPr>
        <w:t>85.</w:t>
      </w:r>
      <w:r w:rsidRPr="00253613">
        <w:rPr>
          <w:sz w:val="20"/>
          <w:szCs w:val="20"/>
        </w:rPr>
        <w:tab/>
        <w:t>Sterling TR, Villarino ME, Borisov AS, Shang N, Gordin F, Bliven-Sizemore E, et al. Three months of rifapentine and isoniazid for latent tuberculosis infection. New England Journal of Medicine. 2011;365(23):2155-66.</w:t>
      </w:r>
    </w:p>
    <w:p w14:paraId="61A088C3" w14:textId="77777777" w:rsidR="00753DC3" w:rsidRPr="00253613" w:rsidRDefault="00753DC3" w:rsidP="00753DC3">
      <w:pPr>
        <w:pStyle w:val="EndNoteBibliography"/>
        <w:spacing w:after="0"/>
        <w:rPr>
          <w:sz w:val="20"/>
          <w:szCs w:val="20"/>
        </w:rPr>
      </w:pPr>
      <w:r w:rsidRPr="00253613">
        <w:rPr>
          <w:sz w:val="20"/>
          <w:szCs w:val="20"/>
        </w:rPr>
        <w:lastRenderedPageBreak/>
        <w:t>86.</w:t>
      </w:r>
      <w:r w:rsidRPr="00253613">
        <w:rPr>
          <w:sz w:val="20"/>
          <w:szCs w:val="20"/>
        </w:rPr>
        <w:tab/>
        <w:t>Brett G. The value of lung cancer detection by six-monthly chest radiographs. Thorax. 1968;23(4):414-20.</w:t>
      </w:r>
    </w:p>
    <w:p w14:paraId="66AB79C7" w14:textId="77777777" w:rsidR="00753DC3" w:rsidRPr="00253613" w:rsidRDefault="00753DC3" w:rsidP="00753DC3">
      <w:pPr>
        <w:pStyle w:val="EndNoteBibliography"/>
        <w:spacing w:after="0"/>
        <w:rPr>
          <w:sz w:val="20"/>
          <w:szCs w:val="20"/>
        </w:rPr>
      </w:pPr>
      <w:r w:rsidRPr="00253613">
        <w:rPr>
          <w:sz w:val="20"/>
          <w:szCs w:val="20"/>
        </w:rPr>
        <w:t>87.</w:t>
      </w:r>
      <w:r w:rsidRPr="00253613">
        <w:rPr>
          <w:sz w:val="20"/>
          <w:szCs w:val="20"/>
        </w:rPr>
        <w:tab/>
        <w:t>Griffin SJ, Borch-Johnsen K, Davies MJ, Khunti K, Rutten GE, Sandbæk A, et al. Effect of early intensive multifactorial therapy on 5-year cardiovascular outcomes in individuals with type 2 diabetes detected by screening (ADDITION-Europe): a cluster-randomised trial. The Lancet. 2011;378(9786):156-67.</w:t>
      </w:r>
    </w:p>
    <w:p w14:paraId="5B6BB86F" w14:textId="77777777" w:rsidR="00753DC3" w:rsidRPr="00253613" w:rsidRDefault="00753DC3" w:rsidP="00753DC3">
      <w:pPr>
        <w:pStyle w:val="EndNoteBibliography"/>
        <w:spacing w:after="0"/>
        <w:rPr>
          <w:sz w:val="20"/>
          <w:szCs w:val="20"/>
        </w:rPr>
      </w:pPr>
      <w:r w:rsidRPr="00253613">
        <w:rPr>
          <w:sz w:val="20"/>
          <w:szCs w:val="20"/>
        </w:rPr>
        <w:t>88.</w:t>
      </w:r>
      <w:r w:rsidRPr="00253613">
        <w:rPr>
          <w:sz w:val="20"/>
          <w:szCs w:val="20"/>
        </w:rPr>
        <w:tab/>
        <w:t>Häkkinen A, Sokka T, Lietsalmi AM, Kautiainen H, Hannonen P. Effects of dynamic strength training on physical function, Valpar 9 work sample test, and working capacity in patients with recent‐onset rheumatoid arthritis. Arthritis Care &amp; Research. 2003;49(1):71-7.</w:t>
      </w:r>
    </w:p>
    <w:p w14:paraId="4E8F5ECD" w14:textId="77777777" w:rsidR="00753DC3" w:rsidRPr="00253613" w:rsidRDefault="00753DC3" w:rsidP="00753DC3">
      <w:pPr>
        <w:pStyle w:val="EndNoteBibliography"/>
        <w:spacing w:after="0"/>
        <w:rPr>
          <w:sz w:val="20"/>
          <w:szCs w:val="20"/>
        </w:rPr>
      </w:pPr>
      <w:r w:rsidRPr="00253613">
        <w:rPr>
          <w:sz w:val="20"/>
          <w:szCs w:val="20"/>
        </w:rPr>
        <w:t>89.</w:t>
      </w:r>
      <w:r w:rsidRPr="00253613">
        <w:rPr>
          <w:sz w:val="20"/>
          <w:szCs w:val="20"/>
        </w:rPr>
        <w:tab/>
        <w:t>Brandon DH, Holditch-Davis D, Belyea M. Preterm infants born at less than 31 weeks' gestation have improved growth in cycled light compared with continuous near darkness. The Journal of pediatrics. 2002;140(2):192-9.</w:t>
      </w:r>
    </w:p>
    <w:p w14:paraId="6D34CE90" w14:textId="77777777" w:rsidR="00753DC3" w:rsidRPr="00253613" w:rsidRDefault="00753DC3" w:rsidP="00753DC3">
      <w:pPr>
        <w:pStyle w:val="EndNoteBibliography"/>
        <w:spacing w:after="0"/>
        <w:rPr>
          <w:sz w:val="20"/>
          <w:szCs w:val="20"/>
        </w:rPr>
      </w:pPr>
      <w:r w:rsidRPr="00253613">
        <w:rPr>
          <w:sz w:val="20"/>
          <w:szCs w:val="20"/>
        </w:rPr>
        <w:t>90.</w:t>
      </w:r>
      <w:r w:rsidRPr="00253613">
        <w:rPr>
          <w:sz w:val="20"/>
          <w:szCs w:val="20"/>
        </w:rPr>
        <w:tab/>
        <w:t>Aljubouri Y, Millett D, Gilmour W. Six and 12 months' evaluation of a self-etching primer versus two-stage etch and prime for orthodontic bonding: a randomized clinical trial. The European Journal of Orthodontics. 2004;26(6):565-71.</w:t>
      </w:r>
    </w:p>
    <w:p w14:paraId="1DE56054" w14:textId="77777777" w:rsidR="00753DC3" w:rsidRPr="00253613" w:rsidRDefault="00753DC3" w:rsidP="00753DC3">
      <w:pPr>
        <w:pStyle w:val="EndNoteBibliography"/>
        <w:spacing w:after="0"/>
        <w:rPr>
          <w:sz w:val="20"/>
          <w:szCs w:val="20"/>
        </w:rPr>
      </w:pPr>
      <w:r w:rsidRPr="00253613">
        <w:rPr>
          <w:sz w:val="20"/>
          <w:szCs w:val="20"/>
        </w:rPr>
        <w:t>91.</w:t>
      </w:r>
      <w:r w:rsidRPr="00253613">
        <w:rPr>
          <w:sz w:val="20"/>
          <w:szCs w:val="20"/>
        </w:rPr>
        <w:tab/>
        <w:t>Asgari S, Salas A, English J, Powers J. Clinical evaluation of bond failure rates with a new self-etching primer. Journal of clinical orthodontics: JCO. 2002;36(12):687.</w:t>
      </w:r>
    </w:p>
    <w:p w14:paraId="03AD2D4B" w14:textId="77777777" w:rsidR="00753DC3" w:rsidRPr="00253613" w:rsidRDefault="00753DC3" w:rsidP="00753DC3">
      <w:pPr>
        <w:pStyle w:val="EndNoteBibliography"/>
        <w:spacing w:after="0"/>
        <w:rPr>
          <w:sz w:val="20"/>
          <w:szCs w:val="20"/>
        </w:rPr>
      </w:pPr>
      <w:r w:rsidRPr="00253613">
        <w:rPr>
          <w:sz w:val="20"/>
          <w:szCs w:val="20"/>
        </w:rPr>
        <w:t>92.</w:t>
      </w:r>
      <w:r w:rsidRPr="00253613">
        <w:rPr>
          <w:sz w:val="20"/>
          <w:szCs w:val="20"/>
        </w:rPr>
        <w:tab/>
        <w:t>Banks P, Thiruvenkatachari B. Long-term clinical evaluation of bracket failure with a self-etching primer: a randomized controlled trial. Journal of orthodontics. 2007;34(4):243-51.</w:t>
      </w:r>
    </w:p>
    <w:p w14:paraId="25AF4142" w14:textId="77777777" w:rsidR="00753DC3" w:rsidRPr="00253613" w:rsidRDefault="00753DC3" w:rsidP="00753DC3">
      <w:pPr>
        <w:pStyle w:val="EndNoteBibliography"/>
        <w:spacing w:after="0"/>
        <w:rPr>
          <w:sz w:val="20"/>
          <w:szCs w:val="20"/>
        </w:rPr>
      </w:pPr>
      <w:r w:rsidRPr="00253613">
        <w:rPr>
          <w:sz w:val="20"/>
          <w:szCs w:val="20"/>
        </w:rPr>
        <w:t>93.</w:t>
      </w:r>
      <w:r w:rsidRPr="00253613">
        <w:rPr>
          <w:sz w:val="20"/>
          <w:szCs w:val="20"/>
        </w:rPr>
        <w:tab/>
        <w:t>e Cal-Neto JP, Quintão CA, de Oliveira Almeida MA, Miguel JAM. Bond failure rates with a self-etching primer: a randomized controlled trial. American Journal of Orthodontics and Dentofacial Orthopedics. 2009;135(6):782-6.</w:t>
      </w:r>
    </w:p>
    <w:p w14:paraId="4F673E7E" w14:textId="77777777" w:rsidR="00753DC3" w:rsidRPr="00253613" w:rsidRDefault="00753DC3" w:rsidP="00753DC3">
      <w:pPr>
        <w:pStyle w:val="EndNoteBibliography"/>
        <w:spacing w:after="0"/>
        <w:rPr>
          <w:sz w:val="20"/>
          <w:szCs w:val="20"/>
        </w:rPr>
      </w:pPr>
      <w:r w:rsidRPr="00253613">
        <w:rPr>
          <w:sz w:val="20"/>
          <w:szCs w:val="20"/>
        </w:rPr>
        <w:t>94.</w:t>
      </w:r>
      <w:r w:rsidRPr="00253613">
        <w:rPr>
          <w:sz w:val="20"/>
          <w:szCs w:val="20"/>
        </w:rPr>
        <w:tab/>
        <w:t>Elekdag-Turk S, Isci D, Turk T, Cakmak F. Six-month bracket failure rate evaluation of a self-etching primer. The European Journal of Orthodontics. 2008;30(2):211-6.</w:t>
      </w:r>
    </w:p>
    <w:p w14:paraId="46D5467C" w14:textId="77777777" w:rsidR="00753DC3" w:rsidRPr="00253613" w:rsidRDefault="00753DC3" w:rsidP="00753DC3">
      <w:pPr>
        <w:pStyle w:val="EndNoteBibliography"/>
        <w:spacing w:after="0"/>
        <w:rPr>
          <w:sz w:val="20"/>
          <w:szCs w:val="20"/>
        </w:rPr>
      </w:pPr>
      <w:r w:rsidRPr="00253613">
        <w:rPr>
          <w:sz w:val="20"/>
          <w:szCs w:val="20"/>
        </w:rPr>
        <w:t>95.</w:t>
      </w:r>
      <w:r w:rsidRPr="00253613">
        <w:rPr>
          <w:sz w:val="20"/>
          <w:szCs w:val="20"/>
        </w:rPr>
        <w:tab/>
        <w:t>Elekdag-Turk S, Cakmak F, Isci D, Turk T. 12-month self-ligating bracket failure rate with a self-etching primer. The Angle orthodontist. 2008;78(6):1095-100.</w:t>
      </w:r>
    </w:p>
    <w:p w14:paraId="7EFDCD4C" w14:textId="77777777" w:rsidR="00753DC3" w:rsidRPr="00253613" w:rsidRDefault="00753DC3" w:rsidP="00753DC3">
      <w:pPr>
        <w:pStyle w:val="EndNoteBibliography"/>
        <w:spacing w:after="0"/>
        <w:rPr>
          <w:sz w:val="20"/>
          <w:szCs w:val="20"/>
        </w:rPr>
      </w:pPr>
      <w:r w:rsidRPr="00253613">
        <w:rPr>
          <w:sz w:val="20"/>
          <w:szCs w:val="20"/>
        </w:rPr>
        <w:t>96.</w:t>
      </w:r>
      <w:r w:rsidRPr="00253613">
        <w:rPr>
          <w:sz w:val="20"/>
          <w:szCs w:val="20"/>
        </w:rPr>
        <w:tab/>
        <w:t>Ghiz MA, Ngan P, Kao E, Martin C, Gunel E. Effects of sealant and self-etching primer on enamel decalcification. Part II: an in-vivo study. American Journal of Orthodontics and Dentofacial Orthopedics. 2009;135(2):206-13.</w:t>
      </w:r>
    </w:p>
    <w:p w14:paraId="69B9DD09" w14:textId="77777777" w:rsidR="00753DC3" w:rsidRPr="00253613" w:rsidRDefault="00753DC3" w:rsidP="00753DC3">
      <w:pPr>
        <w:pStyle w:val="EndNoteBibliography"/>
        <w:spacing w:after="0"/>
        <w:rPr>
          <w:sz w:val="20"/>
          <w:szCs w:val="20"/>
        </w:rPr>
      </w:pPr>
      <w:r w:rsidRPr="00253613">
        <w:rPr>
          <w:sz w:val="20"/>
          <w:szCs w:val="20"/>
        </w:rPr>
        <w:t>97.</w:t>
      </w:r>
      <w:r w:rsidRPr="00253613">
        <w:rPr>
          <w:sz w:val="20"/>
          <w:szCs w:val="20"/>
        </w:rPr>
        <w:tab/>
        <w:t>House K, Ireland A, Sherriff M. An investigation into the use of a single component self-etching primer adhesive system for orthodontic bonding: a randomized controlled clinical trial. Journal of orthodontics. 2006;33(1):38-44.</w:t>
      </w:r>
    </w:p>
    <w:p w14:paraId="1A618900" w14:textId="77777777" w:rsidR="00753DC3" w:rsidRPr="00253613" w:rsidRDefault="00753DC3" w:rsidP="00753DC3">
      <w:pPr>
        <w:pStyle w:val="EndNoteBibliography"/>
        <w:spacing w:after="0"/>
        <w:rPr>
          <w:sz w:val="20"/>
          <w:szCs w:val="20"/>
        </w:rPr>
      </w:pPr>
      <w:r w:rsidRPr="00253613">
        <w:rPr>
          <w:sz w:val="20"/>
          <w:szCs w:val="20"/>
        </w:rPr>
        <w:t>98.</w:t>
      </w:r>
      <w:r w:rsidRPr="00253613">
        <w:rPr>
          <w:sz w:val="20"/>
          <w:szCs w:val="20"/>
        </w:rPr>
        <w:tab/>
        <w:t>Ireland AJ, Knight H, Sherriff M. An in vivo investigation into bond failure rates with a new self-etching primer system. American Journal of Orthodontics and Dentofacial Orthopedics. 2003;124(3):323-6.</w:t>
      </w:r>
    </w:p>
    <w:p w14:paraId="2AD1799A" w14:textId="77777777" w:rsidR="00753DC3" w:rsidRPr="00253613" w:rsidRDefault="00753DC3" w:rsidP="00753DC3">
      <w:pPr>
        <w:pStyle w:val="EndNoteBibliography"/>
        <w:spacing w:after="0"/>
        <w:rPr>
          <w:sz w:val="20"/>
          <w:szCs w:val="20"/>
        </w:rPr>
      </w:pPr>
      <w:r w:rsidRPr="00253613">
        <w:rPr>
          <w:sz w:val="20"/>
          <w:szCs w:val="20"/>
        </w:rPr>
        <w:t>99.</w:t>
      </w:r>
      <w:r w:rsidRPr="00253613">
        <w:rPr>
          <w:sz w:val="20"/>
          <w:szCs w:val="20"/>
        </w:rPr>
        <w:tab/>
        <w:t>Manning N, Chadwick S, Plunkett D, Macfarlane T. A randomized clinical trial comparing ‘one-step’and ‘two-step’orthodontic bonding systems. Journal of Orthodontics. 2006;33(4):276-83.</w:t>
      </w:r>
    </w:p>
    <w:p w14:paraId="4132D00D" w14:textId="77777777" w:rsidR="00753DC3" w:rsidRPr="00253613" w:rsidRDefault="00753DC3" w:rsidP="00753DC3">
      <w:pPr>
        <w:pStyle w:val="EndNoteBibliography"/>
        <w:spacing w:after="0"/>
        <w:rPr>
          <w:sz w:val="20"/>
          <w:szCs w:val="20"/>
        </w:rPr>
      </w:pPr>
      <w:r w:rsidRPr="00253613">
        <w:rPr>
          <w:sz w:val="20"/>
          <w:szCs w:val="20"/>
        </w:rPr>
        <w:t>100.</w:t>
      </w:r>
      <w:r w:rsidRPr="00253613">
        <w:rPr>
          <w:sz w:val="20"/>
          <w:szCs w:val="20"/>
        </w:rPr>
        <w:tab/>
        <w:t>Murfitt P, Quick A, Swain M, Herbison G. A randomised clinical trial to investigate bond failure rates using a self-etching primer. The European Journal of Orthodontics. 2006;28(5):444-9.</w:t>
      </w:r>
    </w:p>
    <w:p w14:paraId="55646B06" w14:textId="77777777" w:rsidR="00753DC3" w:rsidRPr="00253613" w:rsidRDefault="00753DC3" w:rsidP="00753DC3">
      <w:pPr>
        <w:pStyle w:val="EndNoteBibliography"/>
        <w:spacing w:after="0"/>
        <w:rPr>
          <w:sz w:val="20"/>
          <w:szCs w:val="20"/>
        </w:rPr>
      </w:pPr>
      <w:r w:rsidRPr="00253613">
        <w:rPr>
          <w:sz w:val="20"/>
          <w:szCs w:val="20"/>
        </w:rPr>
        <w:t>101.</w:t>
      </w:r>
      <w:r w:rsidRPr="00253613">
        <w:rPr>
          <w:sz w:val="20"/>
          <w:szCs w:val="20"/>
        </w:rPr>
        <w:tab/>
        <w:t>Noble RR, Salas-Lopez A, English JD, Powers JM. Clinical evaluation of orthodontic self-etching primers. Texas dental journal. 2006;123(3):274-8.</w:t>
      </w:r>
    </w:p>
    <w:p w14:paraId="086A9907" w14:textId="77777777" w:rsidR="00753DC3" w:rsidRPr="00253613" w:rsidRDefault="00753DC3" w:rsidP="00753DC3">
      <w:pPr>
        <w:pStyle w:val="EndNoteBibliography"/>
        <w:spacing w:after="0"/>
        <w:rPr>
          <w:sz w:val="20"/>
          <w:szCs w:val="20"/>
        </w:rPr>
      </w:pPr>
      <w:r w:rsidRPr="00253613">
        <w:rPr>
          <w:sz w:val="20"/>
          <w:szCs w:val="20"/>
        </w:rPr>
        <w:t>102.</w:t>
      </w:r>
      <w:r w:rsidRPr="00253613">
        <w:rPr>
          <w:sz w:val="20"/>
          <w:szCs w:val="20"/>
        </w:rPr>
        <w:tab/>
        <w:t>Paschos E, Kurochkina N, Huth KC, Hansson CS, Rudzki-Janson I. Failure rate of brackets bonded with antimicrobial and fluoride-releasing, self-etching primer and the effect on prevention of enamel demineralization. American Journal of Orthodontics and Dentofacial Orthopedics. 2009;135(5):613-20.</w:t>
      </w:r>
    </w:p>
    <w:p w14:paraId="7C7D5ED5" w14:textId="77777777" w:rsidR="00753DC3" w:rsidRPr="00253613" w:rsidRDefault="00753DC3" w:rsidP="00753DC3">
      <w:pPr>
        <w:pStyle w:val="EndNoteBibliography"/>
        <w:spacing w:after="0"/>
        <w:rPr>
          <w:sz w:val="20"/>
          <w:szCs w:val="20"/>
        </w:rPr>
      </w:pPr>
      <w:r w:rsidRPr="00253613">
        <w:rPr>
          <w:sz w:val="20"/>
          <w:szCs w:val="20"/>
        </w:rPr>
        <w:t>103.</w:t>
      </w:r>
      <w:r w:rsidRPr="00253613">
        <w:rPr>
          <w:sz w:val="20"/>
          <w:szCs w:val="20"/>
        </w:rPr>
        <w:tab/>
        <w:t>Sankaranarayanan R, Ramadas K, Thomas G, Muwonge R, Thara S, Mathew B, et al. Effect of screening on oral cancer mortality in Kerala, India: a cluster-randomised controlled trial. The Lancet. 2005;365(9475):1927-33.</w:t>
      </w:r>
    </w:p>
    <w:p w14:paraId="70AC018B" w14:textId="77777777" w:rsidR="00753DC3" w:rsidRPr="00253613" w:rsidRDefault="00753DC3" w:rsidP="00753DC3">
      <w:pPr>
        <w:pStyle w:val="EndNoteBibliography"/>
        <w:spacing w:after="0"/>
        <w:rPr>
          <w:sz w:val="20"/>
          <w:szCs w:val="20"/>
        </w:rPr>
      </w:pPr>
      <w:r w:rsidRPr="00253613">
        <w:rPr>
          <w:sz w:val="20"/>
          <w:szCs w:val="20"/>
        </w:rPr>
        <w:t>104.</w:t>
      </w:r>
      <w:r w:rsidRPr="00253613">
        <w:rPr>
          <w:sz w:val="20"/>
          <w:szCs w:val="20"/>
        </w:rPr>
        <w:tab/>
        <w:t>Borutta A, Reuscher G, Hufnagl S, Möbius S. [Caries prevention with fluoride varnishes among preschool children]. Gesundheitswesen (Bundesverband der Arzte des Offentlichen Gesundheitsdienstes (Germany)). 2006;68(11):731-4.</w:t>
      </w:r>
    </w:p>
    <w:p w14:paraId="11C42E8E" w14:textId="77777777" w:rsidR="00753DC3" w:rsidRPr="00253613" w:rsidRDefault="00753DC3" w:rsidP="00753DC3">
      <w:pPr>
        <w:pStyle w:val="EndNoteBibliography"/>
        <w:spacing w:after="0"/>
        <w:rPr>
          <w:sz w:val="20"/>
          <w:szCs w:val="20"/>
        </w:rPr>
      </w:pPr>
      <w:r w:rsidRPr="00253613">
        <w:rPr>
          <w:sz w:val="20"/>
          <w:szCs w:val="20"/>
        </w:rPr>
        <w:t>105.</w:t>
      </w:r>
      <w:r w:rsidRPr="00253613">
        <w:rPr>
          <w:sz w:val="20"/>
          <w:szCs w:val="20"/>
        </w:rPr>
        <w:tab/>
        <w:t>Bravo M, Baca P, Llodra JC, Osorio E. A 24‐month Study Comparing Sealant and Fluoride Varnish in Caries Reduction on Different Permanent First Molar Surfaces. Journal of public health dentistry. 1997;57(3):184-6.</w:t>
      </w:r>
    </w:p>
    <w:p w14:paraId="2E3AB735" w14:textId="77777777" w:rsidR="00753DC3" w:rsidRPr="00253613" w:rsidRDefault="00753DC3" w:rsidP="00753DC3">
      <w:pPr>
        <w:pStyle w:val="EndNoteBibliography"/>
        <w:spacing w:after="0"/>
        <w:rPr>
          <w:sz w:val="20"/>
          <w:szCs w:val="20"/>
        </w:rPr>
      </w:pPr>
      <w:r w:rsidRPr="00253613">
        <w:rPr>
          <w:sz w:val="20"/>
          <w:szCs w:val="20"/>
        </w:rPr>
        <w:t>106.</w:t>
      </w:r>
      <w:r w:rsidRPr="00253613">
        <w:rPr>
          <w:sz w:val="20"/>
          <w:szCs w:val="20"/>
        </w:rPr>
        <w:tab/>
        <w:t>Hardman M, Davies G, Duxbury J, Davies R. A cluster randomised controlled trial to evaluate the effectiveness of fluoride varnish as a public health measure to reduce caries in children. Caries research. 2006;41(5):371-6.</w:t>
      </w:r>
    </w:p>
    <w:p w14:paraId="1D9339E2" w14:textId="77777777" w:rsidR="00753DC3" w:rsidRPr="00253613" w:rsidRDefault="00753DC3" w:rsidP="00753DC3">
      <w:pPr>
        <w:pStyle w:val="EndNoteBibliography"/>
        <w:spacing w:after="0"/>
        <w:rPr>
          <w:sz w:val="20"/>
          <w:szCs w:val="20"/>
        </w:rPr>
      </w:pPr>
      <w:r w:rsidRPr="00253613">
        <w:rPr>
          <w:sz w:val="20"/>
          <w:szCs w:val="20"/>
        </w:rPr>
        <w:t>107.</w:t>
      </w:r>
      <w:r w:rsidRPr="00253613">
        <w:rPr>
          <w:sz w:val="20"/>
          <w:szCs w:val="20"/>
        </w:rPr>
        <w:tab/>
        <w:t>Lawrence HP, Binguis D, Douglas J, McKeown L, Switzer B, Figueiredo R, et al. A 2‐year community‐randomized controlled trial of fluoride varnish to prevent early childhood caries in Aboriginal children. Community dentistry and oral epidemiology. 2008;36(6):503-16.</w:t>
      </w:r>
    </w:p>
    <w:p w14:paraId="34204D79" w14:textId="77777777" w:rsidR="00753DC3" w:rsidRPr="00253613" w:rsidRDefault="00753DC3" w:rsidP="00753DC3">
      <w:pPr>
        <w:pStyle w:val="EndNoteBibliography"/>
        <w:spacing w:after="0"/>
        <w:rPr>
          <w:sz w:val="20"/>
          <w:szCs w:val="20"/>
        </w:rPr>
      </w:pPr>
      <w:r w:rsidRPr="00253613">
        <w:rPr>
          <w:sz w:val="20"/>
          <w:szCs w:val="20"/>
        </w:rPr>
        <w:lastRenderedPageBreak/>
        <w:t>108.</w:t>
      </w:r>
      <w:r w:rsidRPr="00253613">
        <w:rPr>
          <w:sz w:val="20"/>
          <w:szCs w:val="20"/>
        </w:rPr>
        <w:tab/>
        <w:t>Milsom K, Blinkhorn A, Walsh T, Worthington H, Kearney-Mitchell P, Whitehead H, et al. A Cluster-randomized Controlled Trial Fluoride Varnish in School Children. Journal of dental research. 2011;90(11):1306-11.</w:t>
      </w:r>
    </w:p>
    <w:p w14:paraId="5648E18A" w14:textId="77777777" w:rsidR="00753DC3" w:rsidRPr="00253613" w:rsidRDefault="00753DC3" w:rsidP="00753DC3">
      <w:pPr>
        <w:pStyle w:val="EndNoteBibliography"/>
        <w:spacing w:after="0"/>
        <w:rPr>
          <w:sz w:val="20"/>
          <w:szCs w:val="20"/>
        </w:rPr>
      </w:pPr>
      <w:r w:rsidRPr="00253613">
        <w:rPr>
          <w:sz w:val="20"/>
          <w:szCs w:val="20"/>
        </w:rPr>
        <w:t>109.</w:t>
      </w:r>
      <w:r w:rsidRPr="00253613">
        <w:rPr>
          <w:sz w:val="20"/>
          <w:szCs w:val="20"/>
        </w:rPr>
        <w:tab/>
        <w:t>Jordhøy MS, Fayers P, Saltnes T, Ahlner-Elmqvist M, Jannert M, Kaasa S. A palliative-care intervention and death at home: a cluster randomised trial. The Lancet. 2000;356(9233):888-93.</w:t>
      </w:r>
    </w:p>
    <w:p w14:paraId="45014905" w14:textId="77777777" w:rsidR="00753DC3" w:rsidRPr="00253613" w:rsidRDefault="00753DC3" w:rsidP="00753DC3">
      <w:pPr>
        <w:pStyle w:val="EndNoteBibliography"/>
        <w:spacing w:after="0"/>
        <w:rPr>
          <w:sz w:val="20"/>
          <w:szCs w:val="20"/>
        </w:rPr>
      </w:pPr>
      <w:r w:rsidRPr="00253613">
        <w:rPr>
          <w:sz w:val="20"/>
          <w:szCs w:val="20"/>
        </w:rPr>
        <w:t>110.</w:t>
      </w:r>
      <w:r w:rsidRPr="00253613">
        <w:rPr>
          <w:sz w:val="20"/>
          <w:szCs w:val="20"/>
        </w:rPr>
        <w:tab/>
        <w:t>McKegney FP, Bailey LR, Yates JW. Prediction and management of pain in patients with advanced cancer. General hospital psychiatry. 1981;3(2):95-101.</w:t>
      </w:r>
    </w:p>
    <w:p w14:paraId="5D5B0F25" w14:textId="77777777" w:rsidR="00753DC3" w:rsidRPr="00253613" w:rsidRDefault="00753DC3" w:rsidP="00753DC3">
      <w:pPr>
        <w:pStyle w:val="EndNoteBibliography"/>
        <w:spacing w:after="0"/>
        <w:rPr>
          <w:sz w:val="20"/>
          <w:szCs w:val="20"/>
        </w:rPr>
      </w:pPr>
      <w:r w:rsidRPr="00253613">
        <w:rPr>
          <w:sz w:val="20"/>
          <w:szCs w:val="20"/>
        </w:rPr>
        <w:t>111.</w:t>
      </w:r>
      <w:r w:rsidRPr="00253613">
        <w:rPr>
          <w:sz w:val="20"/>
          <w:szCs w:val="20"/>
        </w:rPr>
        <w:tab/>
        <w:t>Rabow MW, Dibble SL, Pantilat SZ, McPhee SJ. The comprehensive care team: a controlled trial of outpatient palliative medicine consultation. Archives of internal medicine. 2004;164(1):83-91.</w:t>
      </w:r>
    </w:p>
    <w:p w14:paraId="0960DF7A" w14:textId="77777777" w:rsidR="00753DC3" w:rsidRPr="00253613" w:rsidRDefault="00753DC3" w:rsidP="00753DC3">
      <w:pPr>
        <w:pStyle w:val="EndNoteBibliography"/>
        <w:spacing w:after="0"/>
        <w:rPr>
          <w:sz w:val="20"/>
          <w:szCs w:val="20"/>
        </w:rPr>
      </w:pPr>
      <w:r w:rsidRPr="00253613">
        <w:rPr>
          <w:sz w:val="20"/>
          <w:szCs w:val="20"/>
        </w:rPr>
        <w:t>112.</w:t>
      </w:r>
      <w:r w:rsidRPr="00253613">
        <w:rPr>
          <w:sz w:val="20"/>
          <w:szCs w:val="20"/>
        </w:rPr>
        <w:tab/>
        <w:t>Anderson FA, Wheeler HB, Goldberg RJ, Hosmer DW, Forcier A, Patwardhan NA. Changing clinical practice: prospective study of the impact of continuing medical education and quality assurance programs on use of prophylaxis for venous thromboembolism. Archives of internal medicine. 1994;154(6):669-77.</w:t>
      </w:r>
    </w:p>
    <w:p w14:paraId="646A0769" w14:textId="77777777" w:rsidR="00753DC3" w:rsidRPr="00253613" w:rsidRDefault="00753DC3" w:rsidP="00753DC3">
      <w:pPr>
        <w:pStyle w:val="EndNoteBibliography"/>
        <w:spacing w:after="0"/>
        <w:rPr>
          <w:sz w:val="20"/>
          <w:szCs w:val="20"/>
        </w:rPr>
      </w:pPr>
      <w:r w:rsidRPr="00253613">
        <w:rPr>
          <w:sz w:val="20"/>
          <w:szCs w:val="20"/>
        </w:rPr>
        <w:t>113.</w:t>
      </w:r>
      <w:r w:rsidRPr="00253613">
        <w:rPr>
          <w:sz w:val="20"/>
          <w:szCs w:val="20"/>
        </w:rPr>
        <w:tab/>
        <w:t>Dexter PR, Perkins S, Overhage JM, Maharry K, Kohler RB, McDonald CJ. A computerized reminder system to increase the use of preventive care for hospitalized patients. New England Journal of Medicine. 2001;345(13):965-70.</w:t>
      </w:r>
    </w:p>
    <w:p w14:paraId="52AB3AE8" w14:textId="77777777" w:rsidR="00753DC3" w:rsidRPr="00253613" w:rsidRDefault="00753DC3" w:rsidP="00753DC3">
      <w:pPr>
        <w:pStyle w:val="EndNoteBibliography"/>
        <w:spacing w:after="0"/>
        <w:rPr>
          <w:sz w:val="20"/>
          <w:szCs w:val="20"/>
        </w:rPr>
      </w:pPr>
      <w:r w:rsidRPr="00253613">
        <w:rPr>
          <w:sz w:val="20"/>
          <w:szCs w:val="20"/>
        </w:rPr>
        <w:t>114.</w:t>
      </w:r>
      <w:r w:rsidRPr="00253613">
        <w:rPr>
          <w:sz w:val="20"/>
          <w:szCs w:val="20"/>
        </w:rPr>
        <w:tab/>
        <w:t>Fontaine A, Mahe I, Bergmann J, Fiessinger J, Dhote R, Cohen P, et al. Effectiveness of written guidelines on the appropriateness of thromboprophylaxis prescriptions for medical patients: a prospective randomized study. Journal of internal medicine. 2006;260(4):369-76.</w:t>
      </w:r>
    </w:p>
    <w:p w14:paraId="0DFFC87A" w14:textId="77777777" w:rsidR="00753DC3" w:rsidRPr="00253613" w:rsidRDefault="00753DC3" w:rsidP="00753DC3">
      <w:pPr>
        <w:pStyle w:val="EndNoteBibliography"/>
        <w:spacing w:after="0"/>
        <w:rPr>
          <w:sz w:val="20"/>
          <w:szCs w:val="20"/>
        </w:rPr>
      </w:pPr>
      <w:r w:rsidRPr="00253613">
        <w:rPr>
          <w:sz w:val="20"/>
          <w:szCs w:val="20"/>
        </w:rPr>
        <w:t>115.</w:t>
      </w:r>
      <w:r w:rsidRPr="00253613">
        <w:rPr>
          <w:sz w:val="20"/>
          <w:szCs w:val="20"/>
        </w:rPr>
        <w:tab/>
        <w:t>Garcia DA, Highfill J, Finnerty K, Varoz E, McConkey S, Hutchinson K, et al. A prospective, controlled trial of a pharmacy-driven alert system to increase thromboprophylaxis rates in medical inpatients. Blood Coagulation &amp; Fibrinolysis. 2009;20(7):541-5.</w:t>
      </w:r>
    </w:p>
    <w:p w14:paraId="28BA9CE8" w14:textId="77777777" w:rsidR="00753DC3" w:rsidRPr="00253613" w:rsidRDefault="00753DC3" w:rsidP="00753DC3">
      <w:pPr>
        <w:pStyle w:val="EndNoteBibliography"/>
        <w:spacing w:after="0"/>
        <w:rPr>
          <w:sz w:val="20"/>
          <w:szCs w:val="20"/>
        </w:rPr>
      </w:pPr>
      <w:r w:rsidRPr="00253613">
        <w:rPr>
          <w:sz w:val="20"/>
          <w:szCs w:val="20"/>
        </w:rPr>
        <w:t>116.</w:t>
      </w:r>
      <w:r w:rsidRPr="00253613">
        <w:rPr>
          <w:sz w:val="20"/>
          <w:szCs w:val="20"/>
        </w:rPr>
        <w:tab/>
        <w:t>Labarere J, Bosson J-L, Sevestre M-A, Sellier E, Richaud C, Legagneux A. Intervention targeted at nurses to improve venous thromboprophylaxis. International Journal for Quality in Health Care. 2007;19(5):301-8.</w:t>
      </w:r>
    </w:p>
    <w:p w14:paraId="1A2226AF" w14:textId="77777777" w:rsidR="00753DC3" w:rsidRPr="00253613" w:rsidRDefault="00753DC3" w:rsidP="00753DC3">
      <w:pPr>
        <w:pStyle w:val="EndNoteBibliography"/>
        <w:spacing w:after="0"/>
        <w:rPr>
          <w:sz w:val="20"/>
          <w:szCs w:val="20"/>
        </w:rPr>
      </w:pPr>
      <w:r w:rsidRPr="00253613">
        <w:rPr>
          <w:sz w:val="20"/>
          <w:szCs w:val="20"/>
        </w:rPr>
        <w:t>117.</w:t>
      </w:r>
      <w:r w:rsidRPr="00253613">
        <w:rPr>
          <w:sz w:val="20"/>
          <w:szCs w:val="20"/>
        </w:rPr>
        <w:tab/>
        <w:t>Overhage JM, Tierney WM, McDonald CJ. Computer reminders to implement preventive care guidelines for hospitalized patients. Archives of Internal Medicine. 1996;156(14):1551-6.</w:t>
      </w:r>
    </w:p>
    <w:p w14:paraId="2B32B61B" w14:textId="77777777" w:rsidR="00753DC3" w:rsidRPr="00253613" w:rsidRDefault="00753DC3" w:rsidP="00753DC3">
      <w:pPr>
        <w:pStyle w:val="EndNoteBibliography"/>
        <w:spacing w:after="0"/>
        <w:rPr>
          <w:sz w:val="20"/>
          <w:szCs w:val="20"/>
        </w:rPr>
      </w:pPr>
      <w:r w:rsidRPr="00253613">
        <w:rPr>
          <w:sz w:val="20"/>
          <w:szCs w:val="20"/>
        </w:rPr>
        <w:t>118.</w:t>
      </w:r>
      <w:r w:rsidRPr="00253613">
        <w:rPr>
          <w:sz w:val="20"/>
          <w:szCs w:val="20"/>
        </w:rPr>
        <w:tab/>
        <w:t>Giles W, Bisits A, O'Callaghan S, Gill A. The Doppler assessment in multiple pregnancy randomised controlled trial of ultrasound biometry versus umbilical artery Doppler ultrasound and biometry in twin pregnancy. BJOG: An International Journal of Obstetrics &amp; Gynaecology. 2003;110(6):593-7.</w:t>
      </w:r>
    </w:p>
    <w:p w14:paraId="5380FBEE" w14:textId="77777777" w:rsidR="00753DC3" w:rsidRPr="00253613" w:rsidRDefault="00753DC3" w:rsidP="00753DC3">
      <w:pPr>
        <w:pStyle w:val="EndNoteBibliography"/>
        <w:spacing w:after="0"/>
        <w:rPr>
          <w:sz w:val="20"/>
          <w:szCs w:val="20"/>
        </w:rPr>
      </w:pPr>
      <w:r w:rsidRPr="00253613">
        <w:rPr>
          <w:sz w:val="20"/>
          <w:szCs w:val="20"/>
        </w:rPr>
        <w:t>119.</w:t>
      </w:r>
      <w:r w:rsidRPr="00253613">
        <w:rPr>
          <w:sz w:val="20"/>
          <w:szCs w:val="20"/>
        </w:rPr>
        <w:tab/>
        <w:t>Johnstone FD, Prescott R, Hoskins P, Greer IA, McGlew T, Compton M. The effect of introduction of umbilical Doppler recordings to obstetric practice. BJOG: An International Journal of Obstetrics &amp; Gynaecology. 1993;100(8):733-41.</w:t>
      </w:r>
    </w:p>
    <w:p w14:paraId="164DB64D" w14:textId="77777777" w:rsidR="00753DC3" w:rsidRPr="00253613" w:rsidRDefault="00753DC3" w:rsidP="00753DC3">
      <w:pPr>
        <w:pStyle w:val="EndNoteBibliography"/>
        <w:spacing w:after="0"/>
        <w:rPr>
          <w:sz w:val="20"/>
          <w:szCs w:val="20"/>
        </w:rPr>
      </w:pPr>
      <w:r w:rsidRPr="00253613">
        <w:rPr>
          <w:sz w:val="20"/>
          <w:szCs w:val="20"/>
        </w:rPr>
        <w:t>120.</w:t>
      </w:r>
      <w:r w:rsidRPr="00253613">
        <w:rPr>
          <w:sz w:val="20"/>
          <w:szCs w:val="20"/>
        </w:rPr>
        <w:tab/>
        <w:t>Newnham JP, O'Dea MRA, Reid KP, Diepeveen DA. Doppler flow velocity waveform analysis in high risk pregnancies: a randomized controlled trial. BJOG: An International Journal of Obstetrics &amp; Gynaecology. 1991;98(10):956-63.</w:t>
      </w:r>
    </w:p>
    <w:p w14:paraId="3E575D79" w14:textId="77777777" w:rsidR="00753DC3" w:rsidRPr="00253613" w:rsidRDefault="00753DC3" w:rsidP="00753DC3">
      <w:pPr>
        <w:pStyle w:val="EndNoteBibliography"/>
        <w:spacing w:after="0"/>
        <w:rPr>
          <w:sz w:val="20"/>
          <w:szCs w:val="20"/>
        </w:rPr>
      </w:pPr>
      <w:r w:rsidRPr="00253613">
        <w:rPr>
          <w:sz w:val="20"/>
          <w:szCs w:val="20"/>
        </w:rPr>
        <w:t>121.</w:t>
      </w:r>
      <w:r w:rsidRPr="00253613">
        <w:rPr>
          <w:sz w:val="20"/>
          <w:szCs w:val="20"/>
        </w:rPr>
        <w:tab/>
        <w:t>Bauman KE, Bryan ES, Dent CW, Koch GG. The influence of observing carbon monoxide level on cigarette smoking by public prenatal patients. American journal of public health. 1983;73(9):1089-91.</w:t>
      </w:r>
    </w:p>
    <w:p w14:paraId="38A9B8F5" w14:textId="77777777" w:rsidR="00753DC3" w:rsidRPr="00253613" w:rsidRDefault="00753DC3" w:rsidP="00753DC3">
      <w:pPr>
        <w:pStyle w:val="EndNoteBibliography"/>
        <w:spacing w:after="0"/>
        <w:rPr>
          <w:sz w:val="20"/>
          <w:szCs w:val="20"/>
        </w:rPr>
      </w:pPr>
      <w:r w:rsidRPr="00253613">
        <w:rPr>
          <w:sz w:val="20"/>
          <w:szCs w:val="20"/>
        </w:rPr>
        <w:t>122.</w:t>
      </w:r>
      <w:r w:rsidRPr="00253613">
        <w:rPr>
          <w:sz w:val="20"/>
          <w:szCs w:val="20"/>
        </w:rPr>
        <w:tab/>
        <w:t>Campbell E, Walsh R, Sanson-Fisher R, Burrows S, Stojanovski E. A group randomised trial of two methods for disseminating a smoking cessation programme to public antenatal clinics: effects on patient outcomes. Tobacco control. 2006;15(2):97-102.</w:t>
      </w:r>
    </w:p>
    <w:p w14:paraId="62296C37" w14:textId="77777777" w:rsidR="00753DC3" w:rsidRPr="00253613" w:rsidRDefault="00753DC3" w:rsidP="00753DC3">
      <w:pPr>
        <w:pStyle w:val="EndNoteBibliography"/>
        <w:spacing w:after="0"/>
        <w:rPr>
          <w:sz w:val="20"/>
          <w:szCs w:val="20"/>
        </w:rPr>
      </w:pPr>
      <w:r w:rsidRPr="00253613">
        <w:rPr>
          <w:sz w:val="20"/>
          <w:szCs w:val="20"/>
        </w:rPr>
        <w:t>123.</w:t>
      </w:r>
      <w:r w:rsidRPr="00253613">
        <w:rPr>
          <w:sz w:val="20"/>
          <w:szCs w:val="20"/>
        </w:rPr>
        <w:tab/>
        <w:t>Eades SJ, Sanson-Fisher RW, Wenitong M, Panaretto K, D'Este C, Gilligan C, et al. An intensive smoking intervention for pregnant Aboriginal and Torres Strait Islander women: a randomised controlled trial. Medical Journal of Australia. 2012;197(1):42.</w:t>
      </w:r>
    </w:p>
    <w:p w14:paraId="6A295252" w14:textId="77777777" w:rsidR="00753DC3" w:rsidRPr="00253613" w:rsidRDefault="00753DC3" w:rsidP="00753DC3">
      <w:pPr>
        <w:pStyle w:val="EndNoteBibliography"/>
        <w:spacing w:after="0"/>
        <w:rPr>
          <w:sz w:val="20"/>
          <w:szCs w:val="20"/>
        </w:rPr>
      </w:pPr>
      <w:r w:rsidRPr="00253613">
        <w:rPr>
          <w:sz w:val="20"/>
          <w:szCs w:val="20"/>
        </w:rPr>
        <w:t>124.</w:t>
      </w:r>
      <w:r w:rsidRPr="00253613">
        <w:rPr>
          <w:sz w:val="20"/>
          <w:szCs w:val="20"/>
        </w:rPr>
        <w:tab/>
        <w:t>Hajek P, West R, Lee A, Foulds J, Owen L, Eiser JR, et al. Randomized controlled trial of a midwife‐delivered brief smoking cessation intervention in pregnancy. Addiction. 2001;96(3):485-94.</w:t>
      </w:r>
    </w:p>
    <w:p w14:paraId="4E47F38C" w14:textId="77777777" w:rsidR="00753DC3" w:rsidRPr="00253613" w:rsidRDefault="00753DC3" w:rsidP="00753DC3">
      <w:pPr>
        <w:pStyle w:val="EndNoteBibliography"/>
        <w:spacing w:after="0"/>
        <w:rPr>
          <w:sz w:val="20"/>
          <w:szCs w:val="20"/>
        </w:rPr>
      </w:pPr>
      <w:r w:rsidRPr="00253613">
        <w:rPr>
          <w:sz w:val="20"/>
          <w:szCs w:val="20"/>
        </w:rPr>
        <w:t>125.</w:t>
      </w:r>
      <w:r w:rsidRPr="00253613">
        <w:rPr>
          <w:sz w:val="20"/>
          <w:szCs w:val="20"/>
        </w:rPr>
        <w:tab/>
        <w:t>Haug K, Fugelli P, Aarø LE, Foss OP. Is smoking intervention in general practice more successful among pregnant than non-pregnant women? Family Practice. 1994;11(2):111-6.</w:t>
      </w:r>
    </w:p>
    <w:p w14:paraId="395720F2" w14:textId="77777777" w:rsidR="00753DC3" w:rsidRPr="00253613" w:rsidRDefault="00753DC3" w:rsidP="00753DC3">
      <w:pPr>
        <w:pStyle w:val="EndNoteBibliography"/>
        <w:spacing w:after="0"/>
        <w:rPr>
          <w:sz w:val="20"/>
          <w:szCs w:val="20"/>
        </w:rPr>
      </w:pPr>
      <w:r w:rsidRPr="00253613">
        <w:rPr>
          <w:sz w:val="20"/>
          <w:szCs w:val="20"/>
        </w:rPr>
        <w:t>126.</w:t>
      </w:r>
      <w:r w:rsidRPr="00253613">
        <w:rPr>
          <w:sz w:val="20"/>
          <w:szCs w:val="20"/>
        </w:rPr>
        <w:tab/>
        <w:t>Kendrick JS, Zahniser SC, Miller N, Salas N, Stine J, Gargiullo PM, et al. Integrating smoking cessation into routine public prenatal care: the Smoking Cessation in Pregnancy project. American Journal of Public Health. 1995;85(2):217-22.</w:t>
      </w:r>
    </w:p>
    <w:p w14:paraId="5E97AAA5" w14:textId="77777777" w:rsidR="00753DC3" w:rsidRPr="00253613" w:rsidRDefault="00753DC3" w:rsidP="00753DC3">
      <w:pPr>
        <w:pStyle w:val="EndNoteBibliography"/>
        <w:spacing w:after="0"/>
        <w:rPr>
          <w:sz w:val="20"/>
          <w:szCs w:val="20"/>
        </w:rPr>
      </w:pPr>
      <w:r w:rsidRPr="00253613">
        <w:rPr>
          <w:sz w:val="20"/>
          <w:szCs w:val="20"/>
        </w:rPr>
        <w:t>127.</w:t>
      </w:r>
      <w:r w:rsidRPr="00253613">
        <w:rPr>
          <w:sz w:val="20"/>
          <w:szCs w:val="20"/>
        </w:rPr>
        <w:tab/>
        <w:t>Lawrence T, Aveyard P, Evans O, Cheng K. A cluster randomised controlled trial of smoking cessation in pregnant women comparing interventions based on the transtheoretical (stages of change) model to standard care. Tobacco Control. 2003;12(2):168-77.</w:t>
      </w:r>
    </w:p>
    <w:p w14:paraId="7B7A67C3" w14:textId="77777777" w:rsidR="00753DC3" w:rsidRPr="00253613" w:rsidRDefault="00753DC3" w:rsidP="00753DC3">
      <w:pPr>
        <w:pStyle w:val="EndNoteBibliography"/>
        <w:spacing w:after="0"/>
        <w:rPr>
          <w:sz w:val="20"/>
          <w:szCs w:val="20"/>
        </w:rPr>
      </w:pPr>
      <w:r w:rsidRPr="00253613">
        <w:rPr>
          <w:sz w:val="20"/>
          <w:szCs w:val="20"/>
        </w:rPr>
        <w:t>128.</w:t>
      </w:r>
      <w:r w:rsidRPr="00253613">
        <w:rPr>
          <w:sz w:val="20"/>
          <w:szCs w:val="20"/>
        </w:rPr>
        <w:tab/>
        <w:t>Lillington L, Royce J, Novak D, Ruvalcaba M, Chlebowski R. Evaluation of a smoking cessation program for pregnant minority women. Cancer practice. 1994;3(3):157-63.</w:t>
      </w:r>
    </w:p>
    <w:p w14:paraId="21EB8C4B" w14:textId="77777777" w:rsidR="00753DC3" w:rsidRPr="00253613" w:rsidRDefault="00753DC3" w:rsidP="00753DC3">
      <w:pPr>
        <w:pStyle w:val="EndNoteBibliography"/>
        <w:spacing w:after="0"/>
        <w:rPr>
          <w:sz w:val="20"/>
          <w:szCs w:val="20"/>
        </w:rPr>
      </w:pPr>
      <w:r w:rsidRPr="00253613">
        <w:rPr>
          <w:sz w:val="20"/>
          <w:szCs w:val="20"/>
        </w:rPr>
        <w:lastRenderedPageBreak/>
        <w:t>129.</w:t>
      </w:r>
      <w:r w:rsidRPr="00253613">
        <w:rPr>
          <w:sz w:val="20"/>
          <w:szCs w:val="20"/>
        </w:rPr>
        <w:tab/>
        <w:t>Lowe JB, Balanda KP, Stanton WR, Del Mar C, O’Connor V. Dissemination of an efficacious antenatal smoking cessation program in public hospitals in Australia: a randomized controlled trial. Health education &amp; behavior. 2002;29(5):608-19.</w:t>
      </w:r>
    </w:p>
    <w:p w14:paraId="6471D4D0" w14:textId="77777777" w:rsidR="00753DC3" w:rsidRPr="00253613" w:rsidRDefault="00753DC3" w:rsidP="00753DC3">
      <w:pPr>
        <w:pStyle w:val="EndNoteBibliography"/>
        <w:spacing w:after="0"/>
        <w:rPr>
          <w:sz w:val="20"/>
          <w:szCs w:val="20"/>
        </w:rPr>
      </w:pPr>
      <w:r w:rsidRPr="00253613">
        <w:rPr>
          <w:sz w:val="20"/>
          <w:szCs w:val="20"/>
        </w:rPr>
        <w:t>130.</w:t>
      </w:r>
      <w:r w:rsidRPr="00253613">
        <w:rPr>
          <w:sz w:val="20"/>
          <w:szCs w:val="20"/>
        </w:rPr>
        <w:tab/>
        <w:t>Manfredi C, Crittenden KS, Warnecke R, Engler J, Cho YI, Shaligram C. Evaluation of a motivational smoking cessation intervention for women in public health clinics. Preventive Medicine. 1999;28(1):51-60.</w:t>
      </w:r>
    </w:p>
    <w:p w14:paraId="7DFE18E9" w14:textId="77777777" w:rsidR="00753DC3" w:rsidRPr="00253613" w:rsidRDefault="00753DC3" w:rsidP="00753DC3">
      <w:pPr>
        <w:pStyle w:val="EndNoteBibliography"/>
        <w:spacing w:after="0"/>
        <w:rPr>
          <w:sz w:val="20"/>
          <w:szCs w:val="20"/>
        </w:rPr>
      </w:pPr>
      <w:r w:rsidRPr="00253613">
        <w:rPr>
          <w:sz w:val="20"/>
          <w:szCs w:val="20"/>
        </w:rPr>
        <w:t>131.</w:t>
      </w:r>
      <w:r w:rsidRPr="00253613">
        <w:rPr>
          <w:sz w:val="20"/>
          <w:szCs w:val="20"/>
        </w:rPr>
        <w:tab/>
        <w:t>McLeod D, Pullon S, Benn C, Cookson T, Dowell A, Viccars A, et al. Can support and education for smoking cessation and reduction be provided effectively by midwives within primary maternity care? Midwifery. 2004;20(1):37-50.</w:t>
      </w:r>
    </w:p>
    <w:p w14:paraId="180E8B52" w14:textId="77777777" w:rsidR="00753DC3" w:rsidRPr="00253613" w:rsidRDefault="00753DC3" w:rsidP="00753DC3">
      <w:pPr>
        <w:pStyle w:val="EndNoteBibliography"/>
        <w:spacing w:after="0"/>
        <w:rPr>
          <w:sz w:val="20"/>
          <w:szCs w:val="20"/>
        </w:rPr>
      </w:pPr>
      <w:r w:rsidRPr="00253613">
        <w:rPr>
          <w:sz w:val="20"/>
          <w:szCs w:val="20"/>
        </w:rPr>
        <w:t>132.</w:t>
      </w:r>
      <w:r w:rsidRPr="00253613">
        <w:rPr>
          <w:sz w:val="20"/>
          <w:szCs w:val="20"/>
        </w:rPr>
        <w:tab/>
        <w:t>Messimer S, Hickner J, Henry R. A comparison of two antismoking interventions among pregnant women in eleven private primary care practices. The Journal of family practice. 1989;28(3):283-8.</w:t>
      </w:r>
    </w:p>
    <w:p w14:paraId="01039931" w14:textId="77777777" w:rsidR="00753DC3" w:rsidRPr="00253613" w:rsidRDefault="00753DC3" w:rsidP="00753DC3">
      <w:pPr>
        <w:pStyle w:val="EndNoteBibliography"/>
        <w:spacing w:after="0"/>
        <w:rPr>
          <w:sz w:val="20"/>
          <w:szCs w:val="20"/>
        </w:rPr>
      </w:pPr>
      <w:r w:rsidRPr="00253613">
        <w:rPr>
          <w:sz w:val="20"/>
          <w:szCs w:val="20"/>
        </w:rPr>
        <w:t>133.</w:t>
      </w:r>
      <w:r w:rsidRPr="00253613">
        <w:rPr>
          <w:sz w:val="20"/>
          <w:szCs w:val="20"/>
        </w:rPr>
        <w:tab/>
        <w:t>Moore L, Campbell R, Whelan A, Mills N, Lupton P, Misselbrook E, et al. Self help smoking cessation in pregnancy: cluster randomised controlled trial. Bmj. 2002;325(7377):1383.</w:t>
      </w:r>
    </w:p>
    <w:p w14:paraId="02189C76" w14:textId="77777777" w:rsidR="00753DC3" w:rsidRPr="00253613" w:rsidRDefault="00753DC3" w:rsidP="00753DC3">
      <w:pPr>
        <w:pStyle w:val="EndNoteBibliography"/>
        <w:spacing w:after="0"/>
        <w:rPr>
          <w:sz w:val="20"/>
          <w:szCs w:val="20"/>
        </w:rPr>
      </w:pPr>
      <w:r w:rsidRPr="00253613">
        <w:rPr>
          <w:sz w:val="20"/>
          <w:szCs w:val="20"/>
        </w:rPr>
        <w:t>134.</w:t>
      </w:r>
      <w:r w:rsidRPr="00253613">
        <w:rPr>
          <w:sz w:val="20"/>
          <w:szCs w:val="20"/>
        </w:rPr>
        <w:tab/>
        <w:t>Pbert L, Ockene JK, Zapka J, Ma Y, Goins KV, Oncken C, et al. A community health center smoking-cessation intervention for pregnant and postpartum women. American journal of preventive medicine. 2004;26(5):377-85.</w:t>
      </w:r>
    </w:p>
    <w:p w14:paraId="0536FC11" w14:textId="77777777" w:rsidR="00753DC3" w:rsidRPr="00253613" w:rsidRDefault="00753DC3" w:rsidP="00753DC3">
      <w:pPr>
        <w:pStyle w:val="EndNoteBibliography"/>
        <w:spacing w:after="0"/>
        <w:rPr>
          <w:sz w:val="20"/>
          <w:szCs w:val="20"/>
        </w:rPr>
      </w:pPr>
      <w:r w:rsidRPr="00253613">
        <w:rPr>
          <w:sz w:val="20"/>
          <w:szCs w:val="20"/>
        </w:rPr>
        <w:t>135.</w:t>
      </w:r>
      <w:r w:rsidRPr="00253613">
        <w:rPr>
          <w:sz w:val="20"/>
          <w:szCs w:val="20"/>
        </w:rPr>
        <w:tab/>
        <w:t>Polańska K, Hanke W, Sobala W, Lowe J. Efficacy and effectiveness of the smoking cessation program for pregnant women. Int J Occup Med Environ Health. 2004;17(3):369-77.</w:t>
      </w:r>
    </w:p>
    <w:p w14:paraId="2970C2B2" w14:textId="77777777" w:rsidR="00753DC3" w:rsidRPr="00253613" w:rsidRDefault="00753DC3" w:rsidP="00753DC3">
      <w:pPr>
        <w:pStyle w:val="EndNoteBibliography"/>
        <w:spacing w:after="0"/>
        <w:rPr>
          <w:sz w:val="20"/>
          <w:szCs w:val="20"/>
        </w:rPr>
      </w:pPr>
      <w:r w:rsidRPr="00253613">
        <w:rPr>
          <w:sz w:val="20"/>
          <w:szCs w:val="20"/>
        </w:rPr>
        <w:t>136.</w:t>
      </w:r>
      <w:r w:rsidRPr="00253613">
        <w:rPr>
          <w:sz w:val="20"/>
          <w:szCs w:val="20"/>
        </w:rPr>
        <w:tab/>
        <w:t>North Staffordshire Changing Childbirth Research Team. A randomised study of midwifery caseload care and traditional'shared-care'. Midwifery. 2000;16(4):295.</w:t>
      </w:r>
    </w:p>
    <w:p w14:paraId="65E9FFCC" w14:textId="77777777" w:rsidR="00753DC3" w:rsidRPr="00253613" w:rsidRDefault="00753DC3" w:rsidP="00753DC3">
      <w:pPr>
        <w:pStyle w:val="EndNoteBibliography"/>
        <w:spacing w:after="0"/>
        <w:rPr>
          <w:sz w:val="20"/>
          <w:szCs w:val="20"/>
        </w:rPr>
      </w:pPr>
      <w:r w:rsidRPr="00253613">
        <w:rPr>
          <w:sz w:val="20"/>
          <w:szCs w:val="20"/>
        </w:rPr>
        <w:t>137.</w:t>
      </w:r>
      <w:r w:rsidRPr="00253613">
        <w:rPr>
          <w:sz w:val="20"/>
          <w:szCs w:val="20"/>
        </w:rPr>
        <w:tab/>
        <w:t>Christie J, Bunting B. The effect of health visitors’ postpartum home visit frequency on first-time mothers: Cluster randomised trial. International Journal of Nursing Studies. 2011;48(6):689-702.</w:t>
      </w:r>
    </w:p>
    <w:p w14:paraId="5D0733BD" w14:textId="77777777" w:rsidR="00753DC3" w:rsidRPr="00253613" w:rsidRDefault="00753DC3" w:rsidP="00753DC3">
      <w:pPr>
        <w:pStyle w:val="EndNoteBibliography"/>
        <w:spacing w:after="0"/>
        <w:rPr>
          <w:sz w:val="20"/>
          <w:szCs w:val="20"/>
        </w:rPr>
      </w:pPr>
      <w:r w:rsidRPr="00253613">
        <w:rPr>
          <w:sz w:val="20"/>
          <w:szCs w:val="20"/>
        </w:rPr>
        <w:t>138.</w:t>
      </w:r>
      <w:r w:rsidRPr="00253613">
        <w:rPr>
          <w:sz w:val="20"/>
          <w:szCs w:val="20"/>
        </w:rPr>
        <w:tab/>
        <w:t>Kronborg H, Væth M, Olsen J, Iversen L, Harder I. Effect of early postnatal breastfeeding support: a cluster‐randomized community based trial. Acta Paediatrica. 2007;96(7):1064-70.</w:t>
      </w:r>
    </w:p>
    <w:p w14:paraId="7858B272" w14:textId="77777777" w:rsidR="00753DC3" w:rsidRPr="00253613" w:rsidRDefault="00753DC3" w:rsidP="00753DC3">
      <w:pPr>
        <w:pStyle w:val="EndNoteBibliography"/>
        <w:spacing w:after="0"/>
        <w:rPr>
          <w:sz w:val="20"/>
          <w:szCs w:val="20"/>
        </w:rPr>
      </w:pPr>
      <w:r w:rsidRPr="00253613">
        <w:rPr>
          <w:sz w:val="20"/>
          <w:szCs w:val="20"/>
        </w:rPr>
        <w:t>139.</w:t>
      </w:r>
      <w:r w:rsidRPr="00253613">
        <w:rPr>
          <w:sz w:val="20"/>
          <w:szCs w:val="20"/>
        </w:rPr>
        <w:tab/>
        <w:t>MacArthur C, Winter H, Bick D, Knowles H, Lilford R, Henderson C, et al. Effects of redesigned community postnatal care on womens' health 4 months after birth: a cluster randomised controlled trial. The lancet. 2002;359(9304):378-85.</w:t>
      </w:r>
    </w:p>
    <w:p w14:paraId="7DC2C8FB" w14:textId="77777777" w:rsidR="00753DC3" w:rsidRPr="00253613" w:rsidRDefault="00753DC3" w:rsidP="00753DC3">
      <w:pPr>
        <w:pStyle w:val="EndNoteBibliography"/>
        <w:spacing w:after="0"/>
        <w:rPr>
          <w:sz w:val="20"/>
          <w:szCs w:val="20"/>
        </w:rPr>
      </w:pPr>
      <w:r w:rsidRPr="00253613">
        <w:rPr>
          <w:sz w:val="20"/>
          <w:szCs w:val="20"/>
        </w:rPr>
        <w:t>140.</w:t>
      </w:r>
      <w:r w:rsidRPr="00253613">
        <w:rPr>
          <w:sz w:val="20"/>
          <w:szCs w:val="20"/>
        </w:rPr>
        <w:tab/>
        <w:t>Lund S, Hemed M, Nielsen BB, Said A, Said K, Makungu M, et al. Mobile phones as a health communication tool to improve skilled attendance at delivery in Zanzibar: a cluster‐randomised controlled trial. BJOG: An International Journal of Obstetrics &amp; Gynaecology. 2012;119(10):1256-64.</w:t>
      </w:r>
    </w:p>
    <w:p w14:paraId="34A531E8" w14:textId="77777777" w:rsidR="00753DC3" w:rsidRPr="00253613" w:rsidRDefault="00753DC3" w:rsidP="00753DC3">
      <w:pPr>
        <w:pStyle w:val="EndNoteBibliography"/>
        <w:spacing w:after="0"/>
        <w:rPr>
          <w:sz w:val="20"/>
          <w:szCs w:val="20"/>
        </w:rPr>
      </w:pPr>
      <w:r w:rsidRPr="00253613">
        <w:rPr>
          <w:sz w:val="20"/>
          <w:szCs w:val="20"/>
        </w:rPr>
        <w:t>141.</w:t>
      </w:r>
      <w:r w:rsidRPr="00253613">
        <w:rPr>
          <w:sz w:val="20"/>
          <w:szCs w:val="20"/>
        </w:rPr>
        <w:tab/>
        <w:t>Du Preez M, McGuigan KG, Conroy RM. Solar disinfection of drinking water in the prevention of dysentery in South African children aged under 5 years: the role of participant motivation. Environmental science &amp; technology. 2010;44(22):8744-9.</w:t>
      </w:r>
    </w:p>
    <w:p w14:paraId="40785A56" w14:textId="77777777" w:rsidR="00753DC3" w:rsidRPr="00253613" w:rsidRDefault="00753DC3" w:rsidP="00753DC3">
      <w:pPr>
        <w:pStyle w:val="EndNoteBibliography"/>
        <w:spacing w:after="0"/>
        <w:rPr>
          <w:sz w:val="20"/>
          <w:szCs w:val="20"/>
        </w:rPr>
      </w:pPr>
      <w:r w:rsidRPr="00253613">
        <w:rPr>
          <w:sz w:val="20"/>
          <w:szCs w:val="20"/>
        </w:rPr>
        <w:t>142.</w:t>
      </w:r>
      <w:r w:rsidRPr="00253613">
        <w:rPr>
          <w:sz w:val="20"/>
          <w:szCs w:val="20"/>
        </w:rPr>
        <w:tab/>
        <w:t>Du Preez M, Conroy RM, Ligondo S, Hennessy J, Elmore-Meegan M, Soita A, et al. Randomized intervention study of solar disinfection of drinking water in the prevention of dysentery in Kenyan children aged under 5 years. Environmental science &amp; technology. 2011;45(21):9315-23.</w:t>
      </w:r>
    </w:p>
    <w:p w14:paraId="642E72E7" w14:textId="77777777" w:rsidR="00753DC3" w:rsidRPr="00253613" w:rsidRDefault="00753DC3" w:rsidP="00753DC3">
      <w:pPr>
        <w:pStyle w:val="EndNoteBibliography"/>
        <w:spacing w:after="0"/>
        <w:rPr>
          <w:sz w:val="20"/>
          <w:szCs w:val="20"/>
        </w:rPr>
      </w:pPr>
      <w:r w:rsidRPr="00253613">
        <w:rPr>
          <w:sz w:val="20"/>
          <w:szCs w:val="20"/>
        </w:rPr>
        <w:t>143.</w:t>
      </w:r>
      <w:r w:rsidRPr="00253613">
        <w:rPr>
          <w:sz w:val="20"/>
          <w:szCs w:val="20"/>
        </w:rPr>
        <w:tab/>
        <w:t>Luby SP, Agboatwalla M, Painter J, Altaf A, Billhimer WL, Hoekstra RM. Effect of intensive handwashing promotion on childhood diarrhea in high-risk communities in Pakistan: a randomized controlled trial. Jama. 2004;291(21):2547-54.</w:t>
      </w:r>
    </w:p>
    <w:p w14:paraId="64FAE3B4" w14:textId="77777777" w:rsidR="00753DC3" w:rsidRPr="00253613" w:rsidRDefault="00753DC3" w:rsidP="00753DC3">
      <w:pPr>
        <w:pStyle w:val="EndNoteBibliography"/>
        <w:spacing w:after="0"/>
        <w:rPr>
          <w:sz w:val="20"/>
          <w:szCs w:val="20"/>
        </w:rPr>
      </w:pPr>
      <w:r w:rsidRPr="00253613">
        <w:rPr>
          <w:sz w:val="20"/>
          <w:szCs w:val="20"/>
        </w:rPr>
        <w:t>144.</w:t>
      </w:r>
      <w:r w:rsidRPr="00253613">
        <w:rPr>
          <w:sz w:val="20"/>
          <w:szCs w:val="20"/>
        </w:rPr>
        <w:tab/>
        <w:t>Luby SP, Agboatwalla M, Painter J, Altaf A, Billhimer W, Keswick B, et al. Combining drinking water treatment and hand washing for diarrhoea prevention, a cluster randomised controlled trial. Tropical Medicine &amp; International Health. 2006;11(4):479-89.</w:t>
      </w:r>
    </w:p>
    <w:p w14:paraId="07FE5DCA" w14:textId="77777777" w:rsidR="00753DC3" w:rsidRPr="00253613" w:rsidRDefault="00753DC3" w:rsidP="00753DC3">
      <w:pPr>
        <w:pStyle w:val="EndNoteBibliography"/>
        <w:spacing w:after="0"/>
        <w:rPr>
          <w:sz w:val="20"/>
          <w:szCs w:val="20"/>
        </w:rPr>
      </w:pPr>
      <w:r w:rsidRPr="00253613">
        <w:rPr>
          <w:sz w:val="20"/>
          <w:szCs w:val="20"/>
        </w:rPr>
        <w:t>145.</w:t>
      </w:r>
      <w:r w:rsidRPr="00253613">
        <w:rPr>
          <w:sz w:val="20"/>
          <w:szCs w:val="20"/>
        </w:rPr>
        <w:tab/>
        <w:t>McGuigan KG, Samaiyar P, du Preez M, Conroy RM. High compliance randomized controlled field trial of solar disinfection of drinking water and its impact on childhood diarrhea in rural Cambodia. Environmental science &amp; technology. 2011;45(18):7862-7.</w:t>
      </w:r>
    </w:p>
    <w:p w14:paraId="4460C95A" w14:textId="77777777" w:rsidR="00753DC3" w:rsidRPr="00253613" w:rsidRDefault="00753DC3" w:rsidP="00753DC3">
      <w:pPr>
        <w:pStyle w:val="EndNoteBibliography"/>
        <w:spacing w:after="0"/>
        <w:rPr>
          <w:sz w:val="20"/>
          <w:szCs w:val="20"/>
        </w:rPr>
      </w:pPr>
      <w:r w:rsidRPr="00253613">
        <w:rPr>
          <w:sz w:val="20"/>
          <w:szCs w:val="20"/>
        </w:rPr>
        <w:t>146.</w:t>
      </w:r>
      <w:r w:rsidRPr="00253613">
        <w:rPr>
          <w:sz w:val="20"/>
          <w:szCs w:val="20"/>
        </w:rPr>
        <w:tab/>
        <w:t>Warner JP, King M, Blizard R, McClenahan Z, Tang S. Patient-held shared care records for individuals with mental illness Randomised controlled evaluation. The British Journal of Psychiatry. 2000;177(4):319-24.</w:t>
      </w:r>
    </w:p>
    <w:p w14:paraId="501959A9" w14:textId="77777777" w:rsidR="00753DC3" w:rsidRPr="00253613" w:rsidRDefault="00753DC3" w:rsidP="00753DC3">
      <w:pPr>
        <w:pStyle w:val="EndNoteBibliography"/>
        <w:spacing w:after="0"/>
        <w:rPr>
          <w:sz w:val="20"/>
          <w:szCs w:val="20"/>
        </w:rPr>
      </w:pPr>
      <w:r w:rsidRPr="00253613">
        <w:rPr>
          <w:sz w:val="20"/>
          <w:szCs w:val="20"/>
        </w:rPr>
        <w:t>147.</w:t>
      </w:r>
      <w:r w:rsidRPr="00253613">
        <w:rPr>
          <w:sz w:val="20"/>
          <w:szCs w:val="20"/>
        </w:rPr>
        <w:tab/>
        <w:t>Lester H, Allan T, Wilson S, Jowett S, Roberts L. A cluster randomised controlled trial of patient-held medical records for people with schizophrenia receiving shared care. British Journal of General Practice. 2003;53(488):197-203.</w:t>
      </w:r>
    </w:p>
    <w:p w14:paraId="77918BAC" w14:textId="77777777" w:rsidR="00753DC3" w:rsidRPr="00253613" w:rsidRDefault="00753DC3" w:rsidP="00753DC3">
      <w:pPr>
        <w:pStyle w:val="EndNoteBibliography"/>
        <w:spacing w:after="0"/>
        <w:rPr>
          <w:sz w:val="20"/>
          <w:szCs w:val="20"/>
        </w:rPr>
      </w:pPr>
      <w:r w:rsidRPr="00253613">
        <w:rPr>
          <w:sz w:val="20"/>
          <w:szCs w:val="20"/>
        </w:rPr>
        <w:t>148.</w:t>
      </w:r>
      <w:r w:rsidRPr="00253613">
        <w:rPr>
          <w:sz w:val="20"/>
          <w:szCs w:val="20"/>
        </w:rPr>
        <w:tab/>
        <w:t>Aveyard P, Cheng K, Almond J, Sherratt E, Lancashire R, Lawrence T, et al. Cluster randomised controlled trial of expert system based on the transtheoretical (“stages of change”) model for smoking prevention and cessation in schools. Bmj. 1999;319(7215):948-53.</w:t>
      </w:r>
    </w:p>
    <w:p w14:paraId="25A8392D" w14:textId="77777777" w:rsidR="00753DC3" w:rsidRPr="00253613" w:rsidRDefault="00753DC3" w:rsidP="00753DC3">
      <w:pPr>
        <w:pStyle w:val="EndNoteBibliography"/>
        <w:spacing w:after="0"/>
        <w:rPr>
          <w:sz w:val="20"/>
          <w:szCs w:val="20"/>
        </w:rPr>
      </w:pPr>
      <w:r w:rsidRPr="00253613">
        <w:rPr>
          <w:sz w:val="20"/>
          <w:szCs w:val="20"/>
        </w:rPr>
        <w:t>149.</w:t>
      </w:r>
      <w:r w:rsidRPr="00253613">
        <w:rPr>
          <w:sz w:val="20"/>
          <w:szCs w:val="20"/>
        </w:rPr>
        <w:tab/>
        <w:t>Chan C-W, Witherspoon JM. Health risk appraisal modifies cigarette smoking behavior among college students. Journal of general internal medicine. 1988;3(6):555-9.</w:t>
      </w:r>
    </w:p>
    <w:p w14:paraId="41A63835" w14:textId="77777777" w:rsidR="00753DC3" w:rsidRPr="00253613" w:rsidRDefault="00753DC3" w:rsidP="00753DC3">
      <w:pPr>
        <w:pStyle w:val="EndNoteBibliography"/>
        <w:spacing w:after="0"/>
        <w:rPr>
          <w:sz w:val="20"/>
          <w:szCs w:val="20"/>
        </w:rPr>
      </w:pPr>
      <w:r w:rsidRPr="00253613">
        <w:rPr>
          <w:sz w:val="20"/>
          <w:szCs w:val="20"/>
        </w:rPr>
        <w:t>150.</w:t>
      </w:r>
      <w:r w:rsidRPr="00253613">
        <w:rPr>
          <w:sz w:val="20"/>
          <w:szCs w:val="20"/>
        </w:rPr>
        <w:tab/>
        <w:t>Hoffman J, Nemes S, Weil J, Zack S, Munly K, Hess L. Evaluation of the ASCENT smoking cessation program for adolescents. Journal of Smoking Cessation. 2008;3(01):2-8.</w:t>
      </w:r>
    </w:p>
    <w:p w14:paraId="20C72053" w14:textId="77777777" w:rsidR="00753DC3" w:rsidRPr="00253613" w:rsidRDefault="00753DC3" w:rsidP="00753DC3">
      <w:pPr>
        <w:pStyle w:val="EndNoteBibliography"/>
        <w:spacing w:after="0"/>
        <w:rPr>
          <w:sz w:val="20"/>
          <w:szCs w:val="20"/>
        </w:rPr>
      </w:pPr>
      <w:r w:rsidRPr="00253613">
        <w:rPr>
          <w:sz w:val="20"/>
          <w:szCs w:val="20"/>
        </w:rPr>
        <w:lastRenderedPageBreak/>
        <w:t>151.</w:t>
      </w:r>
      <w:r w:rsidRPr="00253613">
        <w:rPr>
          <w:sz w:val="20"/>
          <w:szCs w:val="20"/>
        </w:rPr>
        <w:tab/>
        <w:t>Horn K, Dino G, Branstetter SA, Zhang J, Noerachmanto N, Jarrett T, et al. Effects of physical activity on teen smoking cessation. Pediatrics. 2011;128(4):e801-e11.</w:t>
      </w:r>
    </w:p>
    <w:p w14:paraId="122FC62E" w14:textId="77777777" w:rsidR="00753DC3" w:rsidRPr="00253613" w:rsidRDefault="00753DC3" w:rsidP="00753DC3">
      <w:pPr>
        <w:pStyle w:val="EndNoteBibliography"/>
        <w:spacing w:after="0"/>
        <w:rPr>
          <w:sz w:val="20"/>
          <w:szCs w:val="20"/>
        </w:rPr>
      </w:pPr>
      <w:r w:rsidRPr="00253613">
        <w:rPr>
          <w:sz w:val="20"/>
          <w:szCs w:val="20"/>
        </w:rPr>
        <w:t>152.</w:t>
      </w:r>
      <w:r w:rsidRPr="00253613">
        <w:rPr>
          <w:sz w:val="20"/>
          <w:szCs w:val="20"/>
        </w:rPr>
        <w:tab/>
        <w:t>Idrisov B, Sun P, Akhmadeeva L, Arpawong TE, Kukhareva P, Sussman S. Immediate and six-month effects of Project EX Russia: A smoking cessation intervention pilot program. Addictive behaviors. 2013;38(8):2402-8.</w:t>
      </w:r>
    </w:p>
    <w:p w14:paraId="4DD284C3" w14:textId="77777777" w:rsidR="00753DC3" w:rsidRPr="00253613" w:rsidRDefault="00753DC3" w:rsidP="00753DC3">
      <w:pPr>
        <w:pStyle w:val="EndNoteBibliography"/>
        <w:spacing w:after="0"/>
        <w:rPr>
          <w:sz w:val="20"/>
          <w:szCs w:val="20"/>
        </w:rPr>
      </w:pPr>
      <w:r w:rsidRPr="00253613">
        <w:rPr>
          <w:sz w:val="20"/>
          <w:szCs w:val="20"/>
        </w:rPr>
        <w:t>153.</w:t>
      </w:r>
      <w:r w:rsidRPr="00253613">
        <w:rPr>
          <w:sz w:val="20"/>
          <w:szCs w:val="20"/>
        </w:rPr>
        <w:tab/>
        <w:t>McCuller WJ, Sussman S, Wapner M, Dent C, Weiss DJ. Motivation to quit as a mediator of tobacco cessation among at-risk youth. Addictive Behaviors. 2006;31(5):880-8.</w:t>
      </w:r>
    </w:p>
    <w:p w14:paraId="203C1392" w14:textId="77777777" w:rsidR="00753DC3" w:rsidRPr="00253613" w:rsidRDefault="00753DC3" w:rsidP="00753DC3">
      <w:pPr>
        <w:pStyle w:val="EndNoteBibliography"/>
        <w:spacing w:after="0"/>
        <w:rPr>
          <w:sz w:val="20"/>
          <w:szCs w:val="20"/>
        </w:rPr>
      </w:pPr>
      <w:r w:rsidRPr="00253613">
        <w:rPr>
          <w:sz w:val="20"/>
          <w:szCs w:val="20"/>
        </w:rPr>
        <w:t>154.</w:t>
      </w:r>
      <w:r w:rsidRPr="00253613">
        <w:rPr>
          <w:sz w:val="20"/>
          <w:szCs w:val="20"/>
        </w:rPr>
        <w:tab/>
        <w:t>Woodruff SI, Conway TL, Edwards CC. Sociodemographic and smoking-related psychosocial predictors of smoking behavior change among high school smokers. Addictive behaviors. 2008;33(2):354-8.</w:t>
      </w:r>
    </w:p>
    <w:p w14:paraId="3BC77CA4" w14:textId="77777777" w:rsidR="00753DC3" w:rsidRPr="00253613" w:rsidRDefault="00753DC3" w:rsidP="00753DC3">
      <w:pPr>
        <w:pStyle w:val="EndNoteBibliography"/>
        <w:spacing w:after="0"/>
        <w:rPr>
          <w:sz w:val="20"/>
          <w:szCs w:val="20"/>
        </w:rPr>
      </w:pPr>
      <w:r w:rsidRPr="00253613">
        <w:rPr>
          <w:sz w:val="20"/>
          <w:szCs w:val="20"/>
        </w:rPr>
        <w:t>155.</w:t>
      </w:r>
      <w:r w:rsidRPr="00253613">
        <w:rPr>
          <w:sz w:val="20"/>
          <w:szCs w:val="20"/>
        </w:rPr>
        <w:tab/>
        <w:t>Batra A, Collins SE, Schröter M, Eck S, Torchalla I, Buchkremer G. A cluster-randomized effectiveness trial of smoking cessation modified for at-risk smoker subgroups. Journal of substance abuse treatment. 2010;38(2):128-40.</w:t>
      </w:r>
    </w:p>
    <w:p w14:paraId="6F0566AF" w14:textId="77777777" w:rsidR="00753DC3" w:rsidRPr="00253613" w:rsidRDefault="00753DC3" w:rsidP="00753DC3">
      <w:pPr>
        <w:pStyle w:val="EndNoteBibliography"/>
        <w:spacing w:after="0"/>
        <w:rPr>
          <w:sz w:val="20"/>
          <w:szCs w:val="20"/>
        </w:rPr>
      </w:pPr>
      <w:r w:rsidRPr="00253613">
        <w:rPr>
          <w:sz w:val="20"/>
          <w:szCs w:val="20"/>
        </w:rPr>
        <w:t>156.</w:t>
      </w:r>
      <w:r w:rsidRPr="00253613">
        <w:rPr>
          <w:sz w:val="20"/>
          <w:szCs w:val="20"/>
        </w:rPr>
        <w:tab/>
        <w:t>Conway TL, Woodruff SI, Edwards CC, Elder JP, Hurtado SL, Hervig LK. Operation Stay Quit: evaluation of two smoking relapse prevention strategies for women after involuntary cessation during US Navy recruit training. Military medicine. 2004;169(3):236-42.</w:t>
      </w:r>
    </w:p>
    <w:p w14:paraId="3D412FE0" w14:textId="77777777" w:rsidR="00753DC3" w:rsidRPr="00253613" w:rsidRDefault="00753DC3" w:rsidP="00753DC3">
      <w:pPr>
        <w:pStyle w:val="EndNoteBibliography"/>
        <w:spacing w:after="0"/>
        <w:rPr>
          <w:sz w:val="20"/>
          <w:szCs w:val="20"/>
        </w:rPr>
      </w:pPr>
      <w:r w:rsidRPr="00253613">
        <w:rPr>
          <w:sz w:val="20"/>
          <w:szCs w:val="20"/>
        </w:rPr>
        <w:t>157.</w:t>
      </w:r>
      <w:r w:rsidRPr="00253613">
        <w:rPr>
          <w:sz w:val="20"/>
          <w:szCs w:val="20"/>
        </w:rPr>
        <w:tab/>
        <w:t>Klesges RC, Haddock CK, Lando H, Talcott GW. Efficacy of forced smoking cessation and an adjunctive behavioral treatment on long-term smoking rates. Journal of consulting and clinical psychology. 1999;67(6):952.</w:t>
      </w:r>
    </w:p>
    <w:p w14:paraId="08D67839" w14:textId="77777777" w:rsidR="00753DC3" w:rsidRPr="00253613" w:rsidRDefault="00753DC3" w:rsidP="00753DC3">
      <w:pPr>
        <w:pStyle w:val="EndNoteBibliography"/>
        <w:spacing w:after="0"/>
        <w:rPr>
          <w:sz w:val="20"/>
          <w:szCs w:val="20"/>
        </w:rPr>
      </w:pPr>
      <w:r w:rsidRPr="00253613">
        <w:rPr>
          <w:sz w:val="20"/>
          <w:szCs w:val="20"/>
        </w:rPr>
        <w:t>158.</w:t>
      </w:r>
      <w:r w:rsidRPr="00253613">
        <w:rPr>
          <w:sz w:val="20"/>
          <w:szCs w:val="20"/>
        </w:rPr>
        <w:tab/>
        <w:t>Klesges RC, DeBon M, Vander Weg MW, Haddock CK, Lando HA, Relyea GE, et al. Efficacy of a tailored tobacco control program on long-term use in a population of US military troops. Journal of consulting and clinical psychology. 2006;74(2):295.</w:t>
      </w:r>
    </w:p>
    <w:p w14:paraId="26CEE000" w14:textId="77777777" w:rsidR="00753DC3" w:rsidRPr="00253613" w:rsidRDefault="00753DC3" w:rsidP="00753DC3">
      <w:pPr>
        <w:pStyle w:val="EndNoteBibliography"/>
        <w:spacing w:after="0"/>
        <w:rPr>
          <w:sz w:val="20"/>
          <w:szCs w:val="20"/>
        </w:rPr>
      </w:pPr>
      <w:r w:rsidRPr="00253613">
        <w:rPr>
          <w:sz w:val="20"/>
          <w:szCs w:val="20"/>
        </w:rPr>
        <w:t>159.</w:t>
      </w:r>
      <w:r w:rsidRPr="00253613">
        <w:rPr>
          <w:sz w:val="20"/>
          <w:szCs w:val="20"/>
        </w:rPr>
        <w:tab/>
        <w:t>Mayer C, Vandecasteele H, Bodo M, Primo C, Slachmuylder J-L, Kaufman L, et al. Smoking relapse prevention programs and factors that predict abstinence: a controlled study comparing the efficacy of workplace group counselling and proactive phone counselling. Journal of Smoking Cessation. 2010;5(01):83-94.</w:t>
      </w:r>
    </w:p>
    <w:p w14:paraId="697429CD" w14:textId="77777777" w:rsidR="00753DC3" w:rsidRPr="00253613" w:rsidRDefault="00753DC3" w:rsidP="00753DC3">
      <w:pPr>
        <w:pStyle w:val="EndNoteBibliography"/>
        <w:spacing w:after="0"/>
        <w:rPr>
          <w:sz w:val="20"/>
          <w:szCs w:val="20"/>
        </w:rPr>
      </w:pPr>
      <w:r w:rsidRPr="00253613">
        <w:rPr>
          <w:sz w:val="20"/>
          <w:szCs w:val="20"/>
        </w:rPr>
        <w:t>160.</w:t>
      </w:r>
      <w:r w:rsidRPr="00253613">
        <w:rPr>
          <w:sz w:val="20"/>
          <w:szCs w:val="20"/>
        </w:rPr>
        <w:tab/>
        <w:t>Mermelstein R, Hedeker D, Wong SC. Extended telephone counseling for smoking cessation: does content matter? Journal of consulting and clinical psychology. 2003;71(3):565.</w:t>
      </w:r>
    </w:p>
    <w:p w14:paraId="28749A74" w14:textId="77777777" w:rsidR="00753DC3" w:rsidRPr="00253613" w:rsidRDefault="00753DC3" w:rsidP="00753DC3">
      <w:pPr>
        <w:pStyle w:val="EndNoteBibliography"/>
        <w:spacing w:after="0"/>
        <w:rPr>
          <w:sz w:val="20"/>
          <w:szCs w:val="20"/>
        </w:rPr>
      </w:pPr>
      <w:r w:rsidRPr="00253613">
        <w:rPr>
          <w:sz w:val="20"/>
          <w:szCs w:val="20"/>
        </w:rPr>
        <w:t>161.</w:t>
      </w:r>
      <w:r w:rsidRPr="00253613">
        <w:rPr>
          <w:sz w:val="20"/>
          <w:szCs w:val="20"/>
        </w:rPr>
        <w:tab/>
        <w:t>Razavi D, Vandecasteele H, Primo C, Bodo M, Debrier F, Verbist H, et al. Maintaining abstinence from cigarette smoking: effectiveness of group counselling and factors predicting outcome. European Journal of Cancer. 1999;35(8):1238-47.</w:t>
      </w:r>
    </w:p>
    <w:p w14:paraId="1C562D15" w14:textId="77777777" w:rsidR="00753DC3" w:rsidRPr="00253613" w:rsidRDefault="00753DC3" w:rsidP="00753DC3">
      <w:pPr>
        <w:pStyle w:val="EndNoteBibliography"/>
        <w:spacing w:after="0"/>
        <w:rPr>
          <w:sz w:val="20"/>
          <w:szCs w:val="20"/>
        </w:rPr>
      </w:pPr>
      <w:r w:rsidRPr="00253613">
        <w:rPr>
          <w:sz w:val="20"/>
          <w:szCs w:val="20"/>
        </w:rPr>
        <w:t>162.</w:t>
      </w:r>
      <w:r w:rsidRPr="00253613">
        <w:rPr>
          <w:sz w:val="20"/>
          <w:szCs w:val="20"/>
        </w:rPr>
        <w:tab/>
        <w:t>Schröter M, Collins SE, Frittrang T, Buchkremer G, Batra A. Randomized controlled trial of relapse prevention and a standard behavioral intervention with adult smokers. Addictive behaviors. 2006;31(7):1259-64.</w:t>
      </w:r>
    </w:p>
    <w:p w14:paraId="310C4969" w14:textId="77777777" w:rsidR="00753DC3" w:rsidRPr="00253613" w:rsidRDefault="00753DC3" w:rsidP="00753DC3">
      <w:pPr>
        <w:pStyle w:val="EndNoteBibliography"/>
        <w:spacing w:after="0"/>
        <w:rPr>
          <w:sz w:val="20"/>
          <w:szCs w:val="20"/>
        </w:rPr>
      </w:pPr>
      <w:r w:rsidRPr="00253613">
        <w:rPr>
          <w:sz w:val="20"/>
          <w:szCs w:val="20"/>
        </w:rPr>
        <w:t>163.</w:t>
      </w:r>
      <w:r w:rsidRPr="00253613">
        <w:rPr>
          <w:sz w:val="20"/>
          <w:szCs w:val="20"/>
        </w:rPr>
        <w:tab/>
        <w:t>Severson HH, Andrews JA, Lichtenstein E, Wall M, Akers L. Reducing maternal smoking and relapse: long-term evaluation of a pediatric intervention. Preventive medicine. 1997;26(1):120-30.</w:t>
      </w:r>
    </w:p>
    <w:p w14:paraId="3F68FF43" w14:textId="77777777" w:rsidR="00753DC3" w:rsidRPr="00253613" w:rsidRDefault="00753DC3" w:rsidP="00753DC3">
      <w:pPr>
        <w:pStyle w:val="EndNoteBibliography"/>
        <w:spacing w:after="0"/>
        <w:rPr>
          <w:sz w:val="20"/>
          <w:szCs w:val="20"/>
        </w:rPr>
      </w:pPr>
      <w:r w:rsidRPr="00253613">
        <w:rPr>
          <w:sz w:val="20"/>
          <w:szCs w:val="20"/>
        </w:rPr>
        <w:t>164.</w:t>
      </w:r>
      <w:r w:rsidRPr="00253613">
        <w:rPr>
          <w:sz w:val="20"/>
          <w:szCs w:val="20"/>
        </w:rPr>
        <w:tab/>
        <w:t>Borland R, Balmford J, Bishop N, Segan C, Piterman L, McKay-Brown L, et al. In-practice management versus quitline referral for enhancing smoking cessation in general practice: a cluster randomized trial. Family practice. 2008;25(5):382-9.</w:t>
      </w:r>
    </w:p>
    <w:p w14:paraId="3A157712" w14:textId="77777777" w:rsidR="00753DC3" w:rsidRPr="00253613" w:rsidRDefault="00753DC3" w:rsidP="00753DC3">
      <w:pPr>
        <w:pStyle w:val="EndNoteBibliography"/>
        <w:spacing w:after="0"/>
        <w:rPr>
          <w:sz w:val="20"/>
          <w:szCs w:val="20"/>
        </w:rPr>
      </w:pPr>
      <w:r w:rsidRPr="00253613">
        <w:rPr>
          <w:sz w:val="20"/>
          <w:szCs w:val="20"/>
        </w:rPr>
        <w:t>165.</w:t>
      </w:r>
      <w:r w:rsidRPr="00253613">
        <w:rPr>
          <w:sz w:val="20"/>
          <w:szCs w:val="20"/>
        </w:rPr>
        <w:tab/>
        <w:t>Chouinard M-C, Robichaud-Ekstrand S. The effectiveness of a nursing inpatient smoking cessation program in individuals with cardiovascular disease. Nursing research. 2005;54(4):243-54.</w:t>
      </w:r>
    </w:p>
    <w:p w14:paraId="6485BD30" w14:textId="77777777" w:rsidR="00753DC3" w:rsidRPr="00253613" w:rsidRDefault="00753DC3" w:rsidP="00753DC3">
      <w:pPr>
        <w:pStyle w:val="EndNoteBibliography"/>
        <w:spacing w:after="0"/>
        <w:rPr>
          <w:sz w:val="20"/>
          <w:szCs w:val="20"/>
        </w:rPr>
      </w:pPr>
      <w:r w:rsidRPr="00253613">
        <w:rPr>
          <w:sz w:val="20"/>
          <w:szCs w:val="20"/>
        </w:rPr>
        <w:t>166.</w:t>
      </w:r>
      <w:r w:rsidRPr="00253613">
        <w:rPr>
          <w:sz w:val="20"/>
          <w:szCs w:val="20"/>
        </w:rPr>
        <w:tab/>
        <w:t>Ebbert JO, Carr AB, Patten CA, Morris RA, Schroeder DR. Tobacco use quitline enrollment through dental practices: a pilot study. The Journal of the American Dental Association. 2007;138(5):595-601.</w:t>
      </w:r>
    </w:p>
    <w:p w14:paraId="79B7B77F" w14:textId="77777777" w:rsidR="00753DC3" w:rsidRPr="00253613" w:rsidRDefault="00753DC3" w:rsidP="00753DC3">
      <w:pPr>
        <w:pStyle w:val="EndNoteBibliography"/>
        <w:spacing w:after="0"/>
        <w:rPr>
          <w:sz w:val="20"/>
          <w:szCs w:val="20"/>
        </w:rPr>
      </w:pPr>
      <w:r w:rsidRPr="00253613">
        <w:rPr>
          <w:sz w:val="20"/>
          <w:szCs w:val="20"/>
        </w:rPr>
        <w:t>167.</w:t>
      </w:r>
      <w:r w:rsidRPr="00253613">
        <w:rPr>
          <w:sz w:val="20"/>
          <w:szCs w:val="20"/>
        </w:rPr>
        <w:tab/>
        <w:t>Hennrikus DJ, Jeffery RW, Lando HA, Murray DM, Brelje K, Davidann B, et al. The SUCCESS project: the effect of program format and incentives on participation and cessation in worksite smoking cessation programs. American Journal of Public Health. 2002;92(2):274-9.</w:t>
      </w:r>
    </w:p>
    <w:p w14:paraId="180773E8" w14:textId="77777777" w:rsidR="00753DC3" w:rsidRPr="00253613" w:rsidRDefault="00753DC3" w:rsidP="00753DC3">
      <w:pPr>
        <w:pStyle w:val="EndNoteBibliography"/>
        <w:spacing w:after="0"/>
        <w:rPr>
          <w:sz w:val="20"/>
          <w:szCs w:val="20"/>
        </w:rPr>
      </w:pPr>
      <w:r w:rsidRPr="00253613">
        <w:rPr>
          <w:sz w:val="20"/>
          <w:szCs w:val="20"/>
        </w:rPr>
        <w:t>168.</w:t>
      </w:r>
      <w:r w:rsidRPr="00253613">
        <w:rPr>
          <w:sz w:val="20"/>
          <w:szCs w:val="20"/>
        </w:rPr>
        <w:tab/>
        <w:t>Joyce GF, Niaura R, Maglione M, Mongoven J, Larson‐Rotter C, Coan J, et al. The effectiveness of covering smoking cessation services for Medicare beneficiaries. Health services research. 2008;43(6):2106-23.</w:t>
      </w:r>
    </w:p>
    <w:p w14:paraId="70F64CFE" w14:textId="77777777" w:rsidR="00753DC3" w:rsidRPr="00253613" w:rsidRDefault="00753DC3" w:rsidP="00753DC3">
      <w:pPr>
        <w:pStyle w:val="EndNoteBibliography"/>
        <w:spacing w:after="0"/>
        <w:rPr>
          <w:sz w:val="20"/>
          <w:szCs w:val="20"/>
        </w:rPr>
      </w:pPr>
      <w:r w:rsidRPr="00253613">
        <w:rPr>
          <w:sz w:val="20"/>
          <w:szCs w:val="20"/>
        </w:rPr>
        <w:t>169.</w:t>
      </w:r>
      <w:r w:rsidRPr="00253613">
        <w:rPr>
          <w:sz w:val="20"/>
          <w:szCs w:val="20"/>
        </w:rPr>
        <w:tab/>
        <w:t>Katz DA, Muehlenbruch DR, Brown RL, Fiore MC, Baker TB. Effectiveness of implementing the agency for healthcare research and quality smoking cessation clinical practice guideline: a randomized, controlled trial. Journal of the National Cancer Institute. 2004;96(8):594-603.</w:t>
      </w:r>
    </w:p>
    <w:p w14:paraId="33F49194" w14:textId="77777777" w:rsidR="00753DC3" w:rsidRPr="00253613" w:rsidRDefault="00753DC3" w:rsidP="00753DC3">
      <w:pPr>
        <w:pStyle w:val="EndNoteBibliography"/>
        <w:spacing w:after="0"/>
        <w:rPr>
          <w:sz w:val="20"/>
          <w:szCs w:val="20"/>
        </w:rPr>
      </w:pPr>
      <w:r w:rsidRPr="00253613">
        <w:rPr>
          <w:sz w:val="20"/>
          <w:szCs w:val="20"/>
        </w:rPr>
        <w:t>170.</w:t>
      </w:r>
      <w:r w:rsidRPr="00253613">
        <w:rPr>
          <w:sz w:val="20"/>
          <w:szCs w:val="20"/>
        </w:rPr>
        <w:tab/>
        <w:t>Lando HA, Rolnick S, Klevan D, Roski J, Cherney L, Lauger G. Telephone support as an adjunct to transdermal nicotine in smoking cessation. American Journal of Public Health. 1997;87(10):1670-4.</w:t>
      </w:r>
    </w:p>
    <w:p w14:paraId="4881A46C" w14:textId="77777777" w:rsidR="00753DC3" w:rsidRPr="00253613" w:rsidRDefault="00753DC3" w:rsidP="00753DC3">
      <w:pPr>
        <w:pStyle w:val="EndNoteBibliography"/>
        <w:spacing w:after="0"/>
        <w:rPr>
          <w:sz w:val="20"/>
          <w:szCs w:val="20"/>
        </w:rPr>
      </w:pPr>
      <w:r w:rsidRPr="00253613">
        <w:rPr>
          <w:sz w:val="20"/>
          <w:szCs w:val="20"/>
        </w:rPr>
        <w:t>171.</w:t>
      </w:r>
      <w:r w:rsidRPr="00253613">
        <w:rPr>
          <w:sz w:val="20"/>
          <w:szCs w:val="20"/>
        </w:rPr>
        <w:tab/>
        <w:t>Lichtenstein E, Andrews JA, Lee ME, Glasgow RE, Hampson SE. Using radon risk to motivate smoking reduction: evaluation of written materials and brief telephone counselling. Tobacco control. 2000;9(3):320-6.</w:t>
      </w:r>
    </w:p>
    <w:p w14:paraId="308D8BEB" w14:textId="77777777" w:rsidR="00753DC3" w:rsidRPr="00253613" w:rsidRDefault="00753DC3" w:rsidP="00753DC3">
      <w:pPr>
        <w:pStyle w:val="EndNoteBibliography"/>
        <w:spacing w:after="0"/>
        <w:rPr>
          <w:sz w:val="20"/>
          <w:szCs w:val="20"/>
        </w:rPr>
      </w:pPr>
      <w:r w:rsidRPr="00253613">
        <w:rPr>
          <w:sz w:val="20"/>
          <w:szCs w:val="20"/>
        </w:rPr>
        <w:t>172.</w:t>
      </w:r>
      <w:r w:rsidRPr="00253613">
        <w:rPr>
          <w:sz w:val="20"/>
          <w:szCs w:val="20"/>
        </w:rPr>
        <w:tab/>
        <w:t>Lichtenstein E, Boles SM, Lee ME, Hampson SE, Glasgow RE, Fellows J. Using radon risk to motivate smoking reduction II: randomized evaluation of brief telephone counseling and a targeted video. Health education research. 2008;23(2):191-201.</w:t>
      </w:r>
    </w:p>
    <w:p w14:paraId="413D7131" w14:textId="77777777" w:rsidR="00753DC3" w:rsidRPr="00253613" w:rsidRDefault="00753DC3" w:rsidP="00753DC3">
      <w:pPr>
        <w:pStyle w:val="EndNoteBibliography"/>
        <w:spacing w:after="0"/>
        <w:rPr>
          <w:sz w:val="20"/>
          <w:szCs w:val="20"/>
        </w:rPr>
      </w:pPr>
      <w:r w:rsidRPr="00253613">
        <w:rPr>
          <w:sz w:val="20"/>
          <w:szCs w:val="20"/>
        </w:rPr>
        <w:lastRenderedPageBreak/>
        <w:t>173.</w:t>
      </w:r>
      <w:r w:rsidRPr="00253613">
        <w:rPr>
          <w:sz w:val="20"/>
          <w:szCs w:val="20"/>
        </w:rPr>
        <w:tab/>
        <w:t>Ossip-Klein DJ, Giovino GA, Megahed N, Black PM, Emont SL, Stiggins J, et al. Effects of smokers' hotline: Results of a 10-county self-help trial. Journal of consulting and clinical psychology. 1991;59(2):325.</w:t>
      </w:r>
    </w:p>
    <w:p w14:paraId="6D2C2ED4" w14:textId="77777777" w:rsidR="00753DC3" w:rsidRPr="00253613" w:rsidRDefault="00753DC3" w:rsidP="00753DC3">
      <w:pPr>
        <w:pStyle w:val="EndNoteBibliography"/>
        <w:spacing w:after="0"/>
        <w:rPr>
          <w:sz w:val="20"/>
          <w:szCs w:val="20"/>
        </w:rPr>
      </w:pPr>
      <w:r w:rsidRPr="00253613">
        <w:rPr>
          <w:sz w:val="20"/>
          <w:szCs w:val="20"/>
        </w:rPr>
        <w:t>174.</w:t>
      </w:r>
      <w:r w:rsidRPr="00253613">
        <w:rPr>
          <w:sz w:val="20"/>
          <w:szCs w:val="20"/>
        </w:rPr>
        <w:tab/>
        <w:t>Roski J, Jeddeloh R, An L, Lando H, Hannan P, Hall C, et al. The impact of financial incentives and a patient registry on preventive care quality: increasing provider adherence to evidence-based smoking cessation practice guidelines. Preventive medicine. 2003;36(3):291-9.</w:t>
      </w:r>
    </w:p>
    <w:p w14:paraId="530D6689" w14:textId="77777777" w:rsidR="00753DC3" w:rsidRPr="00253613" w:rsidRDefault="00753DC3" w:rsidP="00753DC3">
      <w:pPr>
        <w:pStyle w:val="EndNoteBibliography"/>
        <w:spacing w:after="0"/>
        <w:rPr>
          <w:sz w:val="20"/>
          <w:szCs w:val="20"/>
        </w:rPr>
      </w:pPr>
      <w:r w:rsidRPr="00253613">
        <w:rPr>
          <w:sz w:val="20"/>
          <w:szCs w:val="20"/>
        </w:rPr>
        <w:t>175.</w:t>
      </w:r>
      <w:r w:rsidRPr="00253613">
        <w:rPr>
          <w:sz w:val="20"/>
          <w:szCs w:val="20"/>
        </w:rPr>
        <w:tab/>
        <w:t>Bolman C, De Vries H, van Breukelen G. A minimal-contact intervention for cardiac inpatients: long-term effects on smoking cessation. Preventive medicine. 2002;35(2):181-92.</w:t>
      </w:r>
    </w:p>
    <w:p w14:paraId="442388C9" w14:textId="77777777" w:rsidR="00753DC3" w:rsidRPr="00253613" w:rsidRDefault="00753DC3" w:rsidP="00753DC3">
      <w:pPr>
        <w:pStyle w:val="EndNoteBibliography"/>
        <w:spacing w:after="0"/>
        <w:rPr>
          <w:sz w:val="20"/>
          <w:szCs w:val="20"/>
        </w:rPr>
      </w:pPr>
      <w:r w:rsidRPr="00253613">
        <w:rPr>
          <w:sz w:val="20"/>
          <w:szCs w:val="20"/>
        </w:rPr>
        <w:t>176.</w:t>
      </w:r>
      <w:r w:rsidRPr="00253613">
        <w:rPr>
          <w:sz w:val="20"/>
          <w:szCs w:val="20"/>
        </w:rPr>
        <w:tab/>
        <w:t>Borrelli B, Hayes RB, Dunsiger S, Fava JL. Risk perception and smoking behavior in medically ill smokers: a prospective study. Addiction. 2010;105(6):1100-8.</w:t>
      </w:r>
    </w:p>
    <w:p w14:paraId="224359E4" w14:textId="77777777" w:rsidR="00753DC3" w:rsidRPr="00253613" w:rsidRDefault="00753DC3" w:rsidP="00753DC3">
      <w:pPr>
        <w:pStyle w:val="EndNoteBibliography"/>
        <w:spacing w:after="0"/>
        <w:rPr>
          <w:sz w:val="20"/>
          <w:szCs w:val="20"/>
        </w:rPr>
      </w:pPr>
      <w:r w:rsidRPr="00253613">
        <w:rPr>
          <w:sz w:val="20"/>
          <w:szCs w:val="20"/>
        </w:rPr>
        <w:t>177.</w:t>
      </w:r>
      <w:r w:rsidRPr="00253613">
        <w:rPr>
          <w:sz w:val="20"/>
          <w:szCs w:val="20"/>
        </w:rPr>
        <w:tab/>
        <w:t>Hilberink SR, Jacobs JE, Bottema BJ, de Vries H, Grol RP. Smoking cessation in patients with COPD in daily general practice (SMOCC): six months' results. Preventive medicine. 2005;41(5):822-7.</w:t>
      </w:r>
    </w:p>
    <w:p w14:paraId="0CDC55A0" w14:textId="77777777" w:rsidR="00753DC3" w:rsidRPr="00253613" w:rsidRDefault="00753DC3" w:rsidP="00753DC3">
      <w:pPr>
        <w:pStyle w:val="EndNoteBibliography"/>
        <w:spacing w:after="0"/>
        <w:rPr>
          <w:sz w:val="20"/>
          <w:szCs w:val="20"/>
        </w:rPr>
      </w:pPr>
      <w:r w:rsidRPr="00253613">
        <w:rPr>
          <w:sz w:val="20"/>
          <w:szCs w:val="20"/>
        </w:rPr>
        <w:t>178.</w:t>
      </w:r>
      <w:r w:rsidRPr="00253613">
        <w:rPr>
          <w:sz w:val="20"/>
          <w:szCs w:val="20"/>
        </w:rPr>
        <w:tab/>
        <w:t>Steptoe A, Day S, Doherty S, Rink E, Kerry S, Kendrick T, et al. Behavioural counselling in general practice for the promotion of healthy behaviour among adults at increased risk of coronary heart disease: randomised trialCommentary: Treatment allocation by the method of minimisation. Bmj. 1999;319(7215):943-8.</w:t>
      </w:r>
    </w:p>
    <w:p w14:paraId="7BCD8DC6" w14:textId="77777777" w:rsidR="00753DC3" w:rsidRPr="00253613" w:rsidRDefault="00753DC3" w:rsidP="00753DC3">
      <w:pPr>
        <w:pStyle w:val="EndNoteBibliography"/>
        <w:spacing w:after="0"/>
        <w:rPr>
          <w:sz w:val="20"/>
          <w:szCs w:val="20"/>
        </w:rPr>
      </w:pPr>
      <w:r w:rsidRPr="00253613">
        <w:rPr>
          <w:sz w:val="20"/>
          <w:szCs w:val="20"/>
        </w:rPr>
        <w:t>179.</w:t>
      </w:r>
      <w:r w:rsidRPr="00253613">
        <w:rPr>
          <w:sz w:val="20"/>
          <w:szCs w:val="20"/>
        </w:rPr>
        <w:tab/>
        <w:t>Wood D, Kotseva K, Connolly S, Jennings C, Mead A, Jones J. On behalf of EUROACTION Study Group Nurse-coordinated multidisciplinary, family-based cardiovascular disease prevention programme (EUROACTION) for patients with coronary heart disease and asymptomatic individuals at high risk of cardiovascular disease: a paired, cluster-randomised controlled trial. Lancet. 2008;371(9629):1999-2012.</w:t>
      </w:r>
    </w:p>
    <w:p w14:paraId="17C4DD0B" w14:textId="77777777" w:rsidR="00753DC3" w:rsidRPr="00253613" w:rsidRDefault="00753DC3" w:rsidP="00753DC3">
      <w:pPr>
        <w:pStyle w:val="EndNoteBibliography"/>
        <w:spacing w:after="0"/>
        <w:rPr>
          <w:sz w:val="20"/>
          <w:szCs w:val="20"/>
        </w:rPr>
      </w:pPr>
      <w:r w:rsidRPr="00253613">
        <w:rPr>
          <w:sz w:val="20"/>
          <w:szCs w:val="20"/>
        </w:rPr>
        <w:t>180.</w:t>
      </w:r>
      <w:r w:rsidRPr="00253613">
        <w:rPr>
          <w:sz w:val="20"/>
          <w:szCs w:val="20"/>
        </w:rPr>
        <w:tab/>
        <w:t>Woodruff SI, Conway TL, Edwards CC, Elliott SP, Crittenden J. Evaluation of an Internet virtual world chat room for adolescent smoking cessation. Addictive behaviors. 2007;32(9):1769-86.</w:t>
      </w:r>
    </w:p>
    <w:p w14:paraId="7660A910" w14:textId="77777777" w:rsidR="00753DC3" w:rsidRPr="00253613" w:rsidRDefault="00753DC3" w:rsidP="00753DC3">
      <w:pPr>
        <w:pStyle w:val="EndNoteBibliography"/>
        <w:spacing w:after="0"/>
        <w:rPr>
          <w:sz w:val="20"/>
          <w:szCs w:val="20"/>
        </w:rPr>
      </w:pPr>
      <w:r w:rsidRPr="00253613">
        <w:rPr>
          <w:sz w:val="20"/>
          <w:szCs w:val="20"/>
        </w:rPr>
        <w:t>181.</w:t>
      </w:r>
      <w:r w:rsidRPr="00253613">
        <w:rPr>
          <w:sz w:val="20"/>
          <w:szCs w:val="20"/>
        </w:rPr>
        <w:tab/>
        <w:t>Baldwin N, Gilpin D, Tunney M, Kearney M, Crymble L, Cardwell C, et al. Cluster randomised controlled trial of an infection control education and training intervention programme focusing on meticillin-resistant Staphylococcus aureus in nursing homes for older people. Journal of Hospital Infection. 2010;76(1):36-41.</w:t>
      </w:r>
    </w:p>
    <w:p w14:paraId="7542C23F" w14:textId="77777777" w:rsidR="00753DC3" w:rsidRPr="00253613" w:rsidRDefault="00753DC3" w:rsidP="00753DC3">
      <w:pPr>
        <w:pStyle w:val="EndNoteBibliography"/>
        <w:spacing w:after="0"/>
        <w:rPr>
          <w:sz w:val="20"/>
          <w:szCs w:val="20"/>
        </w:rPr>
      </w:pPr>
      <w:r w:rsidRPr="00253613">
        <w:rPr>
          <w:sz w:val="20"/>
          <w:szCs w:val="20"/>
        </w:rPr>
        <w:t>182.</w:t>
      </w:r>
      <w:r w:rsidRPr="00253613">
        <w:rPr>
          <w:sz w:val="20"/>
          <w:szCs w:val="20"/>
        </w:rPr>
        <w:tab/>
        <w:t>Houwing R, Van der Zwet W, van Asbeck S, Halfens R, Arends JW. An unexpected detrimental effect on the incidence of heel pressure ulcers after local 5% DMSO cream application: a randomized, double-blind study in patients at risk for pressure ulcers. WOUNDS-A COMPENDIUM OF CLINICAL RESEARCH AND PRACTICE. 2008;20(4):84-8.</w:t>
      </w:r>
    </w:p>
    <w:p w14:paraId="1D22D969" w14:textId="77777777" w:rsidR="00753DC3" w:rsidRPr="00253613" w:rsidRDefault="00753DC3" w:rsidP="00753DC3">
      <w:pPr>
        <w:pStyle w:val="EndNoteBibliography"/>
        <w:spacing w:after="0"/>
        <w:rPr>
          <w:sz w:val="20"/>
          <w:szCs w:val="20"/>
        </w:rPr>
      </w:pPr>
      <w:r w:rsidRPr="00253613">
        <w:rPr>
          <w:sz w:val="20"/>
          <w:szCs w:val="20"/>
        </w:rPr>
        <w:t>183.</w:t>
      </w:r>
      <w:r w:rsidRPr="00253613">
        <w:rPr>
          <w:sz w:val="20"/>
          <w:szCs w:val="20"/>
        </w:rPr>
        <w:tab/>
        <w:t>Lui H, Hobbs L, Tope WD, Lee PK, Elmets C, Provost N, et al. Photodynamic Therapy of Multiple Nonmelanoma Skin Cancers With Verteporfinand Red Light–Emitting Diodes: Two-Year Results Evaluating Tumor Response and Cosmetic Outcomes. Archives of dermatology. 2004;140(1):26-32.</w:t>
      </w:r>
    </w:p>
    <w:p w14:paraId="5CFB419F" w14:textId="77777777" w:rsidR="00753DC3" w:rsidRPr="00253613" w:rsidRDefault="00753DC3" w:rsidP="00753DC3">
      <w:pPr>
        <w:pStyle w:val="EndNoteBibliography"/>
        <w:spacing w:after="0"/>
        <w:rPr>
          <w:sz w:val="20"/>
          <w:szCs w:val="20"/>
        </w:rPr>
      </w:pPr>
      <w:r w:rsidRPr="00253613">
        <w:rPr>
          <w:sz w:val="20"/>
          <w:szCs w:val="20"/>
        </w:rPr>
        <w:t>184.</w:t>
      </w:r>
      <w:r w:rsidRPr="00253613">
        <w:rPr>
          <w:sz w:val="20"/>
          <w:szCs w:val="20"/>
        </w:rPr>
        <w:tab/>
        <w:t>Morton C, Horn M, Leman J, Tack B, Bedane C, Tjioe M, et al. Comparison of topical methyl aminolevulinate photodynamic therapy with cryotherapy or fluorouracil for treatment of squamous cell carcinoma in situ: results of a multicenter randomized trial. Archives of dermatology. 2006;142(6):729-35.</w:t>
      </w:r>
    </w:p>
    <w:p w14:paraId="2E115E9C" w14:textId="77777777" w:rsidR="00753DC3" w:rsidRPr="00253613" w:rsidRDefault="00753DC3" w:rsidP="00753DC3">
      <w:pPr>
        <w:pStyle w:val="EndNoteBibliography"/>
        <w:spacing w:after="0"/>
        <w:rPr>
          <w:sz w:val="20"/>
          <w:szCs w:val="20"/>
        </w:rPr>
      </w:pPr>
      <w:r w:rsidRPr="00253613">
        <w:rPr>
          <w:sz w:val="20"/>
          <w:szCs w:val="20"/>
        </w:rPr>
        <w:t>185.</w:t>
      </w:r>
      <w:r w:rsidRPr="00253613">
        <w:rPr>
          <w:sz w:val="20"/>
          <w:szCs w:val="20"/>
        </w:rPr>
        <w:tab/>
        <w:t>Perrett C, McGregor J, Warwick J, Karran P, Leigh I, Proby C, et al. Treatment of post‐transplant premalignant skin disease: a randomized intrapatient comparative study of 5‐fluorouracil cream and topical photodynamic therapy. British Journal of Dermatology. 2007;156(2):320-8.</w:t>
      </w:r>
    </w:p>
    <w:p w14:paraId="6B674516" w14:textId="77777777" w:rsidR="00753DC3" w:rsidRPr="00253613" w:rsidRDefault="00753DC3" w:rsidP="00753DC3">
      <w:pPr>
        <w:pStyle w:val="EndNoteBibliography"/>
        <w:spacing w:after="0"/>
        <w:rPr>
          <w:sz w:val="20"/>
          <w:szCs w:val="20"/>
        </w:rPr>
      </w:pPr>
      <w:r w:rsidRPr="00253613">
        <w:rPr>
          <w:sz w:val="20"/>
          <w:szCs w:val="20"/>
        </w:rPr>
        <w:t>186.</w:t>
      </w:r>
      <w:r w:rsidRPr="00253613">
        <w:rPr>
          <w:sz w:val="20"/>
          <w:szCs w:val="20"/>
        </w:rPr>
        <w:tab/>
        <w:t>Salim A, Leman J, McColl J, Chapman R, Morton C. Randomized comparison of photodynamic therapy with topical 5‐fluorouracil in Bowen's disease. British Journal of Dermatology. 2003;148(3):539-43.</w:t>
      </w:r>
    </w:p>
    <w:p w14:paraId="73D24298" w14:textId="77777777" w:rsidR="00753DC3" w:rsidRPr="00253613" w:rsidRDefault="00753DC3" w:rsidP="00753DC3">
      <w:pPr>
        <w:pStyle w:val="EndNoteBibliography"/>
        <w:spacing w:after="0"/>
        <w:rPr>
          <w:sz w:val="20"/>
          <w:szCs w:val="20"/>
        </w:rPr>
      </w:pPr>
      <w:r w:rsidRPr="00253613">
        <w:rPr>
          <w:sz w:val="20"/>
          <w:szCs w:val="20"/>
        </w:rPr>
        <w:t>187.</w:t>
      </w:r>
      <w:r w:rsidRPr="00253613">
        <w:rPr>
          <w:sz w:val="20"/>
          <w:szCs w:val="20"/>
        </w:rPr>
        <w:tab/>
        <w:t>Aboulghar MM, Aboulghar MA, Amin YM, Al-Inany HG, Mansour RT, Serour GI. The use of vaginal natural progesterone for prevention of preterm birth in IVF/ICSI pregnancies. Reproductive biomedicine online. 2012;25(2):133-8.</w:t>
      </w:r>
    </w:p>
    <w:p w14:paraId="6451A6BF" w14:textId="77777777" w:rsidR="00753DC3" w:rsidRPr="00253613" w:rsidRDefault="00753DC3" w:rsidP="00753DC3">
      <w:pPr>
        <w:pStyle w:val="EndNoteBibliography"/>
        <w:spacing w:after="0"/>
        <w:rPr>
          <w:sz w:val="20"/>
          <w:szCs w:val="20"/>
        </w:rPr>
      </w:pPr>
      <w:r w:rsidRPr="00253613">
        <w:rPr>
          <w:sz w:val="20"/>
          <w:szCs w:val="20"/>
        </w:rPr>
        <w:t>188.</w:t>
      </w:r>
      <w:r w:rsidRPr="00253613">
        <w:rPr>
          <w:sz w:val="20"/>
          <w:szCs w:val="20"/>
        </w:rPr>
        <w:tab/>
        <w:t>Cetingoz E, Cam C, Sakallı M, Karateke A, Celik C, Sancak A. Progesterone effects on preterm birth in high-risk pregnancies: a randomized placebo-controlled trial. Archives of gynecology and obstetrics. 2011;283(3):423-9.</w:t>
      </w:r>
    </w:p>
    <w:p w14:paraId="2B76CC06" w14:textId="77777777" w:rsidR="00753DC3" w:rsidRPr="00253613" w:rsidRDefault="00753DC3" w:rsidP="00753DC3">
      <w:pPr>
        <w:pStyle w:val="EndNoteBibliography"/>
        <w:spacing w:after="0"/>
        <w:rPr>
          <w:sz w:val="20"/>
          <w:szCs w:val="20"/>
        </w:rPr>
      </w:pPr>
      <w:r w:rsidRPr="00253613">
        <w:rPr>
          <w:sz w:val="20"/>
          <w:szCs w:val="20"/>
        </w:rPr>
        <w:t>189.</w:t>
      </w:r>
      <w:r w:rsidRPr="00253613">
        <w:rPr>
          <w:sz w:val="20"/>
          <w:szCs w:val="20"/>
        </w:rPr>
        <w:tab/>
        <w:t>Combs CA, Garite T, Maurel K, Das A, Porto M. 17-hydroxyprogesterone caproate for twin pregnancy: a double-blind, randomized clinical trial. American Journal of Obstetrics and Gynecology. 2011;204(3):221.e1-.e8.</w:t>
      </w:r>
    </w:p>
    <w:p w14:paraId="077DC578" w14:textId="77777777" w:rsidR="00753DC3" w:rsidRPr="00253613" w:rsidRDefault="00753DC3" w:rsidP="00753DC3">
      <w:pPr>
        <w:pStyle w:val="EndNoteBibliography"/>
        <w:spacing w:after="0"/>
        <w:rPr>
          <w:sz w:val="20"/>
          <w:szCs w:val="20"/>
        </w:rPr>
      </w:pPr>
      <w:r w:rsidRPr="00253613">
        <w:rPr>
          <w:sz w:val="20"/>
          <w:szCs w:val="20"/>
        </w:rPr>
        <w:t>190.</w:t>
      </w:r>
      <w:r w:rsidRPr="00253613">
        <w:rPr>
          <w:sz w:val="20"/>
          <w:szCs w:val="20"/>
        </w:rPr>
        <w:tab/>
        <w:t>Elsheikhah AZ, Dahab S, Negm S, Ebrashy A, Momtaz M. OP19.08: Effect of prophylactic progesterone on incidence of preterm labour in spontaneous twin pregnancy, randomized controlled study. Ultrasound in Obstetrics &amp; Gynecology. 2010;36(S1):108-.</w:t>
      </w:r>
    </w:p>
    <w:p w14:paraId="7F0D4469" w14:textId="77777777" w:rsidR="00753DC3" w:rsidRPr="00253613" w:rsidRDefault="00753DC3" w:rsidP="00753DC3">
      <w:pPr>
        <w:pStyle w:val="EndNoteBibliography"/>
        <w:spacing w:after="0"/>
        <w:rPr>
          <w:sz w:val="20"/>
          <w:szCs w:val="20"/>
        </w:rPr>
      </w:pPr>
      <w:r w:rsidRPr="00253613">
        <w:rPr>
          <w:sz w:val="20"/>
          <w:szCs w:val="20"/>
        </w:rPr>
        <w:t>191.</w:t>
      </w:r>
      <w:r w:rsidRPr="00253613">
        <w:rPr>
          <w:sz w:val="20"/>
          <w:szCs w:val="20"/>
        </w:rPr>
        <w:tab/>
        <w:t>Fonseca EB, Celik E, Parra M, Singh M, Nicolaides KH. Progesterone and the risk of preterm birth among women with a short cervix. New England Journal of Medicine. 2007;357(5):462-9.</w:t>
      </w:r>
    </w:p>
    <w:p w14:paraId="3B067CB6" w14:textId="77777777" w:rsidR="00753DC3" w:rsidRPr="00253613" w:rsidRDefault="00753DC3" w:rsidP="00753DC3">
      <w:pPr>
        <w:pStyle w:val="EndNoteBibliography"/>
        <w:spacing w:after="0"/>
        <w:rPr>
          <w:sz w:val="20"/>
          <w:szCs w:val="20"/>
        </w:rPr>
      </w:pPr>
      <w:r w:rsidRPr="00253613">
        <w:rPr>
          <w:sz w:val="20"/>
          <w:szCs w:val="20"/>
        </w:rPr>
        <w:t>192.</w:t>
      </w:r>
      <w:r w:rsidRPr="00253613">
        <w:rPr>
          <w:sz w:val="20"/>
          <w:szCs w:val="20"/>
        </w:rPr>
        <w:tab/>
        <w:t>Hartikainen-Sorri A-L, Kauppila A, Tuimala R. Inefficacy of 17 [alpha]-Hydroxyprogesterone Caproate in the Prevention of Prematurity in Twin Pregnancy. Obstetrics &amp; Gynecology. 1980;56(6):692-5.</w:t>
      </w:r>
    </w:p>
    <w:p w14:paraId="02EB22AB" w14:textId="77777777" w:rsidR="00753DC3" w:rsidRPr="00253613" w:rsidRDefault="00753DC3" w:rsidP="00753DC3">
      <w:pPr>
        <w:pStyle w:val="EndNoteBibliography"/>
        <w:spacing w:after="0"/>
        <w:rPr>
          <w:sz w:val="20"/>
          <w:szCs w:val="20"/>
        </w:rPr>
      </w:pPr>
      <w:r w:rsidRPr="00253613">
        <w:rPr>
          <w:sz w:val="20"/>
          <w:szCs w:val="20"/>
        </w:rPr>
        <w:lastRenderedPageBreak/>
        <w:t>193.</w:t>
      </w:r>
      <w:r w:rsidRPr="00253613">
        <w:rPr>
          <w:sz w:val="20"/>
          <w:szCs w:val="20"/>
        </w:rPr>
        <w:tab/>
        <w:t>Norman JE, Mackenzie F, Owen P, Mactier H, Hanretty K, Cooper S, et al. Progesterone for the prevention of preterm birth in twin pregnancy (STOPPIT): a randomised, double-blind, placebo-controlled study and meta-analysis. The Lancet. 2009;373(9680):2034-40.</w:t>
      </w:r>
    </w:p>
    <w:p w14:paraId="119DB7B7" w14:textId="77777777" w:rsidR="00753DC3" w:rsidRPr="00253613" w:rsidRDefault="00753DC3" w:rsidP="00753DC3">
      <w:pPr>
        <w:pStyle w:val="EndNoteBibliography"/>
        <w:spacing w:after="0"/>
        <w:rPr>
          <w:sz w:val="20"/>
          <w:szCs w:val="20"/>
        </w:rPr>
      </w:pPr>
      <w:r w:rsidRPr="00253613">
        <w:rPr>
          <w:sz w:val="20"/>
          <w:szCs w:val="20"/>
        </w:rPr>
        <w:t>194.</w:t>
      </w:r>
      <w:r w:rsidRPr="00253613">
        <w:rPr>
          <w:sz w:val="20"/>
          <w:szCs w:val="20"/>
        </w:rPr>
        <w:tab/>
        <w:t>Rode L, Klein K, Nicolaides K, Krampl‐Bettelheim E, Tabor A. Prevention of preterm delivery in twin gestations (PREDICT): a multicenter, randomized, placebo‐controlled trial on the effect of vaginal micronized progesterone. Ultrasound in Obstetrics &amp; Gynecology. 2011;38(3):272-80.</w:t>
      </w:r>
    </w:p>
    <w:p w14:paraId="6A9DA6CC" w14:textId="77777777" w:rsidR="00753DC3" w:rsidRPr="00253613" w:rsidRDefault="00753DC3" w:rsidP="00753DC3">
      <w:pPr>
        <w:pStyle w:val="EndNoteBibliography"/>
        <w:spacing w:after="0"/>
        <w:rPr>
          <w:sz w:val="20"/>
          <w:szCs w:val="20"/>
        </w:rPr>
      </w:pPr>
      <w:r w:rsidRPr="00253613">
        <w:rPr>
          <w:sz w:val="20"/>
          <w:szCs w:val="20"/>
        </w:rPr>
        <w:t>195.</w:t>
      </w:r>
      <w:r w:rsidRPr="00253613">
        <w:rPr>
          <w:sz w:val="20"/>
          <w:szCs w:val="20"/>
        </w:rPr>
        <w:tab/>
        <w:t>Rouse DJ, Caritis SN, Peaceman AM, Sciscione A, Thom EA, Spong CY, et al. A trial of 17 alpha-hydroxyprogesterone caproate to prevent prematurity in twins. New England Journal of Medicine. 2007;357(5):454-61.</w:t>
      </w:r>
    </w:p>
    <w:p w14:paraId="3D14BD3F" w14:textId="77777777" w:rsidR="00753DC3" w:rsidRPr="00253613" w:rsidRDefault="00753DC3" w:rsidP="00753DC3">
      <w:pPr>
        <w:pStyle w:val="EndNoteBibliography"/>
        <w:spacing w:after="0"/>
        <w:rPr>
          <w:sz w:val="20"/>
          <w:szCs w:val="20"/>
        </w:rPr>
      </w:pPr>
      <w:r w:rsidRPr="00253613">
        <w:rPr>
          <w:sz w:val="20"/>
          <w:szCs w:val="20"/>
        </w:rPr>
        <w:t>196.</w:t>
      </w:r>
      <w:r w:rsidRPr="00253613">
        <w:rPr>
          <w:sz w:val="20"/>
          <w:szCs w:val="20"/>
        </w:rPr>
        <w:tab/>
        <w:t>Senat M-V, Porcher R, Winer N, Vayssière C, Deruelle P, Capelle M, et al. Prevention of preterm delivery by 17 alpha-hydroxyprogesterone caproate in asymptomatic twin pregnancies with a short cervix: a randomized controlled trial. American journal of obstetrics and gynecology. 2013;208(3):194. e1-. e8.</w:t>
      </w:r>
    </w:p>
    <w:p w14:paraId="5FACEB42" w14:textId="77777777" w:rsidR="00753DC3" w:rsidRPr="00253613" w:rsidRDefault="00753DC3" w:rsidP="00753DC3">
      <w:pPr>
        <w:pStyle w:val="EndNoteBibliography"/>
        <w:spacing w:after="0"/>
        <w:rPr>
          <w:sz w:val="20"/>
          <w:szCs w:val="20"/>
        </w:rPr>
      </w:pPr>
      <w:r w:rsidRPr="00253613">
        <w:rPr>
          <w:sz w:val="20"/>
          <w:szCs w:val="20"/>
        </w:rPr>
        <w:t>197.</w:t>
      </w:r>
      <w:r w:rsidRPr="00253613">
        <w:rPr>
          <w:sz w:val="20"/>
          <w:szCs w:val="20"/>
        </w:rPr>
        <w:tab/>
        <w:t>Serra V, Perales A, Meseguer J, Parrilla J, Lara C, Bellver J, et al. Increased doses of vaginal progesterone for the prevention of preterm birth in twin pregnancies: a randomised controlled double‐blind multicentre trial. BJOG: An International Journal of Obstetrics &amp; Gynaecology. 2013;120(1):50-7.</w:t>
      </w:r>
    </w:p>
    <w:p w14:paraId="07CA26DC" w14:textId="77777777" w:rsidR="00753DC3" w:rsidRPr="00253613" w:rsidRDefault="00753DC3" w:rsidP="00753DC3">
      <w:pPr>
        <w:pStyle w:val="EndNoteBibliography"/>
        <w:spacing w:after="0"/>
        <w:rPr>
          <w:sz w:val="20"/>
          <w:szCs w:val="20"/>
        </w:rPr>
      </w:pPr>
      <w:r w:rsidRPr="00253613">
        <w:rPr>
          <w:sz w:val="20"/>
          <w:szCs w:val="20"/>
        </w:rPr>
        <w:t>198.</w:t>
      </w:r>
      <w:r w:rsidRPr="00253613">
        <w:rPr>
          <w:sz w:val="20"/>
          <w:szCs w:val="20"/>
        </w:rPr>
        <w:tab/>
        <w:t>Caritis SN, Rouse DJ, Peaceman AM, Sciscione A, Momirova V, Spong CY, et al. Prevention of Preterm Birth in Triplets: An Evaluation of 17 Alpha-Hydroxyprogesterone Caproate. Obstetrics and gynecology. 2009;113(2 Pt 1):285.</w:t>
      </w:r>
    </w:p>
    <w:p w14:paraId="71417E44" w14:textId="77777777" w:rsidR="00753DC3" w:rsidRPr="00253613" w:rsidRDefault="00753DC3" w:rsidP="00753DC3">
      <w:pPr>
        <w:pStyle w:val="EndNoteBibliography"/>
        <w:spacing w:after="0"/>
        <w:rPr>
          <w:sz w:val="20"/>
          <w:szCs w:val="20"/>
        </w:rPr>
      </w:pPr>
      <w:r w:rsidRPr="00253613">
        <w:rPr>
          <w:sz w:val="20"/>
          <w:szCs w:val="20"/>
        </w:rPr>
        <w:t>199.</w:t>
      </w:r>
      <w:r w:rsidRPr="00253613">
        <w:rPr>
          <w:sz w:val="20"/>
          <w:szCs w:val="20"/>
        </w:rPr>
        <w:tab/>
        <w:t>Combs CA, Garite T, Maurel K, Das A, Porto M, Network OCR. Failure of 17-hydroxyprogesterone to reduce neonatal morbidity or prolong triplet pregnancy: a double-blind, randomized clinical trial. American journal of obstetrics and gynecology. 2010;203(3):248. e1-. e9.</w:t>
      </w:r>
    </w:p>
    <w:p w14:paraId="7895E751" w14:textId="77777777" w:rsidR="00753DC3" w:rsidRPr="00253613" w:rsidRDefault="00753DC3" w:rsidP="00753DC3">
      <w:pPr>
        <w:pStyle w:val="EndNoteBibliography"/>
        <w:spacing w:after="0"/>
        <w:rPr>
          <w:sz w:val="20"/>
          <w:szCs w:val="20"/>
        </w:rPr>
      </w:pPr>
      <w:r w:rsidRPr="00253613">
        <w:rPr>
          <w:sz w:val="20"/>
          <w:szCs w:val="20"/>
        </w:rPr>
        <w:t>200.</w:t>
      </w:r>
      <w:r w:rsidRPr="00253613">
        <w:rPr>
          <w:sz w:val="20"/>
          <w:szCs w:val="20"/>
        </w:rPr>
        <w:tab/>
        <w:t>Lim AC, Schuit E, Bloemenkamp K, Bernardus RE, Duvekot JJ, Erwich JJH, et al. 17α-hydroxyprogesterone caproate for the prevention of adverse neonatal outcome in multiple pregnancies: a randomized controlled trial. Obstetrics &amp; Gynecology. 2011;118(3):513-20.</w:t>
      </w:r>
    </w:p>
    <w:p w14:paraId="29D80EEE" w14:textId="77777777" w:rsidR="00753DC3" w:rsidRPr="00253613" w:rsidRDefault="00753DC3" w:rsidP="00753DC3">
      <w:pPr>
        <w:pStyle w:val="EndNoteBibliography"/>
        <w:rPr>
          <w:sz w:val="20"/>
          <w:szCs w:val="20"/>
        </w:rPr>
      </w:pPr>
      <w:r w:rsidRPr="00253613">
        <w:rPr>
          <w:sz w:val="20"/>
          <w:szCs w:val="20"/>
        </w:rPr>
        <w:t>201.</w:t>
      </w:r>
      <w:r w:rsidRPr="00253613">
        <w:rPr>
          <w:sz w:val="20"/>
          <w:szCs w:val="20"/>
        </w:rPr>
        <w:tab/>
        <w:t>Moore AA, Siu AL, Partridge JM, Hays RD, Adams J. A randomized trial of office-based screening for common problems in older persons. The American journal of medicine. 1997;102(4):371-8.</w:t>
      </w:r>
    </w:p>
    <w:p w14:paraId="60C187B7" w14:textId="77777777" w:rsidR="00A36D5E" w:rsidRPr="00253613" w:rsidRDefault="00B77E56" w:rsidP="0052400C">
      <w:pPr>
        <w:rPr>
          <w:sz w:val="20"/>
          <w:szCs w:val="20"/>
        </w:rPr>
      </w:pPr>
      <w:r w:rsidRPr="00253613">
        <w:rPr>
          <w:sz w:val="20"/>
          <w:szCs w:val="20"/>
        </w:rPr>
        <w:fldChar w:fldCharType="end"/>
      </w:r>
    </w:p>
    <w:sectPr w:rsidR="00A36D5E" w:rsidRPr="00253613" w:rsidSect="00B30F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str9at7vvx9eewt07v5xrmrrzva0pzx2fe&quot;&gt;clusters library&lt;record-ids&gt;&lt;item&gt;63&lt;/item&gt;&lt;/record-ids&gt;&lt;/item&gt;&lt;/Libraries&gt;"/>
  </w:docVars>
  <w:rsids>
    <w:rsidRoot w:val="00C95D3C"/>
    <w:rsid w:val="00002F4B"/>
    <w:rsid w:val="00014E8A"/>
    <w:rsid w:val="00034DE3"/>
    <w:rsid w:val="000467C8"/>
    <w:rsid w:val="0005317B"/>
    <w:rsid w:val="00061DF8"/>
    <w:rsid w:val="000A519B"/>
    <w:rsid w:val="000C0AAF"/>
    <w:rsid w:val="000C11EB"/>
    <w:rsid w:val="000D72C6"/>
    <w:rsid w:val="000F17E1"/>
    <w:rsid w:val="000F1B80"/>
    <w:rsid w:val="00117515"/>
    <w:rsid w:val="001628A2"/>
    <w:rsid w:val="0018032C"/>
    <w:rsid w:val="00180BFC"/>
    <w:rsid w:val="00181AD1"/>
    <w:rsid w:val="001D4053"/>
    <w:rsid w:val="001E4269"/>
    <w:rsid w:val="001F4C94"/>
    <w:rsid w:val="00223F06"/>
    <w:rsid w:val="00224E76"/>
    <w:rsid w:val="002366C9"/>
    <w:rsid w:val="00253613"/>
    <w:rsid w:val="002538A7"/>
    <w:rsid w:val="00285DC0"/>
    <w:rsid w:val="002975ED"/>
    <w:rsid w:val="002A30D3"/>
    <w:rsid w:val="002B35A4"/>
    <w:rsid w:val="002C2B8A"/>
    <w:rsid w:val="00302B85"/>
    <w:rsid w:val="00304467"/>
    <w:rsid w:val="00310E50"/>
    <w:rsid w:val="00312BC3"/>
    <w:rsid w:val="00316684"/>
    <w:rsid w:val="0032672B"/>
    <w:rsid w:val="003324D5"/>
    <w:rsid w:val="003505D4"/>
    <w:rsid w:val="00382F96"/>
    <w:rsid w:val="003906C0"/>
    <w:rsid w:val="003A4AF3"/>
    <w:rsid w:val="003B7FD5"/>
    <w:rsid w:val="003C6BAD"/>
    <w:rsid w:val="003D4590"/>
    <w:rsid w:val="003D5653"/>
    <w:rsid w:val="003D7791"/>
    <w:rsid w:val="003E3492"/>
    <w:rsid w:val="003F7A0C"/>
    <w:rsid w:val="00400964"/>
    <w:rsid w:val="00402E57"/>
    <w:rsid w:val="004142DC"/>
    <w:rsid w:val="00416E36"/>
    <w:rsid w:val="00423DCD"/>
    <w:rsid w:val="00433966"/>
    <w:rsid w:val="0043577A"/>
    <w:rsid w:val="0044021B"/>
    <w:rsid w:val="004450A1"/>
    <w:rsid w:val="00446E0F"/>
    <w:rsid w:val="0044753D"/>
    <w:rsid w:val="00457440"/>
    <w:rsid w:val="00472DE9"/>
    <w:rsid w:val="004847F6"/>
    <w:rsid w:val="004A310C"/>
    <w:rsid w:val="004B538A"/>
    <w:rsid w:val="004C6B95"/>
    <w:rsid w:val="004F4B68"/>
    <w:rsid w:val="00501A31"/>
    <w:rsid w:val="00503191"/>
    <w:rsid w:val="0052400C"/>
    <w:rsid w:val="00530E85"/>
    <w:rsid w:val="0053249D"/>
    <w:rsid w:val="00552936"/>
    <w:rsid w:val="00564996"/>
    <w:rsid w:val="00571EF2"/>
    <w:rsid w:val="00573562"/>
    <w:rsid w:val="00590564"/>
    <w:rsid w:val="005A07B4"/>
    <w:rsid w:val="005A0DB7"/>
    <w:rsid w:val="005A7729"/>
    <w:rsid w:val="005B2B5D"/>
    <w:rsid w:val="005B72EC"/>
    <w:rsid w:val="005C13F7"/>
    <w:rsid w:val="005D6EA7"/>
    <w:rsid w:val="005E5FBE"/>
    <w:rsid w:val="00600D18"/>
    <w:rsid w:val="00617ED0"/>
    <w:rsid w:val="006214CE"/>
    <w:rsid w:val="0063687A"/>
    <w:rsid w:val="0064302B"/>
    <w:rsid w:val="00651260"/>
    <w:rsid w:val="00651FC1"/>
    <w:rsid w:val="00654985"/>
    <w:rsid w:val="00654C6F"/>
    <w:rsid w:val="00657415"/>
    <w:rsid w:val="0067410D"/>
    <w:rsid w:val="00675478"/>
    <w:rsid w:val="00677E87"/>
    <w:rsid w:val="00682FE9"/>
    <w:rsid w:val="006834EF"/>
    <w:rsid w:val="00684103"/>
    <w:rsid w:val="00690DE4"/>
    <w:rsid w:val="006A07A0"/>
    <w:rsid w:val="006C405E"/>
    <w:rsid w:val="006C57F3"/>
    <w:rsid w:val="006D05D6"/>
    <w:rsid w:val="006D567E"/>
    <w:rsid w:val="006F36C9"/>
    <w:rsid w:val="00706AF0"/>
    <w:rsid w:val="0070794B"/>
    <w:rsid w:val="00707FEA"/>
    <w:rsid w:val="00724372"/>
    <w:rsid w:val="00726298"/>
    <w:rsid w:val="00733608"/>
    <w:rsid w:val="00746F53"/>
    <w:rsid w:val="00753DC3"/>
    <w:rsid w:val="00754B5D"/>
    <w:rsid w:val="00765658"/>
    <w:rsid w:val="007745B4"/>
    <w:rsid w:val="00787FC2"/>
    <w:rsid w:val="0079243D"/>
    <w:rsid w:val="00793657"/>
    <w:rsid w:val="007B6DE1"/>
    <w:rsid w:val="007F41DD"/>
    <w:rsid w:val="007F425A"/>
    <w:rsid w:val="007F615D"/>
    <w:rsid w:val="00802B71"/>
    <w:rsid w:val="008034CD"/>
    <w:rsid w:val="00803B9A"/>
    <w:rsid w:val="0080508D"/>
    <w:rsid w:val="00817303"/>
    <w:rsid w:val="00823EFE"/>
    <w:rsid w:val="00824B23"/>
    <w:rsid w:val="0083343B"/>
    <w:rsid w:val="008536BD"/>
    <w:rsid w:val="00853B03"/>
    <w:rsid w:val="00856CA9"/>
    <w:rsid w:val="0086001D"/>
    <w:rsid w:val="008660C6"/>
    <w:rsid w:val="00881CEC"/>
    <w:rsid w:val="0088780B"/>
    <w:rsid w:val="008B27AA"/>
    <w:rsid w:val="008B5986"/>
    <w:rsid w:val="008C2B62"/>
    <w:rsid w:val="008C35CA"/>
    <w:rsid w:val="008D1070"/>
    <w:rsid w:val="008E249A"/>
    <w:rsid w:val="008E713C"/>
    <w:rsid w:val="008F36EF"/>
    <w:rsid w:val="008F5862"/>
    <w:rsid w:val="00905FEA"/>
    <w:rsid w:val="00910D73"/>
    <w:rsid w:val="00925AD9"/>
    <w:rsid w:val="00931711"/>
    <w:rsid w:val="00933514"/>
    <w:rsid w:val="00935B74"/>
    <w:rsid w:val="00954CD9"/>
    <w:rsid w:val="00956E63"/>
    <w:rsid w:val="00962E97"/>
    <w:rsid w:val="00967D93"/>
    <w:rsid w:val="0097320F"/>
    <w:rsid w:val="00980722"/>
    <w:rsid w:val="009846BD"/>
    <w:rsid w:val="009866FE"/>
    <w:rsid w:val="009867EE"/>
    <w:rsid w:val="009A092D"/>
    <w:rsid w:val="009B183D"/>
    <w:rsid w:val="009B5C25"/>
    <w:rsid w:val="009C61A6"/>
    <w:rsid w:val="009D18E8"/>
    <w:rsid w:val="009F1576"/>
    <w:rsid w:val="009F18FE"/>
    <w:rsid w:val="00A170D4"/>
    <w:rsid w:val="00A17D80"/>
    <w:rsid w:val="00A26596"/>
    <w:rsid w:val="00A346DF"/>
    <w:rsid w:val="00A362DF"/>
    <w:rsid w:val="00A36D5E"/>
    <w:rsid w:val="00A56D5A"/>
    <w:rsid w:val="00A61598"/>
    <w:rsid w:val="00A626A9"/>
    <w:rsid w:val="00A832C2"/>
    <w:rsid w:val="00A9085B"/>
    <w:rsid w:val="00AA70D4"/>
    <w:rsid w:val="00AB05A9"/>
    <w:rsid w:val="00AB51F0"/>
    <w:rsid w:val="00AE2B3D"/>
    <w:rsid w:val="00AF4541"/>
    <w:rsid w:val="00B042EB"/>
    <w:rsid w:val="00B05A90"/>
    <w:rsid w:val="00B1051C"/>
    <w:rsid w:val="00B208EB"/>
    <w:rsid w:val="00B27BBD"/>
    <w:rsid w:val="00B30F7B"/>
    <w:rsid w:val="00B36259"/>
    <w:rsid w:val="00B4428F"/>
    <w:rsid w:val="00B502F0"/>
    <w:rsid w:val="00B56606"/>
    <w:rsid w:val="00B5749B"/>
    <w:rsid w:val="00B63C96"/>
    <w:rsid w:val="00B709F0"/>
    <w:rsid w:val="00B71A19"/>
    <w:rsid w:val="00B747D1"/>
    <w:rsid w:val="00B77E56"/>
    <w:rsid w:val="00B81534"/>
    <w:rsid w:val="00B81A72"/>
    <w:rsid w:val="00B833ED"/>
    <w:rsid w:val="00B85931"/>
    <w:rsid w:val="00BA4283"/>
    <w:rsid w:val="00BC2EBB"/>
    <w:rsid w:val="00BD1E2A"/>
    <w:rsid w:val="00BE3DB8"/>
    <w:rsid w:val="00BF02D1"/>
    <w:rsid w:val="00BF5141"/>
    <w:rsid w:val="00BF7693"/>
    <w:rsid w:val="00C04420"/>
    <w:rsid w:val="00C07CD2"/>
    <w:rsid w:val="00C12ADD"/>
    <w:rsid w:val="00C25C66"/>
    <w:rsid w:val="00C34D6F"/>
    <w:rsid w:val="00C4072B"/>
    <w:rsid w:val="00C41AD1"/>
    <w:rsid w:val="00C4342D"/>
    <w:rsid w:val="00C43A0D"/>
    <w:rsid w:val="00C44051"/>
    <w:rsid w:val="00C45385"/>
    <w:rsid w:val="00C5141A"/>
    <w:rsid w:val="00C67AD0"/>
    <w:rsid w:val="00C713A5"/>
    <w:rsid w:val="00C749D3"/>
    <w:rsid w:val="00C81B2F"/>
    <w:rsid w:val="00C82E1F"/>
    <w:rsid w:val="00C83038"/>
    <w:rsid w:val="00C83536"/>
    <w:rsid w:val="00C8374E"/>
    <w:rsid w:val="00C86E9A"/>
    <w:rsid w:val="00C87719"/>
    <w:rsid w:val="00C91C23"/>
    <w:rsid w:val="00C93EE4"/>
    <w:rsid w:val="00C95D3C"/>
    <w:rsid w:val="00CA4039"/>
    <w:rsid w:val="00CA6865"/>
    <w:rsid w:val="00CB14A0"/>
    <w:rsid w:val="00CB44CF"/>
    <w:rsid w:val="00CB4D6F"/>
    <w:rsid w:val="00CC5FAD"/>
    <w:rsid w:val="00CE4DEF"/>
    <w:rsid w:val="00CF3494"/>
    <w:rsid w:val="00CF604A"/>
    <w:rsid w:val="00D22262"/>
    <w:rsid w:val="00D23FCA"/>
    <w:rsid w:val="00D304A0"/>
    <w:rsid w:val="00D33549"/>
    <w:rsid w:val="00D376A1"/>
    <w:rsid w:val="00D41C2A"/>
    <w:rsid w:val="00D44D7D"/>
    <w:rsid w:val="00D45231"/>
    <w:rsid w:val="00D70041"/>
    <w:rsid w:val="00D70BB9"/>
    <w:rsid w:val="00D73477"/>
    <w:rsid w:val="00D87A64"/>
    <w:rsid w:val="00D92897"/>
    <w:rsid w:val="00D941FE"/>
    <w:rsid w:val="00D96E16"/>
    <w:rsid w:val="00D97989"/>
    <w:rsid w:val="00DA06E8"/>
    <w:rsid w:val="00DC3055"/>
    <w:rsid w:val="00DC6D84"/>
    <w:rsid w:val="00DE6D6E"/>
    <w:rsid w:val="00E040CC"/>
    <w:rsid w:val="00E17731"/>
    <w:rsid w:val="00E22EBD"/>
    <w:rsid w:val="00E30286"/>
    <w:rsid w:val="00E32CDC"/>
    <w:rsid w:val="00E3405D"/>
    <w:rsid w:val="00E45FC4"/>
    <w:rsid w:val="00E475EF"/>
    <w:rsid w:val="00E53D49"/>
    <w:rsid w:val="00E73DF6"/>
    <w:rsid w:val="00E81502"/>
    <w:rsid w:val="00E817E8"/>
    <w:rsid w:val="00E854E5"/>
    <w:rsid w:val="00EA2801"/>
    <w:rsid w:val="00EA7CAC"/>
    <w:rsid w:val="00EB3386"/>
    <w:rsid w:val="00EB352E"/>
    <w:rsid w:val="00EB60C1"/>
    <w:rsid w:val="00EB68CC"/>
    <w:rsid w:val="00EB721B"/>
    <w:rsid w:val="00EC0EF8"/>
    <w:rsid w:val="00ED178F"/>
    <w:rsid w:val="00ED5FBE"/>
    <w:rsid w:val="00EF25E0"/>
    <w:rsid w:val="00F01E6E"/>
    <w:rsid w:val="00F14215"/>
    <w:rsid w:val="00F35DF6"/>
    <w:rsid w:val="00F464D7"/>
    <w:rsid w:val="00F500AF"/>
    <w:rsid w:val="00F50529"/>
    <w:rsid w:val="00F77F83"/>
    <w:rsid w:val="00F91248"/>
    <w:rsid w:val="00F96156"/>
    <w:rsid w:val="00FA1E06"/>
    <w:rsid w:val="00FB7056"/>
    <w:rsid w:val="00FC5F9E"/>
    <w:rsid w:val="00FD2339"/>
    <w:rsid w:val="00FE08A4"/>
    <w:rsid w:val="00FF03E0"/>
    <w:rsid w:val="00FF4B2C"/>
    <w:rsid w:val="00FF66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0EB29"/>
  <w15:docId w15:val="{0E1255A6-ECF6-4238-8789-263BF25D8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D3C"/>
    <w:pPr>
      <w:spacing w:after="200" w:line="276" w:lineRule="auto"/>
    </w:pPr>
  </w:style>
  <w:style w:type="paragraph" w:styleId="Heading1">
    <w:name w:val="heading 1"/>
    <w:basedOn w:val="Normal"/>
    <w:next w:val="Normal"/>
    <w:link w:val="Heading1Char"/>
    <w:uiPriority w:val="9"/>
    <w:qFormat/>
    <w:rsid w:val="00C95D3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C95D3C"/>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95D3C"/>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C95D3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95D3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C95D3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5D3C"/>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C95D3C"/>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95D3C"/>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C95D3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C95D3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C95D3C"/>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C95D3C"/>
    <w:pPr>
      <w:ind w:left="720"/>
      <w:contextualSpacing/>
    </w:pPr>
  </w:style>
  <w:style w:type="character" w:styleId="BookTitle">
    <w:name w:val="Book Title"/>
    <w:basedOn w:val="DefaultParagraphFont"/>
    <w:uiPriority w:val="33"/>
    <w:qFormat/>
    <w:rsid w:val="00C95D3C"/>
    <w:rPr>
      <w:b/>
      <w:bCs/>
      <w:smallCaps/>
      <w:spacing w:val="5"/>
    </w:rPr>
  </w:style>
  <w:style w:type="paragraph" w:styleId="NoSpacing">
    <w:name w:val="No Spacing"/>
    <w:uiPriority w:val="1"/>
    <w:qFormat/>
    <w:rsid w:val="00C95D3C"/>
    <w:pPr>
      <w:spacing w:after="0" w:line="240" w:lineRule="auto"/>
    </w:pPr>
  </w:style>
  <w:style w:type="character" w:styleId="CommentReference">
    <w:name w:val="annotation reference"/>
    <w:basedOn w:val="DefaultParagraphFont"/>
    <w:uiPriority w:val="99"/>
    <w:semiHidden/>
    <w:unhideWhenUsed/>
    <w:rsid w:val="00C95D3C"/>
    <w:rPr>
      <w:sz w:val="16"/>
      <w:szCs w:val="16"/>
    </w:rPr>
  </w:style>
  <w:style w:type="paragraph" w:styleId="CommentText">
    <w:name w:val="annotation text"/>
    <w:basedOn w:val="Normal"/>
    <w:link w:val="CommentTextChar"/>
    <w:uiPriority w:val="99"/>
    <w:unhideWhenUsed/>
    <w:rsid w:val="00C95D3C"/>
    <w:pPr>
      <w:spacing w:line="240" w:lineRule="auto"/>
    </w:pPr>
    <w:rPr>
      <w:sz w:val="20"/>
      <w:szCs w:val="20"/>
    </w:rPr>
  </w:style>
  <w:style w:type="character" w:customStyle="1" w:styleId="CommentTextChar">
    <w:name w:val="Comment Text Char"/>
    <w:basedOn w:val="DefaultParagraphFont"/>
    <w:link w:val="CommentText"/>
    <w:uiPriority w:val="99"/>
    <w:rsid w:val="00C95D3C"/>
    <w:rPr>
      <w:sz w:val="20"/>
      <w:szCs w:val="20"/>
    </w:rPr>
  </w:style>
  <w:style w:type="paragraph" w:styleId="BalloonText">
    <w:name w:val="Balloon Text"/>
    <w:basedOn w:val="Normal"/>
    <w:link w:val="BalloonTextChar"/>
    <w:uiPriority w:val="99"/>
    <w:semiHidden/>
    <w:unhideWhenUsed/>
    <w:rsid w:val="00C95D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5D3C"/>
    <w:rPr>
      <w:rFonts w:ascii="Tahoma" w:hAnsi="Tahoma" w:cs="Tahoma"/>
      <w:sz w:val="16"/>
      <w:szCs w:val="16"/>
    </w:rPr>
  </w:style>
  <w:style w:type="paragraph" w:styleId="TOC2">
    <w:name w:val="toc 2"/>
    <w:basedOn w:val="Normal"/>
    <w:uiPriority w:val="39"/>
    <w:qFormat/>
    <w:rsid w:val="00C95D3C"/>
    <w:pPr>
      <w:tabs>
        <w:tab w:val="right" w:leader="dot" w:pos="7440"/>
      </w:tabs>
      <w:spacing w:after="0" w:line="240" w:lineRule="auto"/>
      <w:ind w:left="360"/>
      <w:jc w:val="both"/>
    </w:pPr>
    <w:rPr>
      <w:rFonts w:ascii="Garamond" w:eastAsia="Times New Roman" w:hAnsi="Garamond" w:cs="Times New Roman"/>
      <w:spacing w:val="-2"/>
      <w:sz w:val="24"/>
      <w:szCs w:val="20"/>
    </w:rPr>
  </w:style>
  <w:style w:type="paragraph" w:styleId="NormalWeb">
    <w:name w:val="Normal (Web)"/>
    <w:basedOn w:val="Normal"/>
    <w:uiPriority w:val="99"/>
    <w:semiHidden/>
    <w:unhideWhenUsed/>
    <w:rsid w:val="00C95D3C"/>
    <w:pPr>
      <w:spacing w:after="0" w:line="240" w:lineRule="auto"/>
    </w:pPr>
    <w:rPr>
      <w:rFonts w:ascii="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C95D3C"/>
    <w:rPr>
      <w:b/>
      <w:bCs/>
    </w:rPr>
  </w:style>
  <w:style w:type="character" w:customStyle="1" w:styleId="CommentSubjectChar">
    <w:name w:val="Comment Subject Char"/>
    <w:basedOn w:val="CommentTextChar"/>
    <w:link w:val="CommentSubject"/>
    <w:uiPriority w:val="99"/>
    <w:semiHidden/>
    <w:rsid w:val="00C95D3C"/>
    <w:rPr>
      <w:b/>
      <w:bCs/>
      <w:sz w:val="20"/>
      <w:szCs w:val="20"/>
    </w:rPr>
  </w:style>
  <w:style w:type="paragraph" w:styleId="Revision">
    <w:name w:val="Revision"/>
    <w:hidden/>
    <w:uiPriority w:val="99"/>
    <w:semiHidden/>
    <w:rsid w:val="00C95D3C"/>
    <w:pPr>
      <w:spacing w:after="0" w:line="240" w:lineRule="auto"/>
    </w:pPr>
  </w:style>
  <w:style w:type="table" w:styleId="TableGrid">
    <w:name w:val="Table Grid"/>
    <w:basedOn w:val="TableNormal"/>
    <w:uiPriority w:val="59"/>
    <w:rsid w:val="00C95D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5D3C"/>
    <w:pPr>
      <w:spacing w:line="240" w:lineRule="auto"/>
    </w:pPr>
    <w:rPr>
      <w:b/>
      <w:bCs/>
      <w:color w:val="5B9BD5" w:themeColor="accent1"/>
      <w:sz w:val="18"/>
      <w:szCs w:val="18"/>
    </w:rPr>
  </w:style>
  <w:style w:type="character" w:styleId="Hyperlink">
    <w:name w:val="Hyperlink"/>
    <w:basedOn w:val="DefaultParagraphFont"/>
    <w:uiPriority w:val="99"/>
    <w:unhideWhenUsed/>
    <w:rsid w:val="00C95D3C"/>
    <w:rPr>
      <w:color w:val="0000FF"/>
      <w:u w:val="single"/>
    </w:rPr>
  </w:style>
  <w:style w:type="character" w:customStyle="1" w:styleId="apple-converted-space">
    <w:name w:val="apple-converted-space"/>
    <w:basedOn w:val="DefaultParagraphFont"/>
    <w:rsid w:val="00C95D3C"/>
  </w:style>
  <w:style w:type="paragraph" w:customStyle="1" w:styleId="EndNoteBibliographyTitle">
    <w:name w:val="EndNote Bibliography Title"/>
    <w:basedOn w:val="Normal"/>
    <w:link w:val="EndNoteBibliographyTitleChar"/>
    <w:rsid w:val="00C95D3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95D3C"/>
    <w:rPr>
      <w:rFonts w:ascii="Calibri" w:hAnsi="Calibri"/>
      <w:noProof/>
      <w:lang w:val="en-US"/>
    </w:rPr>
  </w:style>
  <w:style w:type="paragraph" w:customStyle="1" w:styleId="EndNoteBibliography">
    <w:name w:val="EndNote Bibliography"/>
    <w:basedOn w:val="Normal"/>
    <w:link w:val="EndNoteBibliographyChar"/>
    <w:rsid w:val="00C95D3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95D3C"/>
    <w:rPr>
      <w:rFonts w:ascii="Calibri" w:hAnsi="Calibri"/>
      <w:noProof/>
      <w:lang w:val="en-US"/>
    </w:rPr>
  </w:style>
  <w:style w:type="paragraph" w:customStyle="1" w:styleId="para">
    <w:name w:val="para"/>
    <w:basedOn w:val="Normal"/>
    <w:rsid w:val="00C95D3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
    <w:name w:val="i"/>
    <w:basedOn w:val="DefaultParagraphFont"/>
    <w:rsid w:val="00C95D3C"/>
  </w:style>
  <w:style w:type="character" w:customStyle="1" w:styleId="override-xref-content-element">
    <w:name w:val="override-xref-content-element"/>
    <w:basedOn w:val="DefaultParagraphFont"/>
    <w:rsid w:val="00C95D3C"/>
  </w:style>
  <w:style w:type="character" w:customStyle="1" w:styleId="b">
    <w:name w:val="b"/>
    <w:basedOn w:val="DefaultParagraphFont"/>
    <w:rsid w:val="00C95D3C"/>
  </w:style>
  <w:style w:type="character" w:styleId="FollowedHyperlink">
    <w:name w:val="FollowedHyperlink"/>
    <w:basedOn w:val="DefaultParagraphFont"/>
    <w:uiPriority w:val="99"/>
    <w:semiHidden/>
    <w:unhideWhenUsed/>
    <w:rsid w:val="00C95D3C"/>
    <w:rPr>
      <w:color w:val="800080"/>
      <w:u w:val="single"/>
    </w:rPr>
  </w:style>
  <w:style w:type="paragraph" w:customStyle="1" w:styleId="font5">
    <w:name w:val="font5"/>
    <w:basedOn w:val="Normal"/>
    <w:rsid w:val="00C95D3C"/>
    <w:pPr>
      <w:spacing w:before="100" w:beforeAutospacing="1" w:after="100" w:afterAutospacing="1" w:line="240" w:lineRule="auto"/>
    </w:pPr>
    <w:rPr>
      <w:rFonts w:ascii="Calibri" w:eastAsia="Times New Roman" w:hAnsi="Calibri" w:cs="Times New Roman"/>
      <w:b/>
      <w:bCs/>
      <w:color w:val="000000"/>
      <w:lang w:eastAsia="en-GB"/>
    </w:rPr>
  </w:style>
  <w:style w:type="paragraph" w:customStyle="1" w:styleId="font6">
    <w:name w:val="font6"/>
    <w:basedOn w:val="Normal"/>
    <w:rsid w:val="00C95D3C"/>
    <w:pPr>
      <w:spacing w:before="100" w:beforeAutospacing="1" w:after="100" w:afterAutospacing="1" w:line="240" w:lineRule="auto"/>
    </w:pPr>
    <w:rPr>
      <w:rFonts w:ascii="Calibri" w:eastAsia="Times New Roman" w:hAnsi="Calibri" w:cs="Times New Roman"/>
      <w:b/>
      <w:bCs/>
      <w:i/>
      <w:iCs/>
      <w:color w:val="000000"/>
      <w:lang w:eastAsia="en-GB"/>
    </w:rPr>
  </w:style>
  <w:style w:type="paragraph" w:customStyle="1" w:styleId="xl65">
    <w:name w:val="xl65"/>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color w:val="000000"/>
      <w:sz w:val="24"/>
      <w:szCs w:val="24"/>
      <w:lang w:eastAsia="en-GB"/>
    </w:rPr>
  </w:style>
  <w:style w:type="paragraph" w:customStyle="1" w:styleId="xl66">
    <w:name w:val="xl66"/>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67">
    <w:name w:val="xl67"/>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en-GB"/>
    </w:rPr>
  </w:style>
  <w:style w:type="paragraph" w:customStyle="1" w:styleId="xl68">
    <w:name w:val="xl68"/>
    <w:basedOn w:val="Normal"/>
    <w:rsid w:val="00C95D3C"/>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70">
    <w:name w:val="xl70"/>
    <w:basedOn w:val="Normal"/>
    <w:rsid w:val="00C95D3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1">
    <w:name w:val="xl71"/>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2">
    <w:name w:val="xl72"/>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3">
    <w:name w:val="xl73"/>
    <w:basedOn w:val="Normal"/>
    <w:rsid w:val="00C95D3C"/>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en-GB"/>
    </w:rPr>
  </w:style>
  <w:style w:type="paragraph" w:customStyle="1" w:styleId="xl74">
    <w:name w:val="xl74"/>
    <w:basedOn w:val="Normal"/>
    <w:rsid w:val="00C95D3C"/>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75">
    <w:name w:val="xl75"/>
    <w:basedOn w:val="Normal"/>
    <w:rsid w:val="00C95D3C"/>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color w:val="000000"/>
      <w:sz w:val="24"/>
      <w:szCs w:val="24"/>
      <w:lang w:eastAsia="en-GB"/>
    </w:rPr>
  </w:style>
  <w:style w:type="paragraph" w:customStyle="1" w:styleId="xl76">
    <w:name w:val="xl76"/>
    <w:basedOn w:val="Normal"/>
    <w:rsid w:val="00C95D3C"/>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color w:val="000000"/>
      <w:sz w:val="24"/>
      <w:szCs w:val="24"/>
      <w:lang w:eastAsia="en-GB"/>
    </w:rPr>
  </w:style>
  <w:style w:type="paragraph" w:customStyle="1" w:styleId="xl77">
    <w:name w:val="xl77"/>
    <w:basedOn w:val="Normal"/>
    <w:rsid w:val="00C95D3C"/>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78">
    <w:name w:val="xl78"/>
    <w:basedOn w:val="Normal"/>
    <w:rsid w:val="00C95D3C"/>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79">
    <w:name w:val="xl79"/>
    <w:basedOn w:val="Normal"/>
    <w:rsid w:val="00C95D3C"/>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80">
    <w:name w:val="xl80"/>
    <w:basedOn w:val="Normal"/>
    <w:rsid w:val="00C95D3C"/>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color w:val="000000"/>
      <w:sz w:val="24"/>
      <w:szCs w:val="24"/>
      <w:lang w:eastAsia="en-GB"/>
    </w:rPr>
  </w:style>
  <w:style w:type="paragraph" w:customStyle="1" w:styleId="xl81">
    <w:name w:val="xl81"/>
    <w:basedOn w:val="Normal"/>
    <w:rsid w:val="00C95D3C"/>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en-GB"/>
    </w:rPr>
  </w:style>
  <w:style w:type="paragraph" w:customStyle="1" w:styleId="xl82">
    <w:name w:val="xl82"/>
    <w:basedOn w:val="Normal"/>
    <w:rsid w:val="00C95D3C"/>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en-GB"/>
    </w:rPr>
  </w:style>
  <w:style w:type="paragraph" w:customStyle="1" w:styleId="xl83">
    <w:name w:val="xl83"/>
    <w:basedOn w:val="Normal"/>
    <w:rsid w:val="00C95D3C"/>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en-GB"/>
    </w:rPr>
  </w:style>
  <w:style w:type="paragraph" w:customStyle="1" w:styleId="xl84">
    <w:name w:val="xl84"/>
    <w:basedOn w:val="Normal"/>
    <w:rsid w:val="00C95D3C"/>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en-GB"/>
    </w:rPr>
  </w:style>
  <w:style w:type="paragraph" w:customStyle="1" w:styleId="xl85">
    <w:name w:val="xl85"/>
    <w:basedOn w:val="Normal"/>
    <w:rsid w:val="00C95D3C"/>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86">
    <w:name w:val="xl86"/>
    <w:basedOn w:val="Normal"/>
    <w:rsid w:val="00C95D3C"/>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87">
    <w:name w:val="xl87"/>
    <w:basedOn w:val="Normal"/>
    <w:rsid w:val="00C95D3C"/>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en-GB"/>
    </w:rPr>
  </w:style>
  <w:style w:type="paragraph" w:customStyle="1" w:styleId="xl88">
    <w:name w:val="xl88"/>
    <w:basedOn w:val="Normal"/>
    <w:rsid w:val="00C95D3C"/>
    <w:pPr>
      <w:pBdr>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en-GB"/>
    </w:rPr>
  </w:style>
  <w:style w:type="paragraph" w:customStyle="1" w:styleId="xl89">
    <w:name w:val="xl89"/>
    <w:basedOn w:val="Normal"/>
    <w:rsid w:val="00C95D3C"/>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en-GB"/>
    </w:rPr>
  </w:style>
  <w:style w:type="paragraph" w:customStyle="1" w:styleId="xl90">
    <w:name w:val="xl90"/>
    <w:basedOn w:val="Normal"/>
    <w:rsid w:val="00C95D3C"/>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en-GB"/>
    </w:rPr>
  </w:style>
  <w:style w:type="paragraph" w:customStyle="1" w:styleId="xl91">
    <w:name w:val="xl91"/>
    <w:basedOn w:val="Normal"/>
    <w:rsid w:val="00C95D3C"/>
    <w:pPr>
      <w:pBdr>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en-GB"/>
    </w:rPr>
  </w:style>
  <w:style w:type="paragraph" w:customStyle="1" w:styleId="xl92">
    <w:name w:val="xl92"/>
    <w:basedOn w:val="Normal"/>
    <w:rsid w:val="00C95D3C"/>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en-GB"/>
    </w:rPr>
  </w:style>
  <w:style w:type="paragraph" w:customStyle="1" w:styleId="xl93">
    <w:name w:val="xl93"/>
    <w:basedOn w:val="Normal"/>
    <w:rsid w:val="00C95D3C"/>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en-GB"/>
    </w:rPr>
  </w:style>
  <w:style w:type="paragraph" w:customStyle="1" w:styleId="xl94">
    <w:name w:val="xl94"/>
    <w:basedOn w:val="Normal"/>
    <w:rsid w:val="00C95D3C"/>
    <w:pPr>
      <w:pBdr>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en-GB"/>
    </w:rPr>
  </w:style>
  <w:style w:type="paragraph" w:customStyle="1" w:styleId="xl95">
    <w:name w:val="xl95"/>
    <w:basedOn w:val="Normal"/>
    <w:rsid w:val="00C95D3C"/>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en-GB"/>
    </w:rPr>
  </w:style>
  <w:style w:type="paragraph" w:customStyle="1" w:styleId="xl96">
    <w:name w:val="xl96"/>
    <w:basedOn w:val="Normal"/>
    <w:rsid w:val="00C95D3C"/>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GB"/>
    </w:rPr>
  </w:style>
  <w:style w:type="paragraph" w:customStyle="1" w:styleId="xl97">
    <w:name w:val="xl97"/>
    <w:basedOn w:val="Normal"/>
    <w:rsid w:val="00C95D3C"/>
    <w:pPr>
      <w:pBdr>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GB"/>
    </w:rPr>
  </w:style>
  <w:style w:type="paragraph" w:customStyle="1" w:styleId="xl98">
    <w:name w:val="xl98"/>
    <w:basedOn w:val="Normal"/>
    <w:rsid w:val="00C95D3C"/>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GB"/>
    </w:rPr>
  </w:style>
  <w:style w:type="paragraph" w:customStyle="1" w:styleId="xl99">
    <w:name w:val="xl99"/>
    <w:basedOn w:val="Normal"/>
    <w:rsid w:val="00C95D3C"/>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GB"/>
    </w:rPr>
  </w:style>
  <w:style w:type="paragraph" w:customStyle="1" w:styleId="xl100">
    <w:name w:val="xl100"/>
    <w:basedOn w:val="Normal"/>
    <w:rsid w:val="00C95D3C"/>
    <w:pPr>
      <w:pBdr>
        <w:left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GB"/>
    </w:rPr>
  </w:style>
  <w:style w:type="paragraph" w:customStyle="1" w:styleId="xl101">
    <w:name w:val="xl101"/>
    <w:basedOn w:val="Normal"/>
    <w:rsid w:val="00C95D3C"/>
    <w:pPr>
      <w:pBdr>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GB"/>
    </w:rPr>
  </w:style>
  <w:style w:type="paragraph" w:customStyle="1" w:styleId="xl102">
    <w:name w:val="xl102"/>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xl103">
    <w:name w:val="xl103"/>
    <w:basedOn w:val="Normal"/>
    <w:rsid w:val="00C95D3C"/>
    <w:pP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 w:type="paragraph" w:customStyle="1" w:styleId="xl104">
    <w:name w:val="xl104"/>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 w:type="paragraph" w:customStyle="1" w:styleId="xl105">
    <w:name w:val="xl105"/>
    <w:basedOn w:val="Normal"/>
    <w:rsid w:val="00C95D3C"/>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106">
    <w:name w:val="xl106"/>
    <w:basedOn w:val="Normal"/>
    <w:rsid w:val="00C95D3C"/>
    <w:pPr>
      <w:spacing w:before="100" w:beforeAutospacing="1" w:after="100" w:afterAutospacing="1" w:line="240" w:lineRule="auto"/>
      <w:textAlignment w:val="center"/>
    </w:pPr>
    <w:rPr>
      <w:rFonts w:ascii="Times New Roman" w:eastAsia="Times New Roman" w:hAnsi="Times New Roman" w:cs="Times New Roman"/>
      <w:sz w:val="20"/>
      <w:szCs w:val="20"/>
      <w:lang w:eastAsia="en-GB"/>
    </w:rPr>
  </w:style>
  <w:style w:type="paragraph" w:customStyle="1" w:styleId="xl107">
    <w:name w:val="xl107"/>
    <w:basedOn w:val="Normal"/>
    <w:rsid w:val="00C95D3C"/>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08">
    <w:name w:val="xl108"/>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09">
    <w:name w:val="xl109"/>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10">
    <w:name w:val="xl110"/>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en-GB"/>
    </w:rPr>
  </w:style>
  <w:style w:type="paragraph" w:customStyle="1" w:styleId="xl111">
    <w:name w:val="xl111"/>
    <w:basedOn w:val="Normal"/>
    <w:rsid w:val="00C95D3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12">
    <w:name w:val="xl112"/>
    <w:basedOn w:val="Normal"/>
    <w:rsid w:val="00C95D3C"/>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font7">
    <w:name w:val="font7"/>
    <w:basedOn w:val="Normal"/>
    <w:rsid w:val="00C95D3C"/>
    <w:pPr>
      <w:spacing w:before="100" w:beforeAutospacing="1" w:after="100" w:afterAutospacing="1" w:line="240" w:lineRule="auto"/>
    </w:pPr>
    <w:rPr>
      <w:rFonts w:ascii="Calibri" w:eastAsia="Times New Roman" w:hAnsi="Calibri" w:cs="Times New Roman"/>
      <w:color w:val="00000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D8107B-684B-4DE3-BECA-AA0137E73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1002</Words>
  <Characters>233714</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74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ha Richardson</dc:creator>
  <cp:lastModifiedBy>Richardson, Marty</cp:lastModifiedBy>
  <cp:revision>2</cp:revision>
  <cp:lastPrinted>2015-04-17T08:03:00Z</cp:lastPrinted>
  <dcterms:created xsi:type="dcterms:W3CDTF">2016-03-08T16:41:00Z</dcterms:created>
  <dcterms:modified xsi:type="dcterms:W3CDTF">2016-03-08T16:41:00Z</dcterms:modified>
</cp:coreProperties>
</file>